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E222EE" w14:textId="4CF21D4C" w:rsidR="00514794" w:rsidRDefault="00514794" w:rsidP="00514794">
      <w:r>
        <w:rPr>
          <w:noProof/>
        </w:rPr>
        <w:drawing>
          <wp:anchor distT="0" distB="0" distL="114300" distR="114300" simplePos="0" relativeHeight="251659264" behindDoc="0" locked="0" layoutInCell="1" allowOverlap="1" wp14:anchorId="3966533B" wp14:editId="2593C7B7">
            <wp:simplePos x="0" y="0"/>
            <wp:positionH relativeFrom="margin">
              <wp:align>left</wp:align>
            </wp:positionH>
            <wp:positionV relativeFrom="paragraph">
              <wp:posOffset>45720</wp:posOffset>
            </wp:positionV>
            <wp:extent cx="5924398" cy="25984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extLst>
                        <a:ext uri="{28A0092B-C50C-407E-A947-70E740481C1C}">
                          <a14:useLocalDpi xmlns:a14="http://schemas.microsoft.com/office/drawing/2010/main" val="0"/>
                        </a:ext>
                      </a:extLst>
                    </a:blip>
                    <a:srcRect l="1" r="-1485" b="49879"/>
                    <a:stretch/>
                  </pic:blipFill>
                  <pic:spPr bwMode="auto">
                    <a:xfrm>
                      <a:off x="0" y="0"/>
                      <a:ext cx="5924398" cy="2598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0" w:name="_Hlk29992313"/>
    </w:p>
    <w:p w14:paraId="7F5AD37B" w14:textId="38CD9B44" w:rsidR="00514794" w:rsidRDefault="00514794" w:rsidP="00514794"/>
    <w:p w14:paraId="42CA544C" w14:textId="77777777" w:rsidR="00514794" w:rsidRDefault="00514794" w:rsidP="00514794"/>
    <w:p w14:paraId="6D43BA0A" w14:textId="77777777" w:rsidR="004020D6" w:rsidRDefault="004020D6" w:rsidP="00514794">
      <w:pPr>
        <w:spacing w:line="360" w:lineRule="auto"/>
        <w:jc w:val="center"/>
        <w:rPr>
          <w:bCs/>
          <w:sz w:val="40"/>
          <w:szCs w:val="40"/>
        </w:rPr>
      </w:pPr>
    </w:p>
    <w:p w14:paraId="237FD675" w14:textId="77777777" w:rsidR="004020D6" w:rsidRDefault="004020D6" w:rsidP="00514794">
      <w:pPr>
        <w:spacing w:line="360" w:lineRule="auto"/>
        <w:jc w:val="center"/>
        <w:rPr>
          <w:bCs/>
          <w:sz w:val="40"/>
          <w:szCs w:val="40"/>
        </w:rPr>
      </w:pPr>
    </w:p>
    <w:p w14:paraId="610CCD26" w14:textId="77777777" w:rsidR="004020D6" w:rsidRDefault="004020D6" w:rsidP="00514794">
      <w:pPr>
        <w:spacing w:line="360" w:lineRule="auto"/>
        <w:jc w:val="center"/>
        <w:rPr>
          <w:bCs/>
          <w:sz w:val="40"/>
          <w:szCs w:val="40"/>
        </w:rPr>
      </w:pPr>
    </w:p>
    <w:p w14:paraId="4E149B25" w14:textId="77777777" w:rsidR="004020D6" w:rsidRDefault="004020D6" w:rsidP="00514794">
      <w:pPr>
        <w:spacing w:line="360" w:lineRule="auto"/>
        <w:jc w:val="center"/>
        <w:rPr>
          <w:bCs/>
          <w:sz w:val="40"/>
          <w:szCs w:val="40"/>
        </w:rPr>
      </w:pPr>
    </w:p>
    <w:p w14:paraId="1A62D923" w14:textId="432719C6" w:rsidR="00514794" w:rsidRPr="008C1189" w:rsidRDefault="00514794" w:rsidP="00514794">
      <w:pPr>
        <w:spacing w:line="360" w:lineRule="auto"/>
        <w:jc w:val="center"/>
        <w:rPr>
          <w:bCs/>
          <w:sz w:val="40"/>
          <w:szCs w:val="40"/>
        </w:rPr>
      </w:pPr>
      <w:r w:rsidRPr="008C1189">
        <w:rPr>
          <w:bCs/>
          <w:sz w:val="40"/>
          <w:szCs w:val="40"/>
        </w:rPr>
        <w:t>Air quality index improvements in London and Beijing: Effective mitigation of local emissions or anomalies</w:t>
      </w:r>
      <w:r>
        <w:rPr>
          <w:bCs/>
          <w:sz w:val="40"/>
          <w:szCs w:val="40"/>
        </w:rPr>
        <w:t xml:space="preserve"> in</w:t>
      </w:r>
      <w:r w:rsidRPr="008C1189">
        <w:rPr>
          <w:bCs/>
          <w:sz w:val="40"/>
          <w:szCs w:val="40"/>
        </w:rPr>
        <w:t xml:space="preserve"> </w:t>
      </w:r>
      <w:bookmarkEnd w:id="0"/>
      <w:r>
        <w:rPr>
          <w:bCs/>
          <w:sz w:val="40"/>
          <w:szCs w:val="40"/>
        </w:rPr>
        <w:t>air masses relative frequency</w:t>
      </w:r>
      <w:r w:rsidRPr="008C1189">
        <w:rPr>
          <w:bCs/>
          <w:sz w:val="40"/>
          <w:szCs w:val="40"/>
        </w:rPr>
        <w:t>?</w:t>
      </w:r>
    </w:p>
    <w:p w14:paraId="5D30C192" w14:textId="77777777" w:rsidR="00514794" w:rsidRDefault="00514794" w:rsidP="00514794">
      <w:pPr>
        <w:spacing w:line="360" w:lineRule="auto"/>
        <w:jc w:val="center"/>
        <w:rPr>
          <w:b/>
          <w:sz w:val="28"/>
          <w:szCs w:val="28"/>
        </w:rPr>
      </w:pPr>
    </w:p>
    <w:p w14:paraId="327EDE2C" w14:textId="77777777" w:rsidR="00514794" w:rsidRPr="008C1189" w:rsidRDefault="00514794" w:rsidP="00514794">
      <w:pPr>
        <w:spacing w:line="360" w:lineRule="auto"/>
        <w:jc w:val="center"/>
        <w:rPr>
          <w:bCs/>
          <w:sz w:val="32"/>
          <w:szCs w:val="32"/>
        </w:rPr>
      </w:pPr>
      <w:r w:rsidRPr="008C1189">
        <w:rPr>
          <w:bCs/>
          <w:sz w:val="32"/>
          <w:szCs w:val="32"/>
        </w:rPr>
        <w:t>By</w:t>
      </w:r>
    </w:p>
    <w:p w14:paraId="481E198C" w14:textId="77777777" w:rsidR="00514794" w:rsidRDefault="00514794" w:rsidP="00514794">
      <w:pPr>
        <w:spacing w:line="360" w:lineRule="auto"/>
        <w:jc w:val="center"/>
        <w:rPr>
          <w:bCs/>
        </w:rPr>
      </w:pPr>
    </w:p>
    <w:p w14:paraId="45C6E85A" w14:textId="77777777" w:rsidR="00514794" w:rsidRDefault="00514794" w:rsidP="00514794">
      <w:pPr>
        <w:spacing w:line="360" w:lineRule="auto"/>
        <w:jc w:val="center"/>
        <w:rPr>
          <w:b/>
          <w:sz w:val="28"/>
          <w:szCs w:val="28"/>
        </w:rPr>
      </w:pPr>
      <w:r w:rsidRPr="008C1189">
        <w:rPr>
          <w:bCs/>
          <w:sz w:val="48"/>
          <w:szCs w:val="48"/>
        </w:rPr>
        <w:t>Cesare Pertusi</w:t>
      </w:r>
    </w:p>
    <w:p w14:paraId="7ACC8C06" w14:textId="77777777" w:rsidR="00514794" w:rsidRDefault="00514794" w:rsidP="00514794">
      <w:pPr>
        <w:spacing w:line="360" w:lineRule="auto"/>
        <w:rPr>
          <w:b/>
          <w:sz w:val="28"/>
          <w:szCs w:val="28"/>
        </w:rPr>
      </w:pPr>
    </w:p>
    <w:p w14:paraId="1424BF63" w14:textId="77777777" w:rsidR="00514794" w:rsidRDefault="00514794" w:rsidP="00514794">
      <w:pPr>
        <w:spacing w:line="360" w:lineRule="auto"/>
        <w:rPr>
          <w:b/>
          <w:sz w:val="28"/>
          <w:szCs w:val="28"/>
        </w:rPr>
      </w:pPr>
    </w:p>
    <w:p w14:paraId="60CF0085" w14:textId="77777777" w:rsidR="00514794" w:rsidRDefault="00514794" w:rsidP="00514794">
      <w:pPr>
        <w:spacing w:line="360" w:lineRule="auto"/>
        <w:jc w:val="center"/>
        <w:rPr>
          <w:b/>
          <w:sz w:val="28"/>
          <w:szCs w:val="28"/>
        </w:rPr>
      </w:pPr>
      <w:r>
        <w:rPr>
          <w:b/>
          <w:sz w:val="28"/>
          <w:szCs w:val="28"/>
        </w:rPr>
        <w:t>School of Geosciences, The University of Edinburgh</w:t>
      </w:r>
    </w:p>
    <w:p w14:paraId="0053DA11" w14:textId="77777777" w:rsidR="00514794" w:rsidRDefault="00514794" w:rsidP="00514794">
      <w:pPr>
        <w:rPr>
          <w:rStyle w:val="Heading1Char"/>
        </w:rPr>
      </w:pPr>
    </w:p>
    <w:p w14:paraId="53A09401" w14:textId="77777777" w:rsidR="004020D6" w:rsidRDefault="004020D6" w:rsidP="00514794">
      <w:pPr>
        <w:jc w:val="center"/>
        <w:rPr>
          <w:rStyle w:val="Heading1Char"/>
        </w:rPr>
      </w:pPr>
    </w:p>
    <w:p w14:paraId="2BE1794C" w14:textId="0790A898" w:rsidR="00514794" w:rsidRDefault="00514794" w:rsidP="00514794">
      <w:pPr>
        <w:jc w:val="center"/>
        <w:rPr>
          <w:rStyle w:val="Heading1Char"/>
        </w:rPr>
      </w:pPr>
      <w:bookmarkStart w:id="1" w:name="_Toc39790686"/>
      <w:r w:rsidRPr="00714590">
        <w:rPr>
          <w:rStyle w:val="Heading1Char"/>
        </w:rPr>
        <w:lastRenderedPageBreak/>
        <w:t>Abstract</w:t>
      </w:r>
      <w:bookmarkEnd w:id="1"/>
    </w:p>
    <w:p w14:paraId="03F71827" w14:textId="089F885D" w:rsidR="00514794" w:rsidRDefault="00514794" w:rsidP="00514794">
      <w:pPr>
        <w:spacing w:line="360" w:lineRule="auto"/>
        <w:jc w:val="center"/>
      </w:pPr>
      <w:r>
        <w:t xml:space="preserve">Regional transport of air pollutants by air masses contributes to local air quality. </w:t>
      </w:r>
      <w:r w:rsidRPr="00714590">
        <w:t>Favourable meteorological conditions can temporarily enhance the dispersion of air pollutants, obscuring real concentrations for a period.</w:t>
      </w:r>
      <w:r w:rsidRPr="00514794">
        <w:t xml:space="preserve"> </w:t>
      </w:r>
      <w:r w:rsidRPr="00714590">
        <w:t xml:space="preserve">Unusually low air pollutants concentrations were recorded during January 2018 in London and November/December 2017 in Beijing. </w:t>
      </w:r>
      <w:r>
        <w:t>HYSPLIT</w:t>
      </w:r>
      <w:r w:rsidRPr="00714590">
        <w:t xml:space="preserve"> </w:t>
      </w:r>
      <w:r>
        <w:t xml:space="preserve">back-trajectory </w:t>
      </w:r>
      <w:r w:rsidRPr="00714590">
        <w:t xml:space="preserve">clustering was used to compare </w:t>
      </w:r>
      <w:r>
        <w:t xml:space="preserve">the </w:t>
      </w:r>
      <w:r w:rsidRPr="00714590">
        <w:t xml:space="preserve">relative frequency of air masses </w:t>
      </w:r>
      <w:r>
        <w:t>during the years of low pollution and four previous years</w:t>
      </w:r>
      <w:r w:rsidRPr="00714590">
        <w:t xml:space="preserve">. It was found that lower concentrations </w:t>
      </w:r>
      <w:r>
        <w:t xml:space="preserve">observed in 2017 </w:t>
      </w:r>
      <w:r w:rsidRPr="00714590">
        <w:t xml:space="preserve">were due to </w:t>
      </w:r>
      <w:r>
        <w:t>reduced emissions of PM</w:t>
      </w:r>
      <w:r w:rsidRPr="008E62D2">
        <w:rPr>
          <w:vertAlign w:val="subscript"/>
        </w:rPr>
        <w:t>2.5</w:t>
      </w:r>
      <w:r>
        <w:t xml:space="preserve"> in Beijing and surrounding industrial areas</w:t>
      </w:r>
      <w:r w:rsidRPr="00714590">
        <w:t>.</w:t>
      </w:r>
      <w:r>
        <w:t xml:space="preserve"> Similarly, reduced local NO</w:t>
      </w:r>
      <w:r w:rsidRPr="008E62D2">
        <w:rPr>
          <w:vertAlign w:val="subscript"/>
        </w:rPr>
        <w:t xml:space="preserve">2 </w:t>
      </w:r>
      <w:r>
        <w:t>emissions in London partly explained lower concentrations observed in 2018.</w:t>
      </w:r>
      <w:r w:rsidRPr="00714590">
        <w:t xml:space="preserve"> </w:t>
      </w:r>
      <w:r w:rsidR="00207F2A">
        <w:t>Lower</w:t>
      </w:r>
      <w:r>
        <w:t xml:space="preserve"> relative frequency of northerly air masses travelling through the urban areas of the North West and West Midland of England in 2018 compared to previous years also explained lower NO</w:t>
      </w:r>
      <w:r w:rsidRPr="008E62D2">
        <w:rPr>
          <w:vertAlign w:val="subscript"/>
        </w:rPr>
        <w:t xml:space="preserve">2 </w:t>
      </w:r>
      <w:r>
        <w:t>concentrations.</w:t>
      </w:r>
      <w:r w:rsidR="00207F2A">
        <w:t xml:space="preserve"> A</w:t>
      </w:r>
      <w:r w:rsidRPr="00714590">
        <w:t xml:space="preserve">ir quality policies in both cities had a positive effect in reducing air pollutants’ emissions. It was concluded </w:t>
      </w:r>
      <w:r>
        <w:t xml:space="preserve">that interannual variation in air mass relative contribution </w:t>
      </w:r>
      <w:r w:rsidRPr="00714590">
        <w:t xml:space="preserve">should </w:t>
      </w:r>
      <w:r>
        <w:t>accounted for when developing air quality policies in these cities.</w:t>
      </w:r>
      <w:r w:rsidRPr="00714590">
        <w:t xml:space="preserve"> Future studies should aim to provide an understanding of the </w:t>
      </w:r>
      <w:r>
        <w:t xml:space="preserve">sources and their </w:t>
      </w:r>
      <w:r w:rsidRPr="00714590">
        <w:t xml:space="preserve">relative contribution </w:t>
      </w:r>
      <w:r>
        <w:t xml:space="preserve">to </w:t>
      </w:r>
      <w:r w:rsidRPr="00714590">
        <w:t>NO</w:t>
      </w:r>
      <w:r w:rsidRPr="008E62D2">
        <w:rPr>
          <w:vertAlign w:val="subscript"/>
        </w:rPr>
        <w:t>2</w:t>
      </w:r>
      <w:r w:rsidRPr="00714590">
        <w:t xml:space="preserve"> and PM</w:t>
      </w:r>
      <w:r w:rsidRPr="008E62D2">
        <w:rPr>
          <w:vertAlign w:val="subscript"/>
        </w:rPr>
        <w:t xml:space="preserve">2.5 </w:t>
      </w:r>
      <w:r w:rsidRPr="00714590">
        <w:t xml:space="preserve">in the cities of London and Beijing. This would provide useful </w:t>
      </w:r>
      <w:r>
        <w:t>information</w:t>
      </w:r>
      <w:r w:rsidRPr="00714590">
        <w:t xml:space="preserve"> </w:t>
      </w:r>
      <w:r>
        <w:t>for policymaking, air pollutants’ monitoring and forecast</w:t>
      </w:r>
      <w:r w:rsidRPr="00714590">
        <w:t>.</w:t>
      </w:r>
    </w:p>
    <w:p w14:paraId="24DF3C46" w14:textId="241E9F6C" w:rsidR="0099688B" w:rsidRDefault="0099688B"/>
    <w:p w14:paraId="45D6A93B" w14:textId="572722B6" w:rsidR="00514794" w:rsidRDefault="00514794"/>
    <w:p w14:paraId="136B77A3" w14:textId="1CD961B0" w:rsidR="00514794" w:rsidRDefault="00514794"/>
    <w:p w14:paraId="5A855CA0" w14:textId="493F4F19" w:rsidR="00514794" w:rsidRDefault="00514794"/>
    <w:p w14:paraId="1CCA5E48" w14:textId="1A8FAEB9" w:rsidR="00514794" w:rsidRDefault="00514794"/>
    <w:p w14:paraId="152EBC63" w14:textId="3CFDD8E3" w:rsidR="00514794" w:rsidRDefault="00514794"/>
    <w:p w14:paraId="71765BC5" w14:textId="64AB9691" w:rsidR="00514794" w:rsidRDefault="00514794"/>
    <w:p w14:paraId="25BC1836" w14:textId="3BF999CC" w:rsidR="00514794" w:rsidRDefault="00514794"/>
    <w:p w14:paraId="718DFA34" w14:textId="6EC48796" w:rsidR="00514794" w:rsidRDefault="00514794"/>
    <w:p w14:paraId="04927883" w14:textId="0225E62D" w:rsidR="00514794" w:rsidRDefault="00514794"/>
    <w:p w14:paraId="02FC02C0" w14:textId="19022E49" w:rsidR="00514794" w:rsidRDefault="00514794"/>
    <w:p w14:paraId="03B66948" w14:textId="07F194F1" w:rsidR="00514794" w:rsidRDefault="00514794"/>
    <w:p w14:paraId="59EBA228" w14:textId="3FB8C08D" w:rsidR="00514794" w:rsidRDefault="00514794"/>
    <w:p w14:paraId="5C73A053" w14:textId="77777777" w:rsidR="004020D6" w:rsidRDefault="004020D6" w:rsidP="00514794">
      <w:pPr>
        <w:pStyle w:val="Heading1"/>
        <w:jc w:val="center"/>
      </w:pPr>
    </w:p>
    <w:p w14:paraId="5ED649C9" w14:textId="7FD2FE53" w:rsidR="00514794" w:rsidRDefault="00514794" w:rsidP="00514794">
      <w:pPr>
        <w:pStyle w:val="Heading1"/>
        <w:jc w:val="center"/>
      </w:pPr>
      <w:bookmarkStart w:id="2" w:name="_Toc39790687"/>
      <w:r>
        <w:t>Acknowledgements</w:t>
      </w:r>
      <w:bookmarkEnd w:id="2"/>
    </w:p>
    <w:p w14:paraId="5DD99B27" w14:textId="77777777" w:rsidR="00514794" w:rsidRPr="005B03B6" w:rsidRDefault="00514794" w:rsidP="00514794"/>
    <w:p w14:paraId="00222008" w14:textId="77777777" w:rsidR="00514794" w:rsidRDefault="00514794" w:rsidP="00514794">
      <w:pPr>
        <w:spacing w:line="360" w:lineRule="auto"/>
      </w:pPr>
      <w:r>
        <w:t>I would first like to thank the Authors of the scientific papers references in this research for their contribution to the advancement of atmospheric sciences and for giving me the inspiration for this article.</w:t>
      </w:r>
    </w:p>
    <w:p w14:paraId="383385DC" w14:textId="77777777" w:rsidR="00514794" w:rsidRDefault="00514794" w:rsidP="00514794">
      <w:pPr>
        <w:spacing w:line="360" w:lineRule="auto"/>
      </w:pPr>
      <w:r>
        <w:t xml:space="preserve">A special thank you to my friends Riccardo </w:t>
      </w:r>
      <w:proofErr w:type="spellStart"/>
      <w:r>
        <w:t>Fiorista</w:t>
      </w:r>
      <w:proofErr w:type="spellEnd"/>
      <w:r>
        <w:t xml:space="preserve">, Anna Chirumbolo, Douglas </w:t>
      </w:r>
      <w:proofErr w:type="spellStart"/>
      <w:r>
        <w:t>Coenen</w:t>
      </w:r>
      <w:proofErr w:type="spellEnd"/>
      <w:r>
        <w:t xml:space="preserve"> and </w:t>
      </w:r>
      <w:proofErr w:type="spellStart"/>
      <w:r>
        <w:t>Samo</w:t>
      </w:r>
      <w:proofErr w:type="spellEnd"/>
      <w:r>
        <w:t xml:space="preserve"> </w:t>
      </w:r>
      <w:proofErr w:type="spellStart"/>
      <w:r>
        <w:t>Kollar</w:t>
      </w:r>
      <w:proofErr w:type="spellEnd"/>
      <w:r>
        <w:t xml:space="preserve"> and Matthew Logan for the time they dedicated to answering my questions about coding and supporting me in the learning process required to produce this thesis. </w:t>
      </w:r>
    </w:p>
    <w:p w14:paraId="2BA3102F" w14:textId="77777777" w:rsidR="00514794" w:rsidRDefault="00514794" w:rsidP="00514794">
      <w:pPr>
        <w:spacing w:line="360" w:lineRule="auto"/>
      </w:pPr>
      <w:r>
        <w:t>I would also like to thank Jean-</w:t>
      </w:r>
      <w:proofErr w:type="spellStart"/>
      <w:r>
        <w:t>Eudes</w:t>
      </w:r>
      <w:proofErr w:type="spellEnd"/>
      <w:r>
        <w:t xml:space="preserve"> Petit for the availability and support he has dedicated to me in using the </w:t>
      </w:r>
      <w:proofErr w:type="spellStart"/>
      <w:r>
        <w:t>Zefir</w:t>
      </w:r>
      <w:proofErr w:type="spellEnd"/>
      <w:r>
        <w:t xml:space="preserve"> package, which he developed. </w:t>
      </w:r>
    </w:p>
    <w:p w14:paraId="29B092F9" w14:textId="77777777" w:rsidR="00514794" w:rsidRDefault="00514794" w:rsidP="00514794">
      <w:pPr>
        <w:spacing w:line="360" w:lineRule="auto"/>
      </w:pPr>
      <w:r>
        <w:t>A large thank you goes out to The National Oceanic and Atmospheric Administration’s Air Resource laboratory for the development of HYSPLIT model and their friendly team.</w:t>
      </w:r>
    </w:p>
    <w:p w14:paraId="76032143" w14:textId="77777777" w:rsidR="00514794" w:rsidRDefault="00514794" w:rsidP="00514794">
      <w:pPr>
        <w:spacing w:line="360" w:lineRule="auto"/>
      </w:pPr>
      <w:r>
        <w:t xml:space="preserve">Finally, I would like to thank John Moncrieff, my academic supervisor, for overseeing my research and providing advice on the best methods to use to answer the scientific question in my thesis.  </w:t>
      </w:r>
    </w:p>
    <w:p w14:paraId="4D089F5B" w14:textId="5879B633" w:rsidR="00514794" w:rsidRDefault="00514794"/>
    <w:p w14:paraId="504FA894" w14:textId="1B031EBE" w:rsidR="004020D6" w:rsidRDefault="004020D6"/>
    <w:p w14:paraId="61BF24DB" w14:textId="7CF5CA7C" w:rsidR="004020D6" w:rsidRDefault="004020D6"/>
    <w:p w14:paraId="7C65EA95" w14:textId="6CE559ED" w:rsidR="004020D6" w:rsidRDefault="004020D6"/>
    <w:p w14:paraId="35B7C66B" w14:textId="6643D14F" w:rsidR="004020D6" w:rsidRDefault="004020D6"/>
    <w:p w14:paraId="52C1A6C1" w14:textId="6A2718E5" w:rsidR="004020D6" w:rsidRDefault="004020D6"/>
    <w:p w14:paraId="78F300C6" w14:textId="1D71A83D" w:rsidR="004020D6" w:rsidRDefault="004020D6"/>
    <w:p w14:paraId="2C4FECD3" w14:textId="113D2B21" w:rsidR="004020D6" w:rsidRDefault="004020D6"/>
    <w:p w14:paraId="72AC479C" w14:textId="56441578" w:rsidR="004020D6" w:rsidRDefault="004020D6"/>
    <w:p w14:paraId="0CF888B8" w14:textId="35A1B271" w:rsidR="004020D6" w:rsidRDefault="004020D6"/>
    <w:p w14:paraId="17476A5A" w14:textId="29C7B53F" w:rsidR="004020D6" w:rsidRDefault="004020D6"/>
    <w:p w14:paraId="6D80EE5A" w14:textId="0644E2F1" w:rsidR="004020D6" w:rsidRDefault="004020D6"/>
    <w:p w14:paraId="1C11BF9A" w14:textId="6FF0459E" w:rsidR="004020D6" w:rsidRDefault="004020D6"/>
    <w:p w14:paraId="0A5A2D58" w14:textId="77777777" w:rsidR="004020D6" w:rsidRDefault="004020D6" w:rsidP="004020D6"/>
    <w:p w14:paraId="109FC5B6" w14:textId="77777777" w:rsidR="004020D6" w:rsidRDefault="004020D6" w:rsidP="004020D6"/>
    <w:sdt>
      <w:sdtPr>
        <w:id w:val="838205722"/>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14:paraId="117CEF0B" w14:textId="7F3E6D7E" w:rsidR="007B00D8" w:rsidRDefault="007B00D8">
          <w:pPr>
            <w:pStyle w:val="TOCHeading"/>
          </w:pPr>
          <w:r>
            <w:t>Contents</w:t>
          </w:r>
        </w:p>
        <w:p w14:paraId="42DD1ACB" w14:textId="31DF2747" w:rsidR="007B00D8" w:rsidRDefault="007B00D8">
          <w:pPr>
            <w:pStyle w:val="TOC1"/>
            <w:tabs>
              <w:tab w:val="right" w:leader="dot" w:pos="9962"/>
            </w:tabs>
            <w:rPr>
              <w:noProof/>
            </w:rPr>
          </w:pPr>
          <w:r>
            <w:fldChar w:fldCharType="begin"/>
          </w:r>
          <w:r>
            <w:instrText xml:space="preserve"> TOC \o "1-3" \h \z \u </w:instrText>
          </w:r>
          <w:r>
            <w:fldChar w:fldCharType="separate"/>
          </w:r>
          <w:hyperlink w:anchor="_Toc39790686" w:history="1">
            <w:r w:rsidRPr="001530A2">
              <w:rPr>
                <w:rStyle w:val="Hyperlink"/>
                <w:noProof/>
              </w:rPr>
              <w:t>Abstract</w:t>
            </w:r>
            <w:r>
              <w:rPr>
                <w:noProof/>
                <w:webHidden/>
              </w:rPr>
              <w:tab/>
            </w:r>
            <w:r>
              <w:rPr>
                <w:noProof/>
                <w:webHidden/>
              </w:rPr>
              <w:fldChar w:fldCharType="begin"/>
            </w:r>
            <w:r>
              <w:rPr>
                <w:noProof/>
                <w:webHidden/>
              </w:rPr>
              <w:instrText xml:space="preserve"> PAGEREF _Toc39790686 \h </w:instrText>
            </w:r>
            <w:r>
              <w:rPr>
                <w:noProof/>
                <w:webHidden/>
              </w:rPr>
            </w:r>
            <w:r>
              <w:rPr>
                <w:noProof/>
                <w:webHidden/>
              </w:rPr>
              <w:fldChar w:fldCharType="separate"/>
            </w:r>
            <w:r>
              <w:rPr>
                <w:noProof/>
                <w:webHidden/>
              </w:rPr>
              <w:t>2</w:t>
            </w:r>
            <w:r>
              <w:rPr>
                <w:noProof/>
                <w:webHidden/>
              </w:rPr>
              <w:fldChar w:fldCharType="end"/>
            </w:r>
          </w:hyperlink>
        </w:p>
        <w:p w14:paraId="3759AA06" w14:textId="69238C83" w:rsidR="007B00D8" w:rsidRDefault="007B00D8">
          <w:pPr>
            <w:pStyle w:val="TOC1"/>
            <w:tabs>
              <w:tab w:val="right" w:leader="dot" w:pos="9962"/>
            </w:tabs>
            <w:rPr>
              <w:noProof/>
            </w:rPr>
          </w:pPr>
          <w:hyperlink w:anchor="_Toc39790687" w:history="1">
            <w:r w:rsidRPr="001530A2">
              <w:rPr>
                <w:rStyle w:val="Hyperlink"/>
                <w:noProof/>
              </w:rPr>
              <w:t>Acknowledgements</w:t>
            </w:r>
            <w:r>
              <w:rPr>
                <w:noProof/>
                <w:webHidden/>
              </w:rPr>
              <w:tab/>
            </w:r>
            <w:r>
              <w:rPr>
                <w:noProof/>
                <w:webHidden/>
              </w:rPr>
              <w:fldChar w:fldCharType="begin"/>
            </w:r>
            <w:r>
              <w:rPr>
                <w:noProof/>
                <w:webHidden/>
              </w:rPr>
              <w:instrText xml:space="preserve"> PAGEREF _Toc39790687 \h </w:instrText>
            </w:r>
            <w:r>
              <w:rPr>
                <w:noProof/>
                <w:webHidden/>
              </w:rPr>
            </w:r>
            <w:r>
              <w:rPr>
                <w:noProof/>
                <w:webHidden/>
              </w:rPr>
              <w:fldChar w:fldCharType="separate"/>
            </w:r>
            <w:r>
              <w:rPr>
                <w:noProof/>
                <w:webHidden/>
              </w:rPr>
              <w:t>3</w:t>
            </w:r>
            <w:r>
              <w:rPr>
                <w:noProof/>
                <w:webHidden/>
              </w:rPr>
              <w:fldChar w:fldCharType="end"/>
            </w:r>
          </w:hyperlink>
        </w:p>
        <w:p w14:paraId="05DC7E93" w14:textId="7EE4A236" w:rsidR="007B00D8" w:rsidRDefault="007B00D8">
          <w:pPr>
            <w:pStyle w:val="TOC1"/>
            <w:tabs>
              <w:tab w:val="right" w:leader="dot" w:pos="9962"/>
            </w:tabs>
            <w:rPr>
              <w:noProof/>
            </w:rPr>
          </w:pPr>
          <w:hyperlink w:anchor="_Toc39790688" w:history="1">
            <w:r w:rsidRPr="001530A2">
              <w:rPr>
                <w:rStyle w:val="Hyperlink"/>
                <w:noProof/>
              </w:rPr>
              <w:t>Introduction</w:t>
            </w:r>
            <w:r>
              <w:rPr>
                <w:noProof/>
                <w:webHidden/>
              </w:rPr>
              <w:tab/>
            </w:r>
            <w:r>
              <w:rPr>
                <w:noProof/>
                <w:webHidden/>
              </w:rPr>
              <w:fldChar w:fldCharType="begin"/>
            </w:r>
            <w:r>
              <w:rPr>
                <w:noProof/>
                <w:webHidden/>
              </w:rPr>
              <w:instrText xml:space="preserve"> PAGEREF _Toc39790688 \h </w:instrText>
            </w:r>
            <w:r>
              <w:rPr>
                <w:noProof/>
                <w:webHidden/>
              </w:rPr>
            </w:r>
            <w:r>
              <w:rPr>
                <w:noProof/>
                <w:webHidden/>
              </w:rPr>
              <w:fldChar w:fldCharType="separate"/>
            </w:r>
            <w:r>
              <w:rPr>
                <w:noProof/>
                <w:webHidden/>
              </w:rPr>
              <w:t>4</w:t>
            </w:r>
            <w:r>
              <w:rPr>
                <w:noProof/>
                <w:webHidden/>
              </w:rPr>
              <w:fldChar w:fldCharType="end"/>
            </w:r>
          </w:hyperlink>
        </w:p>
        <w:p w14:paraId="76F0916F" w14:textId="72687DF1" w:rsidR="007B00D8" w:rsidRDefault="007B00D8">
          <w:pPr>
            <w:pStyle w:val="TOC2"/>
            <w:tabs>
              <w:tab w:val="right" w:leader="dot" w:pos="9962"/>
            </w:tabs>
            <w:rPr>
              <w:noProof/>
            </w:rPr>
          </w:pPr>
          <w:hyperlink w:anchor="_Toc39790689" w:history="1">
            <w:r w:rsidRPr="001530A2">
              <w:rPr>
                <w:rStyle w:val="Hyperlink"/>
                <w:noProof/>
              </w:rPr>
              <w:t>Air pollution in megacities</w:t>
            </w:r>
            <w:r>
              <w:rPr>
                <w:noProof/>
                <w:webHidden/>
              </w:rPr>
              <w:tab/>
            </w:r>
            <w:r>
              <w:rPr>
                <w:noProof/>
                <w:webHidden/>
              </w:rPr>
              <w:fldChar w:fldCharType="begin"/>
            </w:r>
            <w:r>
              <w:rPr>
                <w:noProof/>
                <w:webHidden/>
              </w:rPr>
              <w:instrText xml:space="preserve"> PAGEREF _Toc39790689 \h </w:instrText>
            </w:r>
            <w:r>
              <w:rPr>
                <w:noProof/>
                <w:webHidden/>
              </w:rPr>
            </w:r>
            <w:r>
              <w:rPr>
                <w:noProof/>
                <w:webHidden/>
              </w:rPr>
              <w:fldChar w:fldCharType="separate"/>
            </w:r>
            <w:r>
              <w:rPr>
                <w:noProof/>
                <w:webHidden/>
              </w:rPr>
              <w:t>4</w:t>
            </w:r>
            <w:r>
              <w:rPr>
                <w:noProof/>
                <w:webHidden/>
              </w:rPr>
              <w:fldChar w:fldCharType="end"/>
            </w:r>
          </w:hyperlink>
        </w:p>
        <w:p w14:paraId="06084CD5" w14:textId="65F8C10C" w:rsidR="007B00D8" w:rsidRDefault="007B00D8">
          <w:pPr>
            <w:pStyle w:val="TOC2"/>
            <w:tabs>
              <w:tab w:val="right" w:leader="dot" w:pos="9962"/>
            </w:tabs>
            <w:rPr>
              <w:noProof/>
            </w:rPr>
          </w:pPr>
          <w:hyperlink w:anchor="_Toc39790690" w:history="1">
            <w:r w:rsidRPr="001530A2">
              <w:rPr>
                <w:rStyle w:val="Hyperlink"/>
                <w:noProof/>
              </w:rPr>
              <w:t>London and Beijing</w:t>
            </w:r>
            <w:r>
              <w:rPr>
                <w:noProof/>
                <w:webHidden/>
              </w:rPr>
              <w:tab/>
            </w:r>
            <w:r>
              <w:rPr>
                <w:noProof/>
                <w:webHidden/>
              </w:rPr>
              <w:fldChar w:fldCharType="begin"/>
            </w:r>
            <w:r>
              <w:rPr>
                <w:noProof/>
                <w:webHidden/>
              </w:rPr>
              <w:instrText xml:space="preserve"> PAGEREF _Toc39790690 \h </w:instrText>
            </w:r>
            <w:r>
              <w:rPr>
                <w:noProof/>
                <w:webHidden/>
              </w:rPr>
            </w:r>
            <w:r>
              <w:rPr>
                <w:noProof/>
                <w:webHidden/>
              </w:rPr>
              <w:fldChar w:fldCharType="separate"/>
            </w:r>
            <w:r>
              <w:rPr>
                <w:noProof/>
                <w:webHidden/>
              </w:rPr>
              <w:t>4</w:t>
            </w:r>
            <w:r>
              <w:rPr>
                <w:noProof/>
                <w:webHidden/>
              </w:rPr>
              <w:fldChar w:fldCharType="end"/>
            </w:r>
          </w:hyperlink>
        </w:p>
        <w:p w14:paraId="07784473" w14:textId="28C8259A" w:rsidR="007B00D8" w:rsidRDefault="007B00D8">
          <w:pPr>
            <w:pStyle w:val="TOC2"/>
            <w:tabs>
              <w:tab w:val="right" w:leader="dot" w:pos="9962"/>
            </w:tabs>
            <w:rPr>
              <w:noProof/>
            </w:rPr>
          </w:pPr>
          <w:hyperlink w:anchor="_Toc39790691" w:history="1">
            <w:r w:rsidRPr="001530A2">
              <w:rPr>
                <w:rStyle w:val="Hyperlink"/>
                <w:noProof/>
              </w:rPr>
              <w:t>Meteorological conditions</w:t>
            </w:r>
            <w:r>
              <w:rPr>
                <w:noProof/>
                <w:webHidden/>
              </w:rPr>
              <w:tab/>
            </w:r>
            <w:r>
              <w:rPr>
                <w:noProof/>
                <w:webHidden/>
              </w:rPr>
              <w:fldChar w:fldCharType="begin"/>
            </w:r>
            <w:r>
              <w:rPr>
                <w:noProof/>
                <w:webHidden/>
              </w:rPr>
              <w:instrText xml:space="preserve"> PAGEREF _Toc39790691 \h </w:instrText>
            </w:r>
            <w:r>
              <w:rPr>
                <w:noProof/>
                <w:webHidden/>
              </w:rPr>
            </w:r>
            <w:r>
              <w:rPr>
                <w:noProof/>
                <w:webHidden/>
              </w:rPr>
              <w:fldChar w:fldCharType="separate"/>
            </w:r>
            <w:r>
              <w:rPr>
                <w:noProof/>
                <w:webHidden/>
              </w:rPr>
              <w:t>5</w:t>
            </w:r>
            <w:r>
              <w:rPr>
                <w:noProof/>
                <w:webHidden/>
              </w:rPr>
              <w:fldChar w:fldCharType="end"/>
            </w:r>
          </w:hyperlink>
        </w:p>
        <w:p w14:paraId="2BE6A4AE" w14:textId="68A4E4CC" w:rsidR="007B00D8" w:rsidRDefault="007B00D8">
          <w:pPr>
            <w:pStyle w:val="TOC1"/>
            <w:tabs>
              <w:tab w:val="right" w:leader="dot" w:pos="9962"/>
            </w:tabs>
            <w:rPr>
              <w:noProof/>
            </w:rPr>
          </w:pPr>
          <w:hyperlink w:anchor="_Toc39790692" w:history="1">
            <w:r w:rsidRPr="001530A2">
              <w:rPr>
                <w:rStyle w:val="Hyperlink"/>
                <w:noProof/>
              </w:rPr>
              <w:t>Methods</w:t>
            </w:r>
            <w:r>
              <w:rPr>
                <w:noProof/>
                <w:webHidden/>
              </w:rPr>
              <w:tab/>
            </w:r>
            <w:r>
              <w:rPr>
                <w:noProof/>
                <w:webHidden/>
              </w:rPr>
              <w:fldChar w:fldCharType="begin"/>
            </w:r>
            <w:r>
              <w:rPr>
                <w:noProof/>
                <w:webHidden/>
              </w:rPr>
              <w:instrText xml:space="preserve"> PAGEREF _Toc39790692 \h </w:instrText>
            </w:r>
            <w:r>
              <w:rPr>
                <w:noProof/>
                <w:webHidden/>
              </w:rPr>
            </w:r>
            <w:r>
              <w:rPr>
                <w:noProof/>
                <w:webHidden/>
              </w:rPr>
              <w:fldChar w:fldCharType="separate"/>
            </w:r>
            <w:r>
              <w:rPr>
                <w:noProof/>
                <w:webHidden/>
              </w:rPr>
              <w:t>6</w:t>
            </w:r>
            <w:r>
              <w:rPr>
                <w:noProof/>
                <w:webHidden/>
              </w:rPr>
              <w:fldChar w:fldCharType="end"/>
            </w:r>
          </w:hyperlink>
        </w:p>
        <w:p w14:paraId="4A4863D4" w14:textId="7C52DCE2" w:rsidR="007B00D8" w:rsidRDefault="007B00D8">
          <w:pPr>
            <w:pStyle w:val="TOC2"/>
            <w:tabs>
              <w:tab w:val="right" w:leader="dot" w:pos="9962"/>
            </w:tabs>
            <w:rPr>
              <w:noProof/>
            </w:rPr>
          </w:pPr>
          <w:hyperlink w:anchor="_Toc39790693" w:history="1">
            <w:r w:rsidRPr="001530A2">
              <w:rPr>
                <w:rStyle w:val="Hyperlink"/>
                <w:noProof/>
              </w:rPr>
              <w:t>Study sites and periods</w:t>
            </w:r>
            <w:r>
              <w:rPr>
                <w:noProof/>
                <w:webHidden/>
              </w:rPr>
              <w:tab/>
            </w:r>
            <w:r>
              <w:rPr>
                <w:noProof/>
                <w:webHidden/>
              </w:rPr>
              <w:fldChar w:fldCharType="begin"/>
            </w:r>
            <w:r>
              <w:rPr>
                <w:noProof/>
                <w:webHidden/>
              </w:rPr>
              <w:instrText xml:space="preserve"> PAGEREF _Toc39790693 \h </w:instrText>
            </w:r>
            <w:r>
              <w:rPr>
                <w:noProof/>
                <w:webHidden/>
              </w:rPr>
            </w:r>
            <w:r>
              <w:rPr>
                <w:noProof/>
                <w:webHidden/>
              </w:rPr>
              <w:fldChar w:fldCharType="separate"/>
            </w:r>
            <w:r>
              <w:rPr>
                <w:noProof/>
                <w:webHidden/>
              </w:rPr>
              <w:t>6</w:t>
            </w:r>
            <w:r>
              <w:rPr>
                <w:noProof/>
                <w:webHidden/>
              </w:rPr>
              <w:fldChar w:fldCharType="end"/>
            </w:r>
          </w:hyperlink>
        </w:p>
        <w:p w14:paraId="562A93D5" w14:textId="71284A3F" w:rsidR="007B00D8" w:rsidRDefault="007B00D8">
          <w:pPr>
            <w:pStyle w:val="TOC3"/>
            <w:tabs>
              <w:tab w:val="right" w:leader="dot" w:pos="9962"/>
            </w:tabs>
            <w:rPr>
              <w:noProof/>
            </w:rPr>
          </w:pPr>
          <w:hyperlink w:anchor="_Toc39790694" w:history="1">
            <w:r w:rsidRPr="001530A2">
              <w:rPr>
                <w:rStyle w:val="Hyperlink"/>
                <w:noProof/>
              </w:rPr>
              <w:t>London</w:t>
            </w:r>
            <w:r>
              <w:rPr>
                <w:noProof/>
                <w:webHidden/>
              </w:rPr>
              <w:tab/>
            </w:r>
            <w:r>
              <w:rPr>
                <w:noProof/>
                <w:webHidden/>
              </w:rPr>
              <w:fldChar w:fldCharType="begin"/>
            </w:r>
            <w:r>
              <w:rPr>
                <w:noProof/>
                <w:webHidden/>
              </w:rPr>
              <w:instrText xml:space="preserve"> PAGEREF _Toc39790694 \h </w:instrText>
            </w:r>
            <w:r>
              <w:rPr>
                <w:noProof/>
                <w:webHidden/>
              </w:rPr>
            </w:r>
            <w:r>
              <w:rPr>
                <w:noProof/>
                <w:webHidden/>
              </w:rPr>
              <w:fldChar w:fldCharType="separate"/>
            </w:r>
            <w:r>
              <w:rPr>
                <w:noProof/>
                <w:webHidden/>
              </w:rPr>
              <w:t>6</w:t>
            </w:r>
            <w:r>
              <w:rPr>
                <w:noProof/>
                <w:webHidden/>
              </w:rPr>
              <w:fldChar w:fldCharType="end"/>
            </w:r>
          </w:hyperlink>
        </w:p>
        <w:p w14:paraId="3A7627B9" w14:textId="2245A1CF" w:rsidR="007B00D8" w:rsidRDefault="007B00D8">
          <w:pPr>
            <w:pStyle w:val="TOC3"/>
            <w:tabs>
              <w:tab w:val="right" w:leader="dot" w:pos="9962"/>
            </w:tabs>
            <w:rPr>
              <w:noProof/>
            </w:rPr>
          </w:pPr>
          <w:hyperlink w:anchor="_Toc39790695" w:history="1">
            <w:r w:rsidRPr="001530A2">
              <w:rPr>
                <w:rStyle w:val="Hyperlink"/>
                <w:i/>
                <w:iCs/>
                <w:noProof/>
              </w:rPr>
              <w:t>Study area</w:t>
            </w:r>
            <w:r>
              <w:rPr>
                <w:noProof/>
                <w:webHidden/>
              </w:rPr>
              <w:tab/>
            </w:r>
            <w:r>
              <w:rPr>
                <w:noProof/>
                <w:webHidden/>
              </w:rPr>
              <w:fldChar w:fldCharType="begin"/>
            </w:r>
            <w:r>
              <w:rPr>
                <w:noProof/>
                <w:webHidden/>
              </w:rPr>
              <w:instrText xml:space="preserve"> PAGEREF _Toc39790695 \h </w:instrText>
            </w:r>
            <w:r>
              <w:rPr>
                <w:noProof/>
                <w:webHidden/>
              </w:rPr>
            </w:r>
            <w:r>
              <w:rPr>
                <w:noProof/>
                <w:webHidden/>
              </w:rPr>
              <w:fldChar w:fldCharType="separate"/>
            </w:r>
            <w:r>
              <w:rPr>
                <w:noProof/>
                <w:webHidden/>
              </w:rPr>
              <w:t>6</w:t>
            </w:r>
            <w:r>
              <w:rPr>
                <w:noProof/>
                <w:webHidden/>
              </w:rPr>
              <w:fldChar w:fldCharType="end"/>
            </w:r>
          </w:hyperlink>
        </w:p>
        <w:p w14:paraId="61DEB9C6" w14:textId="59B68F51" w:rsidR="007B00D8" w:rsidRDefault="007B00D8">
          <w:pPr>
            <w:pStyle w:val="TOC3"/>
            <w:tabs>
              <w:tab w:val="right" w:leader="dot" w:pos="9962"/>
            </w:tabs>
            <w:rPr>
              <w:noProof/>
            </w:rPr>
          </w:pPr>
          <w:hyperlink w:anchor="_Toc39790696" w:history="1">
            <w:r w:rsidRPr="001530A2">
              <w:rPr>
                <w:rStyle w:val="Hyperlink"/>
                <w:noProof/>
              </w:rPr>
              <w:t>Beijing</w:t>
            </w:r>
            <w:r>
              <w:rPr>
                <w:noProof/>
                <w:webHidden/>
              </w:rPr>
              <w:tab/>
            </w:r>
            <w:r>
              <w:rPr>
                <w:noProof/>
                <w:webHidden/>
              </w:rPr>
              <w:fldChar w:fldCharType="begin"/>
            </w:r>
            <w:r>
              <w:rPr>
                <w:noProof/>
                <w:webHidden/>
              </w:rPr>
              <w:instrText xml:space="preserve"> PAGEREF _Toc39790696 \h </w:instrText>
            </w:r>
            <w:r>
              <w:rPr>
                <w:noProof/>
                <w:webHidden/>
              </w:rPr>
            </w:r>
            <w:r>
              <w:rPr>
                <w:noProof/>
                <w:webHidden/>
              </w:rPr>
              <w:fldChar w:fldCharType="separate"/>
            </w:r>
            <w:r>
              <w:rPr>
                <w:noProof/>
                <w:webHidden/>
              </w:rPr>
              <w:t>7</w:t>
            </w:r>
            <w:r>
              <w:rPr>
                <w:noProof/>
                <w:webHidden/>
              </w:rPr>
              <w:fldChar w:fldCharType="end"/>
            </w:r>
          </w:hyperlink>
        </w:p>
        <w:p w14:paraId="3889CB67" w14:textId="69DB3BA8" w:rsidR="007B00D8" w:rsidRDefault="007B00D8">
          <w:pPr>
            <w:pStyle w:val="TOC2"/>
            <w:tabs>
              <w:tab w:val="right" w:leader="dot" w:pos="9962"/>
            </w:tabs>
            <w:rPr>
              <w:noProof/>
            </w:rPr>
          </w:pPr>
          <w:hyperlink w:anchor="_Toc39790697" w:history="1">
            <w:r w:rsidRPr="001530A2">
              <w:rPr>
                <w:rStyle w:val="Hyperlink"/>
                <w:noProof/>
              </w:rPr>
              <w:t>Air pollution data</w:t>
            </w:r>
            <w:r>
              <w:rPr>
                <w:noProof/>
                <w:webHidden/>
              </w:rPr>
              <w:tab/>
            </w:r>
            <w:r>
              <w:rPr>
                <w:noProof/>
                <w:webHidden/>
              </w:rPr>
              <w:fldChar w:fldCharType="begin"/>
            </w:r>
            <w:r>
              <w:rPr>
                <w:noProof/>
                <w:webHidden/>
              </w:rPr>
              <w:instrText xml:space="preserve"> PAGEREF _Toc39790697 \h </w:instrText>
            </w:r>
            <w:r>
              <w:rPr>
                <w:noProof/>
                <w:webHidden/>
              </w:rPr>
            </w:r>
            <w:r>
              <w:rPr>
                <w:noProof/>
                <w:webHidden/>
              </w:rPr>
              <w:fldChar w:fldCharType="separate"/>
            </w:r>
            <w:r>
              <w:rPr>
                <w:noProof/>
                <w:webHidden/>
              </w:rPr>
              <w:t>8</w:t>
            </w:r>
            <w:r>
              <w:rPr>
                <w:noProof/>
                <w:webHidden/>
              </w:rPr>
              <w:fldChar w:fldCharType="end"/>
            </w:r>
          </w:hyperlink>
        </w:p>
        <w:p w14:paraId="194D0C88" w14:textId="49BAB0D5" w:rsidR="007B00D8" w:rsidRDefault="007B00D8">
          <w:pPr>
            <w:pStyle w:val="TOC3"/>
            <w:tabs>
              <w:tab w:val="right" w:leader="dot" w:pos="9962"/>
            </w:tabs>
            <w:rPr>
              <w:noProof/>
            </w:rPr>
          </w:pPr>
          <w:hyperlink w:anchor="_Toc39790698" w:history="1">
            <w:r w:rsidRPr="001530A2">
              <w:rPr>
                <w:rStyle w:val="Hyperlink"/>
                <w:noProof/>
              </w:rPr>
              <w:t>London</w:t>
            </w:r>
            <w:r>
              <w:rPr>
                <w:noProof/>
                <w:webHidden/>
              </w:rPr>
              <w:tab/>
            </w:r>
            <w:r>
              <w:rPr>
                <w:noProof/>
                <w:webHidden/>
              </w:rPr>
              <w:fldChar w:fldCharType="begin"/>
            </w:r>
            <w:r>
              <w:rPr>
                <w:noProof/>
                <w:webHidden/>
              </w:rPr>
              <w:instrText xml:space="preserve"> PAGEREF _Toc39790698 \h </w:instrText>
            </w:r>
            <w:r>
              <w:rPr>
                <w:noProof/>
                <w:webHidden/>
              </w:rPr>
            </w:r>
            <w:r>
              <w:rPr>
                <w:noProof/>
                <w:webHidden/>
              </w:rPr>
              <w:fldChar w:fldCharType="separate"/>
            </w:r>
            <w:r>
              <w:rPr>
                <w:noProof/>
                <w:webHidden/>
              </w:rPr>
              <w:t>8</w:t>
            </w:r>
            <w:r>
              <w:rPr>
                <w:noProof/>
                <w:webHidden/>
              </w:rPr>
              <w:fldChar w:fldCharType="end"/>
            </w:r>
          </w:hyperlink>
        </w:p>
        <w:p w14:paraId="3BE67647" w14:textId="4AAEF20C" w:rsidR="007B00D8" w:rsidRDefault="007B00D8">
          <w:pPr>
            <w:pStyle w:val="TOC3"/>
            <w:tabs>
              <w:tab w:val="right" w:leader="dot" w:pos="9962"/>
            </w:tabs>
            <w:rPr>
              <w:noProof/>
            </w:rPr>
          </w:pPr>
          <w:hyperlink w:anchor="_Toc39790699" w:history="1">
            <w:r w:rsidRPr="001530A2">
              <w:rPr>
                <w:rStyle w:val="Hyperlink"/>
                <w:noProof/>
              </w:rPr>
              <w:t>Beijing</w:t>
            </w:r>
            <w:r>
              <w:rPr>
                <w:noProof/>
                <w:webHidden/>
              </w:rPr>
              <w:tab/>
            </w:r>
            <w:r>
              <w:rPr>
                <w:noProof/>
                <w:webHidden/>
              </w:rPr>
              <w:fldChar w:fldCharType="begin"/>
            </w:r>
            <w:r>
              <w:rPr>
                <w:noProof/>
                <w:webHidden/>
              </w:rPr>
              <w:instrText xml:space="preserve"> PAGEREF _Toc39790699 \h </w:instrText>
            </w:r>
            <w:r>
              <w:rPr>
                <w:noProof/>
                <w:webHidden/>
              </w:rPr>
            </w:r>
            <w:r>
              <w:rPr>
                <w:noProof/>
                <w:webHidden/>
              </w:rPr>
              <w:fldChar w:fldCharType="separate"/>
            </w:r>
            <w:r>
              <w:rPr>
                <w:noProof/>
                <w:webHidden/>
              </w:rPr>
              <w:t>8</w:t>
            </w:r>
            <w:r>
              <w:rPr>
                <w:noProof/>
                <w:webHidden/>
              </w:rPr>
              <w:fldChar w:fldCharType="end"/>
            </w:r>
          </w:hyperlink>
        </w:p>
        <w:p w14:paraId="13545677" w14:textId="3245246A" w:rsidR="007B00D8" w:rsidRDefault="007B00D8">
          <w:pPr>
            <w:pStyle w:val="TOC3"/>
            <w:tabs>
              <w:tab w:val="right" w:leader="dot" w:pos="9962"/>
            </w:tabs>
            <w:rPr>
              <w:noProof/>
            </w:rPr>
          </w:pPr>
          <w:hyperlink w:anchor="_Toc39790700" w:history="1">
            <w:r w:rsidRPr="001530A2">
              <w:rPr>
                <w:rStyle w:val="Hyperlink"/>
                <w:noProof/>
              </w:rPr>
              <w:t>Meteorological data</w:t>
            </w:r>
            <w:r>
              <w:rPr>
                <w:noProof/>
                <w:webHidden/>
              </w:rPr>
              <w:tab/>
            </w:r>
            <w:r>
              <w:rPr>
                <w:noProof/>
                <w:webHidden/>
              </w:rPr>
              <w:fldChar w:fldCharType="begin"/>
            </w:r>
            <w:r>
              <w:rPr>
                <w:noProof/>
                <w:webHidden/>
              </w:rPr>
              <w:instrText xml:space="preserve"> PAGEREF _Toc39790700 \h </w:instrText>
            </w:r>
            <w:r>
              <w:rPr>
                <w:noProof/>
                <w:webHidden/>
              </w:rPr>
            </w:r>
            <w:r>
              <w:rPr>
                <w:noProof/>
                <w:webHidden/>
              </w:rPr>
              <w:fldChar w:fldCharType="separate"/>
            </w:r>
            <w:r>
              <w:rPr>
                <w:noProof/>
                <w:webHidden/>
              </w:rPr>
              <w:t>8</w:t>
            </w:r>
            <w:r>
              <w:rPr>
                <w:noProof/>
                <w:webHidden/>
              </w:rPr>
              <w:fldChar w:fldCharType="end"/>
            </w:r>
          </w:hyperlink>
        </w:p>
        <w:p w14:paraId="2585D073" w14:textId="41785742" w:rsidR="007B00D8" w:rsidRDefault="007B00D8">
          <w:pPr>
            <w:pStyle w:val="TOC2"/>
            <w:tabs>
              <w:tab w:val="right" w:leader="dot" w:pos="9962"/>
            </w:tabs>
            <w:rPr>
              <w:noProof/>
            </w:rPr>
          </w:pPr>
          <w:hyperlink w:anchor="_Toc39790701" w:history="1">
            <w:r w:rsidRPr="001530A2">
              <w:rPr>
                <w:rStyle w:val="Hyperlink"/>
                <w:noProof/>
              </w:rPr>
              <w:t>Wind analysis</w:t>
            </w:r>
            <w:r>
              <w:rPr>
                <w:noProof/>
                <w:webHidden/>
              </w:rPr>
              <w:tab/>
            </w:r>
            <w:r>
              <w:rPr>
                <w:noProof/>
                <w:webHidden/>
              </w:rPr>
              <w:fldChar w:fldCharType="begin"/>
            </w:r>
            <w:r>
              <w:rPr>
                <w:noProof/>
                <w:webHidden/>
              </w:rPr>
              <w:instrText xml:space="preserve"> PAGEREF _Toc39790701 \h </w:instrText>
            </w:r>
            <w:r>
              <w:rPr>
                <w:noProof/>
                <w:webHidden/>
              </w:rPr>
            </w:r>
            <w:r>
              <w:rPr>
                <w:noProof/>
                <w:webHidden/>
              </w:rPr>
              <w:fldChar w:fldCharType="separate"/>
            </w:r>
            <w:r>
              <w:rPr>
                <w:noProof/>
                <w:webHidden/>
              </w:rPr>
              <w:t>8</w:t>
            </w:r>
            <w:r>
              <w:rPr>
                <w:noProof/>
                <w:webHidden/>
              </w:rPr>
              <w:fldChar w:fldCharType="end"/>
            </w:r>
          </w:hyperlink>
        </w:p>
        <w:p w14:paraId="199A8E9E" w14:textId="47F1C7AC" w:rsidR="007B00D8" w:rsidRDefault="007B00D8">
          <w:pPr>
            <w:pStyle w:val="TOC3"/>
            <w:tabs>
              <w:tab w:val="right" w:leader="dot" w:pos="9962"/>
            </w:tabs>
            <w:rPr>
              <w:noProof/>
            </w:rPr>
          </w:pPr>
          <w:hyperlink w:anchor="_Toc39790702" w:history="1">
            <w:r w:rsidRPr="001530A2">
              <w:rPr>
                <w:rStyle w:val="Hyperlink"/>
                <w:noProof/>
              </w:rPr>
              <w:t>Timeseries</w:t>
            </w:r>
            <w:r>
              <w:rPr>
                <w:noProof/>
                <w:webHidden/>
              </w:rPr>
              <w:tab/>
            </w:r>
            <w:r>
              <w:rPr>
                <w:noProof/>
                <w:webHidden/>
              </w:rPr>
              <w:fldChar w:fldCharType="begin"/>
            </w:r>
            <w:r>
              <w:rPr>
                <w:noProof/>
                <w:webHidden/>
              </w:rPr>
              <w:instrText xml:space="preserve"> PAGEREF _Toc39790702 \h </w:instrText>
            </w:r>
            <w:r>
              <w:rPr>
                <w:noProof/>
                <w:webHidden/>
              </w:rPr>
            </w:r>
            <w:r>
              <w:rPr>
                <w:noProof/>
                <w:webHidden/>
              </w:rPr>
              <w:fldChar w:fldCharType="separate"/>
            </w:r>
            <w:r>
              <w:rPr>
                <w:noProof/>
                <w:webHidden/>
              </w:rPr>
              <w:t>9</w:t>
            </w:r>
            <w:r>
              <w:rPr>
                <w:noProof/>
                <w:webHidden/>
              </w:rPr>
              <w:fldChar w:fldCharType="end"/>
            </w:r>
          </w:hyperlink>
        </w:p>
        <w:p w14:paraId="595DF7C6" w14:textId="04D43D24" w:rsidR="007B00D8" w:rsidRDefault="007B00D8">
          <w:pPr>
            <w:pStyle w:val="TOC3"/>
            <w:tabs>
              <w:tab w:val="right" w:leader="dot" w:pos="9962"/>
            </w:tabs>
            <w:rPr>
              <w:noProof/>
            </w:rPr>
          </w:pPr>
          <w:hyperlink w:anchor="_Toc39790703" w:history="1">
            <w:r w:rsidRPr="001530A2">
              <w:rPr>
                <w:rStyle w:val="Hyperlink"/>
                <w:noProof/>
              </w:rPr>
              <w:t>Wind roses</w:t>
            </w:r>
            <w:r>
              <w:rPr>
                <w:noProof/>
                <w:webHidden/>
              </w:rPr>
              <w:tab/>
            </w:r>
            <w:r>
              <w:rPr>
                <w:noProof/>
                <w:webHidden/>
              </w:rPr>
              <w:fldChar w:fldCharType="begin"/>
            </w:r>
            <w:r>
              <w:rPr>
                <w:noProof/>
                <w:webHidden/>
              </w:rPr>
              <w:instrText xml:space="preserve"> PAGEREF _Toc39790703 \h </w:instrText>
            </w:r>
            <w:r>
              <w:rPr>
                <w:noProof/>
                <w:webHidden/>
              </w:rPr>
            </w:r>
            <w:r>
              <w:rPr>
                <w:noProof/>
                <w:webHidden/>
              </w:rPr>
              <w:fldChar w:fldCharType="separate"/>
            </w:r>
            <w:r>
              <w:rPr>
                <w:noProof/>
                <w:webHidden/>
              </w:rPr>
              <w:t>9</w:t>
            </w:r>
            <w:r>
              <w:rPr>
                <w:noProof/>
                <w:webHidden/>
              </w:rPr>
              <w:fldChar w:fldCharType="end"/>
            </w:r>
          </w:hyperlink>
        </w:p>
        <w:p w14:paraId="04F73F80" w14:textId="58FFC8C2" w:rsidR="007B00D8" w:rsidRDefault="007B00D8">
          <w:pPr>
            <w:pStyle w:val="TOC3"/>
            <w:tabs>
              <w:tab w:val="right" w:leader="dot" w:pos="9962"/>
            </w:tabs>
            <w:rPr>
              <w:noProof/>
            </w:rPr>
          </w:pPr>
          <w:hyperlink w:anchor="_Toc39790704" w:history="1">
            <w:r w:rsidRPr="001530A2">
              <w:rPr>
                <w:rStyle w:val="Hyperlink"/>
                <w:noProof/>
              </w:rPr>
              <w:t>Pollution roses</w:t>
            </w:r>
            <w:r>
              <w:rPr>
                <w:noProof/>
                <w:webHidden/>
              </w:rPr>
              <w:tab/>
            </w:r>
            <w:r>
              <w:rPr>
                <w:noProof/>
                <w:webHidden/>
              </w:rPr>
              <w:fldChar w:fldCharType="begin"/>
            </w:r>
            <w:r>
              <w:rPr>
                <w:noProof/>
                <w:webHidden/>
              </w:rPr>
              <w:instrText xml:space="preserve"> PAGEREF _Toc39790704 \h </w:instrText>
            </w:r>
            <w:r>
              <w:rPr>
                <w:noProof/>
                <w:webHidden/>
              </w:rPr>
            </w:r>
            <w:r>
              <w:rPr>
                <w:noProof/>
                <w:webHidden/>
              </w:rPr>
              <w:fldChar w:fldCharType="separate"/>
            </w:r>
            <w:r>
              <w:rPr>
                <w:noProof/>
                <w:webHidden/>
              </w:rPr>
              <w:t>9</w:t>
            </w:r>
            <w:r>
              <w:rPr>
                <w:noProof/>
                <w:webHidden/>
              </w:rPr>
              <w:fldChar w:fldCharType="end"/>
            </w:r>
          </w:hyperlink>
        </w:p>
        <w:p w14:paraId="1C4BB970" w14:textId="5E2B4E91" w:rsidR="007B00D8" w:rsidRDefault="007B00D8">
          <w:pPr>
            <w:pStyle w:val="TOC2"/>
            <w:tabs>
              <w:tab w:val="right" w:leader="dot" w:pos="9962"/>
            </w:tabs>
            <w:rPr>
              <w:noProof/>
            </w:rPr>
          </w:pPr>
          <w:hyperlink w:anchor="_Toc39790705" w:history="1">
            <w:r w:rsidRPr="001530A2">
              <w:rPr>
                <w:rStyle w:val="Hyperlink"/>
                <w:noProof/>
              </w:rPr>
              <w:t>Trajectory analysis</w:t>
            </w:r>
            <w:r>
              <w:rPr>
                <w:noProof/>
                <w:webHidden/>
              </w:rPr>
              <w:tab/>
            </w:r>
            <w:r>
              <w:rPr>
                <w:noProof/>
                <w:webHidden/>
              </w:rPr>
              <w:fldChar w:fldCharType="begin"/>
            </w:r>
            <w:r>
              <w:rPr>
                <w:noProof/>
                <w:webHidden/>
              </w:rPr>
              <w:instrText xml:space="preserve"> PAGEREF _Toc39790705 \h </w:instrText>
            </w:r>
            <w:r>
              <w:rPr>
                <w:noProof/>
                <w:webHidden/>
              </w:rPr>
            </w:r>
            <w:r>
              <w:rPr>
                <w:noProof/>
                <w:webHidden/>
              </w:rPr>
              <w:fldChar w:fldCharType="separate"/>
            </w:r>
            <w:r>
              <w:rPr>
                <w:noProof/>
                <w:webHidden/>
              </w:rPr>
              <w:t>9</w:t>
            </w:r>
            <w:r>
              <w:rPr>
                <w:noProof/>
                <w:webHidden/>
              </w:rPr>
              <w:fldChar w:fldCharType="end"/>
            </w:r>
          </w:hyperlink>
        </w:p>
        <w:p w14:paraId="2015D069" w14:textId="79B72AFA" w:rsidR="007B00D8" w:rsidRDefault="007B00D8">
          <w:pPr>
            <w:pStyle w:val="TOC3"/>
            <w:tabs>
              <w:tab w:val="right" w:leader="dot" w:pos="9962"/>
            </w:tabs>
            <w:rPr>
              <w:noProof/>
            </w:rPr>
          </w:pPr>
          <w:hyperlink w:anchor="_Toc39790706" w:history="1">
            <w:r w:rsidRPr="001530A2">
              <w:rPr>
                <w:rStyle w:val="Hyperlink"/>
                <w:noProof/>
              </w:rPr>
              <w:t>Meteorological data input – GDAS1</w:t>
            </w:r>
            <w:r>
              <w:rPr>
                <w:noProof/>
                <w:webHidden/>
              </w:rPr>
              <w:tab/>
            </w:r>
            <w:r>
              <w:rPr>
                <w:noProof/>
                <w:webHidden/>
              </w:rPr>
              <w:fldChar w:fldCharType="begin"/>
            </w:r>
            <w:r>
              <w:rPr>
                <w:noProof/>
                <w:webHidden/>
              </w:rPr>
              <w:instrText xml:space="preserve"> PAGEREF _Toc39790706 \h </w:instrText>
            </w:r>
            <w:r>
              <w:rPr>
                <w:noProof/>
                <w:webHidden/>
              </w:rPr>
            </w:r>
            <w:r>
              <w:rPr>
                <w:noProof/>
                <w:webHidden/>
              </w:rPr>
              <w:fldChar w:fldCharType="separate"/>
            </w:r>
            <w:r>
              <w:rPr>
                <w:noProof/>
                <w:webHidden/>
              </w:rPr>
              <w:t>9</w:t>
            </w:r>
            <w:r>
              <w:rPr>
                <w:noProof/>
                <w:webHidden/>
              </w:rPr>
              <w:fldChar w:fldCharType="end"/>
            </w:r>
          </w:hyperlink>
        </w:p>
        <w:p w14:paraId="7FE913FF" w14:textId="5AC45AA5" w:rsidR="007B00D8" w:rsidRDefault="007B00D8">
          <w:pPr>
            <w:pStyle w:val="TOC3"/>
            <w:tabs>
              <w:tab w:val="right" w:leader="dot" w:pos="9962"/>
            </w:tabs>
            <w:rPr>
              <w:noProof/>
            </w:rPr>
          </w:pPr>
          <w:hyperlink w:anchor="_Toc39790707" w:history="1">
            <w:r w:rsidRPr="001530A2">
              <w:rPr>
                <w:rStyle w:val="Hyperlink"/>
                <w:noProof/>
              </w:rPr>
              <w:t>Back-trajectory generation</w:t>
            </w:r>
            <w:r>
              <w:rPr>
                <w:noProof/>
                <w:webHidden/>
              </w:rPr>
              <w:tab/>
            </w:r>
            <w:r>
              <w:rPr>
                <w:noProof/>
                <w:webHidden/>
              </w:rPr>
              <w:fldChar w:fldCharType="begin"/>
            </w:r>
            <w:r>
              <w:rPr>
                <w:noProof/>
                <w:webHidden/>
              </w:rPr>
              <w:instrText xml:space="preserve"> PAGEREF _Toc39790707 \h </w:instrText>
            </w:r>
            <w:r>
              <w:rPr>
                <w:noProof/>
                <w:webHidden/>
              </w:rPr>
            </w:r>
            <w:r>
              <w:rPr>
                <w:noProof/>
                <w:webHidden/>
              </w:rPr>
              <w:fldChar w:fldCharType="separate"/>
            </w:r>
            <w:r>
              <w:rPr>
                <w:noProof/>
                <w:webHidden/>
              </w:rPr>
              <w:t>9</w:t>
            </w:r>
            <w:r>
              <w:rPr>
                <w:noProof/>
                <w:webHidden/>
              </w:rPr>
              <w:fldChar w:fldCharType="end"/>
            </w:r>
          </w:hyperlink>
        </w:p>
        <w:p w14:paraId="2BB12542" w14:textId="40066B35" w:rsidR="007B00D8" w:rsidRDefault="007B00D8">
          <w:pPr>
            <w:pStyle w:val="TOC3"/>
            <w:tabs>
              <w:tab w:val="right" w:leader="dot" w:pos="9962"/>
            </w:tabs>
            <w:rPr>
              <w:noProof/>
            </w:rPr>
          </w:pPr>
          <w:hyperlink w:anchor="_Toc39790708" w:history="1">
            <w:r w:rsidRPr="001530A2">
              <w:rPr>
                <w:rStyle w:val="Hyperlink"/>
                <w:noProof/>
              </w:rPr>
              <w:t>Trajectory errors</w:t>
            </w:r>
            <w:r>
              <w:rPr>
                <w:noProof/>
                <w:webHidden/>
              </w:rPr>
              <w:tab/>
            </w:r>
            <w:r>
              <w:rPr>
                <w:noProof/>
                <w:webHidden/>
              </w:rPr>
              <w:fldChar w:fldCharType="begin"/>
            </w:r>
            <w:r>
              <w:rPr>
                <w:noProof/>
                <w:webHidden/>
              </w:rPr>
              <w:instrText xml:space="preserve"> PAGEREF _Toc39790708 \h </w:instrText>
            </w:r>
            <w:r>
              <w:rPr>
                <w:noProof/>
                <w:webHidden/>
              </w:rPr>
            </w:r>
            <w:r>
              <w:rPr>
                <w:noProof/>
                <w:webHidden/>
              </w:rPr>
              <w:fldChar w:fldCharType="separate"/>
            </w:r>
            <w:r>
              <w:rPr>
                <w:noProof/>
                <w:webHidden/>
              </w:rPr>
              <w:t>10</w:t>
            </w:r>
            <w:r>
              <w:rPr>
                <w:noProof/>
                <w:webHidden/>
              </w:rPr>
              <w:fldChar w:fldCharType="end"/>
            </w:r>
          </w:hyperlink>
        </w:p>
        <w:p w14:paraId="45EF2620" w14:textId="6658D905" w:rsidR="007B00D8" w:rsidRDefault="007B00D8">
          <w:pPr>
            <w:pStyle w:val="TOC3"/>
            <w:tabs>
              <w:tab w:val="right" w:leader="dot" w:pos="9962"/>
            </w:tabs>
            <w:rPr>
              <w:noProof/>
            </w:rPr>
          </w:pPr>
          <w:hyperlink w:anchor="_Toc39790709" w:history="1">
            <w:r w:rsidRPr="001530A2">
              <w:rPr>
                <w:rStyle w:val="Hyperlink"/>
                <w:noProof/>
              </w:rPr>
              <w:t>BT clustering</w:t>
            </w:r>
            <w:r>
              <w:rPr>
                <w:noProof/>
                <w:webHidden/>
              </w:rPr>
              <w:tab/>
            </w:r>
            <w:r>
              <w:rPr>
                <w:noProof/>
                <w:webHidden/>
              </w:rPr>
              <w:fldChar w:fldCharType="begin"/>
            </w:r>
            <w:r>
              <w:rPr>
                <w:noProof/>
                <w:webHidden/>
              </w:rPr>
              <w:instrText xml:space="preserve"> PAGEREF _Toc39790709 \h </w:instrText>
            </w:r>
            <w:r>
              <w:rPr>
                <w:noProof/>
                <w:webHidden/>
              </w:rPr>
            </w:r>
            <w:r>
              <w:rPr>
                <w:noProof/>
                <w:webHidden/>
              </w:rPr>
              <w:fldChar w:fldCharType="separate"/>
            </w:r>
            <w:r>
              <w:rPr>
                <w:noProof/>
                <w:webHidden/>
              </w:rPr>
              <w:t>10</w:t>
            </w:r>
            <w:r>
              <w:rPr>
                <w:noProof/>
                <w:webHidden/>
              </w:rPr>
              <w:fldChar w:fldCharType="end"/>
            </w:r>
          </w:hyperlink>
        </w:p>
        <w:p w14:paraId="0296689A" w14:textId="4452D51B" w:rsidR="007B00D8" w:rsidRDefault="007B00D8">
          <w:pPr>
            <w:pStyle w:val="TOC2"/>
            <w:tabs>
              <w:tab w:val="right" w:leader="dot" w:pos="9962"/>
            </w:tabs>
            <w:rPr>
              <w:noProof/>
            </w:rPr>
          </w:pPr>
          <w:hyperlink w:anchor="_Toc39790710" w:history="1">
            <w:r w:rsidRPr="001530A2">
              <w:rPr>
                <w:rStyle w:val="Hyperlink"/>
                <w:noProof/>
              </w:rPr>
              <w:t>Data manipulation</w:t>
            </w:r>
            <w:r>
              <w:rPr>
                <w:noProof/>
                <w:webHidden/>
              </w:rPr>
              <w:tab/>
            </w:r>
            <w:r>
              <w:rPr>
                <w:noProof/>
                <w:webHidden/>
              </w:rPr>
              <w:fldChar w:fldCharType="begin"/>
            </w:r>
            <w:r>
              <w:rPr>
                <w:noProof/>
                <w:webHidden/>
              </w:rPr>
              <w:instrText xml:space="preserve"> PAGEREF _Toc39790710 \h </w:instrText>
            </w:r>
            <w:r>
              <w:rPr>
                <w:noProof/>
                <w:webHidden/>
              </w:rPr>
            </w:r>
            <w:r>
              <w:rPr>
                <w:noProof/>
                <w:webHidden/>
              </w:rPr>
              <w:fldChar w:fldCharType="separate"/>
            </w:r>
            <w:r>
              <w:rPr>
                <w:noProof/>
                <w:webHidden/>
              </w:rPr>
              <w:t>10</w:t>
            </w:r>
            <w:r>
              <w:rPr>
                <w:noProof/>
                <w:webHidden/>
              </w:rPr>
              <w:fldChar w:fldCharType="end"/>
            </w:r>
          </w:hyperlink>
        </w:p>
        <w:p w14:paraId="5F37A0A7" w14:textId="56CBC5F9" w:rsidR="007B00D8" w:rsidRDefault="007B00D8">
          <w:pPr>
            <w:pStyle w:val="TOC1"/>
            <w:tabs>
              <w:tab w:val="right" w:leader="dot" w:pos="9962"/>
            </w:tabs>
            <w:rPr>
              <w:noProof/>
            </w:rPr>
          </w:pPr>
          <w:hyperlink w:anchor="_Toc39790711" w:history="1">
            <w:r w:rsidRPr="001530A2">
              <w:rPr>
                <w:rStyle w:val="Hyperlink"/>
                <w:noProof/>
              </w:rPr>
              <w:t>Results and discussion</w:t>
            </w:r>
            <w:r>
              <w:rPr>
                <w:noProof/>
                <w:webHidden/>
              </w:rPr>
              <w:tab/>
            </w:r>
            <w:r>
              <w:rPr>
                <w:noProof/>
                <w:webHidden/>
              </w:rPr>
              <w:fldChar w:fldCharType="begin"/>
            </w:r>
            <w:r>
              <w:rPr>
                <w:noProof/>
                <w:webHidden/>
              </w:rPr>
              <w:instrText xml:space="preserve"> PAGEREF _Toc39790711 \h </w:instrText>
            </w:r>
            <w:r>
              <w:rPr>
                <w:noProof/>
                <w:webHidden/>
              </w:rPr>
            </w:r>
            <w:r>
              <w:rPr>
                <w:noProof/>
                <w:webHidden/>
              </w:rPr>
              <w:fldChar w:fldCharType="separate"/>
            </w:r>
            <w:r>
              <w:rPr>
                <w:noProof/>
                <w:webHidden/>
              </w:rPr>
              <w:t>11</w:t>
            </w:r>
            <w:r>
              <w:rPr>
                <w:noProof/>
                <w:webHidden/>
              </w:rPr>
              <w:fldChar w:fldCharType="end"/>
            </w:r>
          </w:hyperlink>
        </w:p>
        <w:p w14:paraId="741B1629" w14:textId="496C28C8" w:rsidR="007B00D8" w:rsidRDefault="007B00D8">
          <w:pPr>
            <w:pStyle w:val="TOC2"/>
            <w:tabs>
              <w:tab w:val="right" w:leader="dot" w:pos="9962"/>
            </w:tabs>
            <w:rPr>
              <w:noProof/>
            </w:rPr>
          </w:pPr>
          <w:hyperlink w:anchor="_Toc39790712" w:history="1">
            <w:r w:rsidRPr="001530A2">
              <w:rPr>
                <w:rStyle w:val="Hyperlink"/>
                <w:noProof/>
              </w:rPr>
              <w:t>London</w:t>
            </w:r>
            <w:r>
              <w:rPr>
                <w:noProof/>
                <w:webHidden/>
              </w:rPr>
              <w:tab/>
            </w:r>
            <w:r>
              <w:rPr>
                <w:noProof/>
                <w:webHidden/>
              </w:rPr>
              <w:fldChar w:fldCharType="begin"/>
            </w:r>
            <w:r>
              <w:rPr>
                <w:noProof/>
                <w:webHidden/>
              </w:rPr>
              <w:instrText xml:space="preserve"> PAGEREF _Toc39790712 \h </w:instrText>
            </w:r>
            <w:r>
              <w:rPr>
                <w:noProof/>
                <w:webHidden/>
              </w:rPr>
            </w:r>
            <w:r>
              <w:rPr>
                <w:noProof/>
                <w:webHidden/>
              </w:rPr>
              <w:fldChar w:fldCharType="separate"/>
            </w:r>
            <w:r>
              <w:rPr>
                <w:noProof/>
                <w:webHidden/>
              </w:rPr>
              <w:t>11</w:t>
            </w:r>
            <w:r>
              <w:rPr>
                <w:noProof/>
                <w:webHidden/>
              </w:rPr>
              <w:fldChar w:fldCharType="end"/>
            </w:r>
          </w:hyperlink>
        </w:p>
        <w:p w14:paraId="4E2E1E87" w14:textId="32B20910" w:rsidR="007B00D8" w:rsidRDefault="007B00D8">
          <w:pPr>
            <w:pStyle w:val="TOC3"/>
            <w:tabs>
              <w:tab w:val="right" w:leader="dot" w:pos="9962"/>
            </w:tabs>
            <w:rPr>
              <w:noProof/>
            </w:rPr>
          </w:pPr>
          <w:hyperlink w:anchor="_Toc39790713" w:history="1">
            <w:r w:rsidRPr="001530A2">
              <w:rPr>
                <w:rStyle w:val="Hyperlink"/>
                <w:noProof/>
              </w:rPr>
              <w:t>Time series analysis</w:t>
            </w:r>
            <w:r>
              <w:rPr>
                <w:noProof/>
                <w:webHidden/>
              </w:rPr>
              <w:tab/>
            </w:r>
            <w:r>
              <w:rPr>
                <w:noProof/>
                <w:webHidden/>
              </w:rPr>
              <w:fldChar w:fldCharType="begin"/>
            </w:r>
            <w:r>
              <w:rPr>
                <w:noProof/>
                <w:webHidden/>
              </w:rPr>
              <w:instrText xml:space="preserve"> PAGEREF _Toc39790713 \h </w:instrText>
            </w:r>
            <w:r>
              <w:rPr>
                <w:noProof/>
                <w:webHidden/>
              </w:rPr>
            </w:r>
            <w:r>
              <w:rPr>
                <w:noProof/>
                <w:webHidden/>
              </w:rPr>
              <w:fldChar w:fldCharType="separate"/>
            </w:r>
            <w:r>
              <w:rPr>
                <w:noProof/>
                <w:webHidden/>
              </w:rPr>
              <w:t>11</w:t>
            </w:r>
            <w:r>
              <w:rPr>
                <w:noProof/>
                <w:webHidden/>
              </w:rPr>
              <w:fldChar w:fldCharType="end"/>
            </w:r>
          </w:hyperlink>
        </w:p>
        <w:p w14:paraId="5A55EFCB" w14:textId="75268333" w:rsidR="007B00D8" w:rsidRDefault="007B00D8">
          <w:pPr>
            <w:pStyle w:val="TOC3"/>
            <w:tabs>
              <w:tab w:val="right" w:leader="dot" w:pos="9962"/>
            </w:tabs>
            <w:rPr>
              <w:noProof/>
            </w:rPr>
          </w:pPr>
          <w:hyperlink w:anchor="_Toc39790714" w:history="1">
            <w:r w:rsidRPr="001530A2">
              <w:rPr>
                <w:rStyle w:val="Hyperlink"/>
                <w:noProof/>
              </w:rPr>
              <w:t>Local Wind and NO</w:t>
            </w:r>
            <w:r w:rsidRPr="001530A2">
              <w:rPr>
                <w:rStyle w:val="Hyperlink"/>
                <w:noProof/>
                <w:vertAlign w:val="subscript"/>
              </w:rPr>
              <w:t>2</w:t>
            </w:r>
            <w:r w:rsidRPr="001530A2">
              <w:rPr>
                <w:rStyle w:val="Hyperlink"/>
                <w:noProof/>
              </w:rPr>
              <w:t xml:space="preserve"> concentration analysis</w:t>
            </w:r>
            <w:r>
              <w:rPr>
                <w:noProof/>
                <w:webHidden/>
              </w:rPr>
              <w:tab/>
            </w:r>
            <w:r>
              <w:rPr>
                <w:noProof/>
                <w:webHidden/>
              </w:rPr>
              <w:fldChar w:fldCharType="begin"/>
            </w:r>
            <w:r>
              <w:rPr>
                <w:noProof/>
                <w:webHidden/>
              </w:rPr>
              <w:instrText xml:space="preserve"> PAGEREF _Toc39790714 \h </w:instrText>
            </w:r>
            <w:r>
              <w:rPr>
                <w:noProof/>
                <w:webHidden/>
              </w:rPr>
            </w:r>
            <w:r>
              <w:rPr>
                <w:noProof/>
                <w:webHidden/>
              </w:rPr>
              <w:fldChar w:fldCharType="separate"/>
            </w:r>
            <w:r>
              <w:rPr>
                <w:noProof/>
                <w:webHidden/>
              </w:rPr>
              <w:t>14</w:t>
            </w:r>
            <w:r>
              <w:rPr>
                <w:noProof/>
                <w:webHidden/>
              </w:rPr>
              <w:fldChar w:fldCharType="end"/>
            </w:r>
          </w:hyperlink>
        </w:p>
        <w:p w14:paraId="2DDD14EA" w14:textId="72EEAACB" w:rsidR="007B00D8" w:rsidRDefault="007B00D8">
          <w:pPr>
            <w:pStyle w:val="TOC2"/>
            <w:tabs>
              <w:tab w:val="right" w:leader="dot" w:pos="9962"/>
            </w:tabs>
            <w:rPr>
              <w:noProof/>
            </w:rPr>
          </w:pPr>
          <w:hyperlink w:anchor="_Toc39790715" w:history="1">
            <w:r w:rsidRPr="001530A2">
              <w:rPr>
                <w:rStyle w:val="Hyperlink"/>
                <w:noProof/>
              </w:rPr>
              <w:t>Trajectory analysis</w:t>
            </w:r>
            <w:r>
              <w:rPr>
                <w:noProof/>
                <w:webHidden/>
              </w:rPr>
              <w:tab/>
            </w:r>
            <w:r>
              <w:rPr>
                <w:noProof/>
                <w:webHidden/>
              </w:rPr>
              <w:fldChar w:fldCharType="begin"/>
            </w:r>
            <w:r>
              <w:rPr>
                <w:noProof/>
                <w:webHidden/>
              </w:rPr>
              <w:instrText xml:space="preserve"> PAGEREF _Toc39790715 \h </w:instrText>
            </w:r>
            <w:r>
              <w:rPr>
                <w:noProof/>
                <w:webHidden/>
              </w:rPr>
            </w:r>
            <w:r>
              <w:rPr>
                <w:noProof/>
                <w:webHidden/>
              </w:rPr>
              <w:fldChar w:fldCharType="separate"/>
            </w:r>
            <w:r>
              <w:rPr>
                <w:noProof/>
                <w:webHidden/>
              </w:rPr>
              <w:t>16</w:t>
            </w:r>
            <w:r>
              <w:rPr>
                <w:noProof/>
                <w:webHidden/>
              </w:rPr>
              <w:fldChar w:fldCharType="end"/>
            </w:r>
          </w:hyperlink>
        </w:p>
        <w:p w14:paraId="15782A81" w14:textId="75E24008" w:rsidR="007B00D8" w:rsidRDefault="007B00D8">
          <w:pPr>
            <w:pStyle w:val="TOC3"/>
            <w:tabs>
              <w:tab w:val="right" w:leader="dot" w:pos="9962"/>
            </w:tabs>
            <w:rPr>
              <w:noProof/>
            </w:rPr>
          </w:pPr>
          <w:hyperlink w:anchor="_Toc39790716" w:history="1">
            <w:r w:rsidRPr="001530A2">
              <w:rPr>
                <w:rStyle w:val="Hyperlink"/>
                <w:noProof/>
              </w:rPr>
              <w:t>Air masses affecting London during study times</w:t>
            </w:r>
            <w:r>
              <w:rPr>
                <w:noProof/>
                <w:webHidden/>
              </w:rPr>
              <w:tab/>
            </w:r>
            <w:r>
              <w:rPr>
                <w:noProof/>
                <w:webHidden/>
              </w:rPr>
              <w:fldChar w:fldCharType="begin"/>
            </w:r>
            <w:r>
              <w:rPr>
                <w:noProof/>
                <w:webHidden/>
              </w:rPr>
              <w:instrText xml:space="preserve"> PAGEREF _Toc39790716 \h </w:instrText>
            </w:r>
            <w:r>
              <w:rPr>
                <w:noProof/>
                <w:webHidden/>
              </w:rPr>
            </w:r>
            <w:r>
              <w:rPr>
                <w:noProof/>
                <w:webHidden/>
              </w:rPr>
              <w:fldChar w:fldCharType="separate"/>
            </w:r>
            <w:r>
              <w:rPr>
                <w:noProof/>
                <w:webHidden/>
              </w:rPr>
              <w:t>16</w:t>
            </w:r>
            <w:r>
              <w:rPr>
                <w:noProof/>
                <w:webHidden/>
              </w:rPr>
              <w:fldChar w:fldCharType="end"/>
            </w:r>
          </w:hyperlink>
        </w:p>
        <w:p w14:paraId="3E035401" w14:textId="697FAB7C" w:rsidR="007B00D8" w:rsidRDefault="007B00D8">
          <w:pPr>
            <w:pStyle w:val="TOC3"/>
            <w:tabs>
              <w:tab w:val="right" w:leader="dot" w:pos="9962"/>
            </w:tabs>
            <w:rPr>
              <w:noProof/>
            </w:rPr>
          </w:pPr>
          <w:hyperlink w:anchor="_Toc39790717" w:history="1">
            <w:r w:rsidRPr="001530A2">
              <w:rPr>
                <w:rStyle w:val="Hyperlink"/>
                <w:noProof/>
              </w:rPr>
              <w:t>Residence time and NO</w:t>
            </w:r>
            <w:r w:rsidRPr="001530A2">
              <w:rPr>
                <w:rStyle w:val="Hyperlink"/>
                <w:noProof/>
                <w:vertAlign w:val="subscript"/>
              </w:rPr>
              <w:t>2</w:t>
            </w:r>
            <w:r w:rsidRPr="001530A2">
              <w:rPr>
                <w:rStyle w:val="Hyperlink"/>
                <w:noProof/>
              </w:rPr>
              <w:t xml:space="preserve"> concentrations</w:t>
            </w:r>
            <w:r>
              <w:rPr>
                <w:noProof/>
                <w:webHidden/>
              </w:rPr>
              <w:tab/>
            </w:r>
            <w:r>
              <w:rPr>
                <w:noProof/>
                <w:webHidden/>
              </w:rPr>
              <w:fldChar w:fldCharType="begin"/>
            </w:r>
            <w:r>
              <w:rPr>
                <w:noProof/>
                <w:webHidden/>
              </w:rPr>
              <w:instrText xml:space="preserve"> PAGEREF _Toc39790717 \h </w:instrText>
            </w:r>
            <w:r>
              <w:rPr>
                <w:noProof/>
                <w:webHidden/>
              </w:rPr>
            </w:r>
            <w:r>
              <w:rPr>
                <w:noProof/>
                <w:webHidden/>
              </w:rPr>
              <w:fldChar w:fldCharType="separate"/>
            </w:r>
            <w:r>
              <w:rPr>
                <w:noProof/>
                <w:webHidden/>
              </w:rPr>
              <w:t>18</w:t>
            </w:r>
            <w:r>
              <w:rPr>
                <w:noProof/>
                <w:webHidden/>
              </w:rPr>
              <w:fldChar w:fldCharType="end"/>
            </w:r>
          </w:hyperlink>
        </w:p>
        <w:p w14:paraId="20BA8C99" w14:textId="101F82BE" w:rsidR="007B00D8" w:rsidRDefault="007B00D8">
          <w:pPr>
            <w:pStyle w:val="TOC2"/>
            <w:tabs>
              <w:tab w:val="right" w:leader="dot" w:pos="9962"/>
            </w:tabs>
            <w:rPr>
              <w:noProof/>
            </w:rPr>
          </w:pPr>
          <w:hyperlink w:anchor="_Toc39790718" w:history="1">
            <w:r w:rsidRPr="001530A2">
              <w:rPr>
                <w:rStyle w:val="Hyperlink"/>
                <w:noProof/>
              </w:rPr>
              <w:t>Beijing</w:t>
            </w:r>
            <w:r>
              <w:rPr>
                <w:noProof/>
                <w:webHidden/>
              </w:rPr>
              <w:tab/>
            </w:r>
            <w:r>
              <w:rPr>
                <w:noProof/>
                <w:webHidden/>
              </w:rPr>
              <w:fldChar w:fldCharType="begin"/>
            </w:r>
            <w:r>
              <w:rPr>
                <w:noProof/>
                <w:webHidden/>
              </w:rPr>
              <w:instrText xml:space="preserve"> PAGEREF _Toc39790718 \h </w:instrText>
            </w:r>
            <w:r>
              <w:rPr>
                <w:noProof/>
                <w:webHidden/>
              </w:rPr>
            </w:r>
            <w:r>
              <w:rPr>
                <w:noProof/>
                <w:webHidden/>
              </w:rPr>
              <w:fldChar w:fldCharType="separate"/>
            </w:r>
            <w:r>
              <w:rPr>
                <w:noProof/>
                <w:webHidden/>
              </w:rPr>
              <w:t>22</w:t>
            </w:r>
            <w:r>
              <w:rPr>
                <w:noProof/>
                <w:webHidden/>
              </w:rPr>
              <w:fldChar w:fldCharType="end"/>
            </w:r>
          </w:hyperlink>
        </w:p>
        <w:p w14:paraId="2FB08214" w14:textId="32A3174F" w:rsidR="007B00D8" w:rsidRDefault="007B00D8">
          <w:pPr>
            <w:pStyle w:val="TOC3"/>
            <w:tabs>
              <w:tab w:val="right" w:leader="dot" w:pos="9962"/>
            </w:tabs>
            <w:rPr>
              <w:noProof/>
            </w:rPr>
          </w:pPr>
          <w:hyperlink w:anchor="_Toc39790719" w:history="1">
            <w:r w:rsidRPr="001530A2">
              <w:rPr>
                <w:rStyle w:val="Hyperlink"/>
                <w:noProof/>
              </w:rPr>
              <w:t>Difference in meteorological conditions and PM</w:t>
            </w:r>
            <w:r w:rsidRPr="001530A2">
              <w:rPr>
                <w:rStyle w:val="Hyperlink"/>
                <w:noProof/>
                <w:vertAlign w:val="subscript"/>
              </w:rPr>
              <w:t>2.5</w:t>
            </w:r>
            <w:r w:rsidRPr="001530A2">
              <w:rPr>
                <w:rStyle w:val="Hyperlink"/>
                <w:noProof/>
              </w:rPr>
              <w:t xml:space="preserve"> concentration</w:t>
            </w:r>
            <w:r>
              <w:rPr>
                <w:noProof/>
                <w:webHidden/>
              </w:rPr>
              <w:tab/>
            </w:r>
            <w:r>
              <w:rPr>
                <w:noProof/>
                <w:webHidden/>
              </w:rPr>
              <w:fldChar w:fldCharType="begin"/>
            </w:r>
            <w:r>
              <w:rPr>
                <w:noProof/>
                <w:webHidden/>
              </w:rPr>
              <w:instrText xml:space="preserve"> PAGEREF _Toc39790719 \h </w:instrText>
            </w:r>
            <w:r>
              <w:rPr>
                <w:noProof/>
                <w:webHidden/>
              </w:rPr>
            </w:r>
            <w:r>
              <w:rPr>
                <w:noProof/>
                <w:webHidden/>
              </w:rPr>
              <w:fldChar w:fldCharType="separate"/>
            </w:r>
            <w:r>
              <w:rPr>
                <w:noProof/>
                <w:webHidden/>
              </w:rPr>
              <w:t>22</w:t>
            </w:r>
            <w:r>
              <w:rPr>
                <w:noProof/>
                <w:webHidden/>
              </w:rPr>
              <w:fldChar w:fldCharType="end"/>
            </w:r>
          </w:hyperlink>
        </w:p>
        <w:p w14:paraId="217B1175" w14:textId="165D5797" w:rsidR="007B00D8" w:rsidRDefault="007B00D8">
          <w:pPr>
            <w:pStyle w:val="TOC3"/>
            <w:tabs>
              <w:tab w:val="right" w:leader="dot" w:pos="9962"/>
            </w:tabs>
            <w:rPr>
              <w:noProof/>
            </w:rPr>
          </w:pPr>
          <w:hyperlink w:anchor="_Toc39790720" w:history="1">
            <w:r w:rsidRPr="001530A2">
              <w:rPr>
                <w:rStyle w:val="Hyperlink"/>
                <w:noProof/>
              </w:rPr>
              <w:t>Trajectory analysis</w:t>
            </w:r>
            <w:r>
              <w:rPr>
                <w:noProof/>
                <w:webHidden/>
              </w:rPr>
              <w:tab/>
            </w:r>
            <w:r>
              <w:rPr>
                <w:noProof/>
                <w:webHidden/>
              </w:rPr>
              <w:fldChar w:fldCharType="begin"/>
            </w:r>
            <w:r>
              <w:rPr>
                <w:noProof/>
                <w:webHidden/>
              </w:rPr>
              <w:instrText xml:space="preserve"> PAGEREF _Toc39790720 \h </w:instrText>
            </w:r>
            <w:r>
              <w:rPr>
                <w:noProof/>
                <w:webHidden/>
              </w:rPr>
            </w:r>
            <w:r>
              <w:rPr>
                <w:noProof/>
                <w:webHidden/>
              </w:rPr>
              <w:fldChar w:fldCharType="separate"/>
            </w:r>
            <w:r>
              <w:rPr>
                <w:noProof/>
                <w:webHidden/>
              </w:rPr>
              <w:t>26</w:t>
            </w:r>
            <w:r>
              <w:rPr>
                <w:noProof/>
                <w:webHidden/>
              </w:rPr>
              <w:fldChar w:fldCharType="end"/>
            </w:r>
          </w:hyperlink>
        </w:p>
        <w:p w14:paraId="09598754" w14:textId="17A98CDB" w:rsidR="007B00D8" w:rsidRDefault="007B00D8">
          <w:pPr>
            <w:pStyle w:val="TOC3"/>
            <w:tabs>
              <w:tab w:val="right" w:leader="dot" w:pos="9962"/>
            </w:tabs>
            <w:rPr>
              <w:noProof/>
            </w:rPr>
          </w:pPr>
          <w:hyperlink w:anchor="_Toc39790721" w:history="1">
            <w:r w:rsidRPr="001530A2">
              <w:rPr>
                <w:rStyle w:val="Hyperlink"/>
                <w:noProof/>
              </w:rPr>
              <w:t>Residence time, travel path and mean PM</w:t>
            </w:r>
            <w:r w:rsidRPr="001530A2">
              <w:rPr>
                <w:rStyle w:val="Hyperlink"/>
                <w:noProof/>
                <w:vertAlign w:val="subscript"/>
              </w:rPr>
              <w:t>2.5</w:t>
            </w:r>
            <w:r w:rsidRPr="001530A2">
              <w:rPr>
                <w:rStyle w:val="Hyperlink"/>
                <w:noProof/>
              </w:rPr>
              <w:t xml:space="preserve"> concentrations</w:t>
            </w:r>
            <w:r>
              <w:rPr>
                <w:noProof/>
                <w:webHidden/>
              </w:rPr>
              <w:tab/>
            </w:r>
            <w:r>
              <w:rPr>
                <w:noProof/>
                <w:webHidden/>
              </w:rPr>
              <w:fldChar w:fldCharType="begin"/>
            </w:r>
            <w:r>
              <w:rPr>
                <w:noProof/>
                <w:webHidden/>
              </w:rPr>
              <w:instrText xml:space="preserve"> PAGEREF _Toc39790721 \h </w:instrText>
            </w:r>
            <w:r>
              <w:rPr>
                <w:noProof/>
                <w:webHidden/>
              </w:rPr>
            </w:r>
            <w:r>
              <w:rPr>
                <w:noProof/>
                <w:webHidden/>
              </w:rPr>
              <w:fldChar w:fldCharType="separate"/>
            </w:r>
            <w:r>
              <w:rPr>
                <w:noProof/>
                <w:webHidden/>
              </w:rPr>
              <w:t>26</w:t>
            </w:r>
            <w:r>
              <w:rPr>
                <w:noProof/>
                <w:webHidden/>
              </w:rPr>
              <w:fldChar w:fldCharType="end"/>
            </w:r>
          </w:hyperlink>
        </w:p>
        <w:p w14:paraId="4AA9627A" w14:textId="3D0D9C32" w:rsidR="007B00D8" w:rsidRDefault="007B00D8">
          <w:pPr>
            <w:pStyle w:val="TOC3"/>
            <w:tabs>
              <w:tab w:val="right" w:leader="dot" w:pos="9962"/>
            </w:tabs>
            <w:rPr>
              <w:noProof/>
            </w:rPr>
          </w:pPr>
          <w:hyperlink w:anchor="_Toc39790722" w:history="1">
            <w:r w:rsidRPr="001530A2">
              <w:rPr>
                <w:rStyle w:val="Hyperlink"/>
                <w:noProof/>
              </w:rPr>
              <w:t>Limitations</w:t>
            </w:r>
            <w:r>
              <w:rPr>
                <w:noProof/>
                <w:webHidden/>
              </w:rPr>
              <w:tab/>
            </w:r>
            <w:r>
              <w:rPr>
                <w:noProof/>
                <w:webHidden/>
              </w:rPr>
              <w:fldChar w:fldCharType="begin"/>
            </w:r>
            <w:r>
              <w:rPr>
                <w:noProof/>
                <w:webHidden/>
              </w:rPr>
              <w:instrText xml:space="preserve"> PAGEREF _Toc39790722 \h </w:instrText>
            </w:r>
            <w:r>
              <w:rPr>
                <w:noProof/>
                <w:webHidden/>
              </w:rPr>
            </w:r>
            <w:r>
              <w:rPr>
                <w:noProof/>
                <w:webHidden/>
              </w:rPr>
              <w:fldChar w:fldCharType="separate"/>
            </w:r>
            <w:r>
              <w:rPr>
                <w:noProof/>
                <w:webHidden/>
              </w:rPr>
              <w:t>32</w:t>
            </w:r>
            <w:r>
              <w:rPr>
                <w:noProof/>
                <w:webHidden/>
              </w:rPr>
              <w:fldChar w:fldCharType="end"/>
            </w:r>
          </w:hyperlink>
        </w:p>
        <w:p w14:paraId="5F33CEAA" w14:textId="4EBB27A1" w:rsidR="007B00D8" w:rsidRDefault="007B00D8">
          <w:pPr>
            <w:pStyle w:val="TOC3"/>
            <w:tabs>
              <w:tab w:val="right" w:leader="dot" w:pos="9962"/>
            </w:tabs>
            <w:rPr>
              <w:noProof/>
            </w:rPr>
          </w:pPr>
          <w:hyperlink w:anchor="_Toc39790723" w:history="1">
            <w:r w:rsidRPr="001530A2">
              <w:rPr>
                <w:rStyle w:val="Hyperlink"/>
                <w:noProof/>
              </w:rPr>
              <w:t>Further studies</w:t>
            </w:r>
            <w:r>
              <w:rPr>
                <w:noProof/>
                <w:webHidden/>
              </w:rPr>
              <w:tab/>
            </w:r>
            <w:r>
              <w:rPr>
                <w:noProof/>
                <w:webHidden/>
              </w:rPr>
              <w:fldChar w:fldCharType="begin"/>
            </w:r>
            <w:r>
              <w:rPr>
                <w:noProof/>
                <w:webHidden/>
              </w:rPr>
              <w:instrText xml:space="preserve"> PAGEREF _Toc39790723 \h </w:instrText>
            </w:r>
            <w:r>
              <w:rPr>
                <w:noProof/>
                <w:webHidden/>
              </w:rPr>
            </w:r>
            <w:r>
              <w:rPr>
                <w:noProof/>
                <w:webHidden/>
              </w:rPr>
              <w:fldChar w:fldCharType="separate"/>
            </w:r>
            <w:r>
              <w:rPr>
                <w:noProof/>
                <w:webHidden/>
              </w:rPr>
              <w:t>32</w:t>
            </w:r>
            <w:r>
              <w:rPr>
                <w:noProof/>
                <w:webHidden/>
              </w:rPr>
              <w:fldChar w:fldCharType="end"/>
            </w:r>
          </w:hyperlink>
        </w:p>
        <w:p w14:paraId="618C429F" w14:textId="5A0AF572" w:rsidR="007B00D8" w:rsidRDefault="007B00D8">
          <w:pPr>
            <w:pStyle w:val="TOC1"/>
            <w:tabs>
              <w:tab w:val="right" w:leader="dot" w:pos="9962"/>
            </w:tabs>
            <w:rPr>
              <w:noProof/>
            </w:rPr>
          </w:pPr>
          <w:hyperlink w:anchor="_Toc39790724" w:history="1">
            <w:r w:rsidRPr="001530A2">
              <w:rPr>
                <w:rStyle w:val="Hyperlink"/>
                <w:noProof/>
              </w:rPr>
              <w:t>Conclusion</w:t>
            </w:r>
            <w:r>
              <w:rPr>
                <w:noProof/>
                <w:webHidden/>
              </w:rPr>
              <w:tab/>
            </w:r>
            <w:r>
              <w:rPr>
                <w:noProof/>
                <w:webHidden/>
              </w:rPr>
              <w:fldChar w:fldCharType="begin"/>
            </w:r>
            <w:r>
              <w:rPr>
                <w:noProof/>
                <w:webHidden/>
              </w:rPr>
              <w:instrText xml:space="preserve"> PAGEREF _Toc39790724 \h </w:instrText>
            </w:r>
            <w:r>
              <w:rPr>
                <w:noProof/>
                <w:webHidden/>
              </w:rPr>
            </w:r>
            <w:r>
              <w:rPr>
                <w:noProof/>
                <w:webHidden/>
              </w:rPr>
              <w:fldChar w:fldCharType="separate"/>
            </w:r>
            <w:r>
              <w:rPr>
                <w:noProof/>
                <w:webHidden/>
              </w:rPr>
              <w:t>32</w:t>
            </w:r>
            <w:r>
              <w:rPr>
                <w:noProof/>
                <w:webHidden/>
              </w:rPr>
              <w:fldChar w:fldCharType="end"/>
            </w:r>
          </w:hyperlink>
        </w:p>
        <w:p w14:paraId="00EB36BE" w14:textId="71770D19" w:rsidR="007B00D8" w:rsidRDefault="007B00D8">
          <w:r>
            <w:rPr>
              <w:b/>
              <w:bCs/>
              <w:noProof/>
            </w:rPr>
            <w:fldChar w:fldCharType="end"/>
          </w:r>
        </w:p>
      </w:sdtContent>
    </w:sdt>
    <w:p w14:paraId="61737641" w14:textId="77777777" w:rsidR="007B00D8" w:rsidRDefault="007B00D8" w:rsidP="004020D6">
      <w:pPr>
        <w:pStyle w:val="Heading1"/>
      </w:pPr>
      <w:bookmarkStart w:id="3" w:name="_Toc39790688"/>
    </w:p>
    <w:p w14:paraId="19A7E7A0" w14:textId="77777777" w:rsidR="007B00D8" w:rsidRDefault="007B00D8" w:rsidP="004020D6">
      <w:pPr>
        <w:pStyle w:val="Heading1"/>
      </w:pPr>
    </w:p>
    <w:p w14:paraId="5CB21B8C" w14:textId="77777777" w:rsidR="007B00D8" w:rsidRDefault="007B00D8" w:rsidP="004020D6">
      <w:pPr>
        <w:pStyle w:val="Heading1"/>
      </w:pPr>
    </w:p>
    <w:p w14:paraId="683C89DA" w14:textId="77777777" w:rsidR="007B00D8" w:rsidRDefault="007B00D8" w:rsidP="004020D6">
      <w:pPr>
        <w:pStyle w:val="Heading1"/>
      </w:pPr>
    </w:p>
    <w:p w14:paraId="7CF38213" w14:textId="77777777" w:rsidR="007B00D8" w:rsidRDefault="007B00D8" w:rsidP="004020D6">
      <w:pPr>
        <w:pStyle w:val="Heading1"/>
      </w:pPr>
    </w:p>
    <w:p w14:paraId="2A05C6A0" w14:textId="77777777" w:rsidR="007B00D8" w:rsidRDefault="007B00D8" w:rsidP="004020D6">
      <w:pPr>
        <w:pStyle w:val="Heading1"/>
      </w:pPr>
    </w:p>
    <w:p w14:paraId="69F719C6" w14:textId="77777777" w:rsidR="007B00D8" w:rsidRDefault="007B00D8" w:rsidP="004020D6">
      <w:pPr>
        <w:pStyle w:val="Heading1"/>
      </w:pPr>
    </w:p>
    <w:p w14:paraId="117621DF" w14:textId="77777777" w:rsidR="007B00D8" w:rsidRDefault="007B00D8" w:rsidP="004020D6">
      <w:pPr>
        <w:pStyle w:val="Heading1"/>
      </w:pPr>
    </w:p>
    <w:p w14:paraId="5DAB0501" w14:textId="77777777" w:rsidR="007B00D8" w:rsidRDefault="007B00D8" w:rsidP="004020D6">
      <w:pPr>
        <w:pStyle w:val="Heading1"/>
      </w:pPr>
    </w:p>
    <w:p w14:paraId="6815AEEB" w14:textId="77777777" w:rsidR="007B00D8" w:rsidRDefault="007B00D8" w:rsidP="004020D6">
      <w:pPr>
        <w:pStyle w:val="Heading1"/>
      </w:pPr>
    </w:p>
    <w:p w14:paraId="2F7D7B63" w14:textId="77777777" w:rsidR="007B00D8" w:rsidRDefault="007B00D8" w:rsidP="004020D6">
      <w:pPr>
        <w:pStyle w:val="Heading1"/>
      </w:pPr>
    </w:p>
    <w:p w14:paraId="40F0A8DF" w14:textId="77777777" w:rsidR="007B00D8" w:rsidRDefault="007B00D8" w:rsidP="004020D6">
      <w:pPr>
        <w:pStyle w:val="Heading1"/>
      </w:pPr>
    </w:p>
    <w:p w14:paraId="5B7488D4" w14:textId="77777777" w:rsidR="007B00D8" w:rsidRDefault="007B00D8" w:rsidP="004020D6">
      <w:pPr>
        <w:pStyle w:val="Heading1"/>
      </w:pPr>
    </w:p>
    <w:p w14:paraId="6C9AA4BD" w14:textId="77777777" w:rsidR="007B00D8" w:rsidRDefault="007B00D8" w:rsidP="004020D6">
      <w:pPr>
        <w:pStyle w:val="Heading1"/>
      </w:pPr>
    </w:p>
    <w:p w14:paraId="680F3BB4" w14:textId="77777777" w:rsidR="007B00D8" w:rsidRDefault="007B00D8" w:rsidP="004020D6">
      <w:pPr>
        <w:pStyle w:val="Heading1"/>
      </w:pPr>
    </w:p>
    <w:p w14:paraId="4787AC96" w14:textId="77777777" w:rsidR="007B00D8" w:rsidRDefault="007B00D8" w:rsidP="004020D6">
      <w:pPr>
        <w:pStyle w:val="Heading1"/>
        <w:sectPr w:rsidR="007B00D8" w:rsidSect="00BF5C93">
          <w:pgSz w:w="12240" w:h="15840"/>
          <w:pgMar w:top="1134" w:right="1134" w:bottom="1134" w:left="1134" w:header="720" w:footer="720" w:gutter="0"/>
          <w:cols w:space="720"/>
          <w:docGrid w:linePitch="360"/>
        </w:sectPr>
      </w:pPr>
      <w:r>
        <w:br/>
      </w:r>
    </w:p>
    <w:p w14:paraId="2D52314B" w14:textId="3639192D" w:rsidR="004020D6" w:rsidRDefault="004020D6" w:rsidP="004020D6">
      <w:pPr>
        <w:pStyle w:val="Heading1"/>
      </w:pPr>
      <w:r>
        <w:lastRenderedPageBreak/>
        <w:t>Introduction</w:t>
      </w:r>
      <w:bookmarkEnd w:id="3"/>
    </w:p>
    <w:p w14:paraId="4539E835" w14:textId="77777777" w:rsidR="004020D6" w:rsidRDefault="004020D6" w:rsidP="004020D6"/>
    <w:p w14:paraId="598E0A8D" w14:textId="1516704C" w:rsidR="004020D6" w:rsidRDefault="004020D6" w:rsidP="004020D6">
      <w:pPr>
        <w:pStyle w:val="Heading2"/>
      </w:pPr>
      <w:bookmarkStart w:id="4" w:name="_Toc39790689"/>
      <w:r>
        <w:t>Air pollution in megacities</w:t>
      </w:r>
      <w:bookmarkEnd w:id="4"/>
    </w:p>
    <w:p w14:paraId="18DED1BA" w14:textId="77777777" w:rsidR="004020D6" w:rsidRPr="004020D6" w:rsidRDefault="004020D6" w:rsidP="004020D6"/>
    <w:p w14:paraId="3937A022" w14:textId="7CBCF52F" w:rsidR="004020D6" w:rsidRDefault="004020D6" w:rsidP="004020D6">
      <w:r>
        <w:t xml:space="preserve">Rapid economic development and urbanisation during the last two centuries has increased global air pollution, detrimentally impacting human health and the environment </w:t>
      </w:r>
      <w:r w:rsidR="00EE5050">
        <w:fldChar w:fldCharType="begin"/>
      </w:r>
      <w:r w:rsidR="00EE5050">
        <w:instrText xml:space="preserve"> ADDIN ZOTERO_ITEM CSL_CITATION {"citationID":"ygdwU1D8","properties":{"formattedCitation":"(Cui et al., 2020)","plainCitation":"(Cui et al., 2020)","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schema":"https://github.com/citation-style-language/schema/raw/master/csl-citation.json"} </w:instrText>
      </w:r>
      <w:r w:rsidR="00EE5050">
        <w:fldChar w:fldCharType="separate"/>
      </w:r>
      <w:r w:rsidR="00EE5050" w:rsidRPr="00EE5050">
        <w:rPr>
          <w:rFonts w:ascii="Calibri" w:hAnsi="Calibri" w:cs="Calibri"/>
        </w:rPr>
        <w:t>(Cui et al., 2020)</w:t>
      </w:r>
      <w:r w:rsidR="00EE5050">
        <w:fldChar w:fldCharType="end"/>
      </w:r>
      <w:r>
        <w:t xml:space="preserve">. Megacities, settlements with millions of inhabitants, contain many vehicles and much industrial activity, major sources of air pollutants </w:t>
      </w:r>
      <w:r w:rsidR="00374D45">
        <w:fldChar w:fldCharType="begin"/>
      </w:r>
      <w:r w:rsidR="00374D45">
        <w:instrText xml:space="preserve"> ADDIN ZOTERO_ITEM CSL_CITATION {"citationID":"k1zrgoJD","properties":{"formattedCitation":"(Chan and Yao, 2008; Cui et al., 2020; Parrish and Zhu, 2009)","plainCitation":"(Chan and Yao, 2008; Cui et al., 2020; Parrish and Zhu, 2009)","noteIndex":0},"citationItems":[{"id":247,"uris":["http://zotero.org/users/local/KCAGbsdL/items/32ZFHZZH"],"uri":["http://zotero.org/users/local/KCAGbsdL/items/32ZFHZZH"],"itemData":{"id":247,"type":"article-journal","container-title":"Atmospheric Environment","DOI":"10.1016/j.atmosenv.2007.09.003","ISSN":"13522310","issue":"1","journalAbbreviation":"Atmospheric Environment","language":"en","page":"1-42","source":"DOI.org (Crossref)","title":"Air pollution in mega cities in China","volume":"42","author":[{"family":"Chan","given":"Chak K."},{"family":"Yao","given":"Xiaohong"}],"issued":{"date-parts":[["2008",1]]}}},{"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id":318,"uris":["http://zotero.org/users/local/KCAGbsdL/items/ZR7HKED2"],"uri":["http://zotero.org/users/local/KCAGbsdL/items/ZR7HKED2"],"itemData":{"id":318,"type":"article-journal","container-title":"Science","DOI":"10.1126/science.1176064","ISSN":"0036-8075, 1095-9203","issue":"5953","journalAbbreviation":"Science","language":"en","page":"674-675","source":"DOI.org (Crossref)","title":"Clean Air for Megacities","volume":"326","author":[{"family":"Parrish","given":"D. D."},{"family":"Zhu","given":"T."}],"issued":{"date-parts":[["2009",10,30]]}}}],"schema":"https://github.com/citation-style-language/schema/raw/master/csl-citation.json"} </w:instrText>
      </w:r>
      <w:r w:rsidR="00374D45">
        <w:fldChar w:fldCharType="separate"/>
      </w:r>
      <w:r w:rsidR="00374D45" w:rsidRPr="00374D45">
        <w:rPr>
          <w:rFonts w:ascii="Calibri" w:hAnsi="Calibri" w:cs="Calibri"/>
        </w:rPr>
        <w:t>(Chan and Yao, 2008; Cui et al., 2020; Parrish and Zhu, 2009)</w:t>
      </w:r>
      <w:r w:rsidR="00374D45">
        <w:fldChar w:fldCharType="end"/>
      </w:r>
      <w:r>
        <w:t>. Air pollutants pose serious threats to human health and are associated with adverse environmental impacts</w:t>
      </w:r>
      <w:r w:rsidR="001B57B4">
        <w:t xml:space="preserve"> </w:t>
      </w:r>
      <w:r w:rsidR="00374D45">
        <w:fldChar w:fldCharType="begin"/>
      </w:r>
      <w:r w:rsidR="00374D45">
        <w:instrText xml:space="preserve"> ADDIN ZOTERO_TEMP </w:instrText>
      </w:r>
      <w:r w:rsidR="00374D45">
        <w:fldChar w:fldCharType="separate"/>
      </w:r>
      <w:r w:rsidR="00374D45">
        <w:fldChar w:fldCharType="end"/>
      </w:r>
      <w:r w:rsidR="001B57B4">
        <w:fldChar w:fldCharType="begin"/>
      </w:r>
      <w:r w:rsidR="001B57B4">
        <w:instrText xml:space="preserve"> ADDIN ZOTERO_ITEM CSL_CITATION {"citationID":"8n6wRXz1","properties":{"formattedCitation":"(Tang et al., 2017; Walton, H., Dajnak, D., Beevers, S., Williams, M., Watkiss, P. and Hunt, A., 2015)","plainCitation":"(Tang et al., 2017; Walton, H., Dajnak, D., Beevers, S., Williams, M., Watkiss, P. and Hunt, A., 2015)","noteIndex":0},"citationItems":[{"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1B57B4">
        <w:fldChar w:fldCharType="separate"/>
      </w:r>
      <w:r w:rsidR="001B57B4" w:rsidRPr="001B57B4">
        <w:rPr>
          <w:rFonts w:ascii="Calibri" w:hAnsi="Calibri" w:cs="Calibri"/>
        </w:rPr>
        <w:t>(Tang et al., 2017; Walton</w:t>
      </w:r>
      <w:r w:rsidR="008D1D95">
        <w:rPr>
          <w:rFonts w:ascii="Calibri" w:hAnsi="Calibri" w:cs="Calibri"/>
        </w:rPr>
        <w:t xml:space="preserve"> et al.</w:t>
      </w:r>
      <w:r w:rsidR="001B57B4" w:rsidRPr="001B57B4">
        <w:rPr>
          <w:rFonts w:ascii="Calibri" w:hAnsi="Calibri" w:cs="Calibri"/>
        </w:rPr>
        <w:t xml:space="preserve"> , 2015)</w:t>
      </w:r>
      <w:r w:rsidR="001B57B4">
        <w:fldChar w:fldCharType="end"/>
      </w:r>
      <w:r>
        <w:t xml:space="preserve">. </w:t>
      </w:r>
    </w:p>
    <w:p w14:paraId="26071B2F" w14:textId="60892E20" w:rsidR="004020D6" w:rsidRDefault="004020D6" w:rsidP="004020D6">
      <w:r>
        <w:t xml:space="preserve">Within megacities these pollutants are generated by local sources or can be transported from surrounding regions </w:t>
      </w:r>
      <w:r w:rsidR="008D1D95">
        <w:fldChar w:fldCharType="begin"/>
      </w:r>
      <w:r w:rsidR="008D1D95">
        <w:instrText xml:space="preserve"> ADDIN ZOTERO_ITEM CSL_CITATION {"citationID":"3i9GN8fA","properties":{"formattedCitation":"(Li et al., 2016)","plainCitation":"(Li et al., 2016)","noteIndex":0},"citationItems":[{"id":103,"uris":["http://zotero.org/users/local/KCAGbsdL/items/GXEV2NLS"],"uri":["http://zotero.org/users/local/KCAGbsdL/items/GXEV2NLS"],"itemData":{"id":103,"type":"article-journal","abstract":"Abstract. Megacities have strong interactions with the surrounding regions through transport of air pollutants. It has been frequently addressed that the air quality of Beijing is influenced by the influx of air pollutants from the North China Plain (NCP). Estimations of air pollutant cross-boundary transport between Beijing and the NCP are important for air quality management. However, evaluation of cross-boundary transport using long-term observations is very limited. Using the observational results of the gaseous pollutants SO2, NO, NO2, O3, and CO from August 2006 to October 2008 at the Yufa site, a cross-boundary site between the megacity Beijing and the NCP, together with meteorological parameters, we explored a method for evaluating the transport flux intensities at Yufa, as part of the “Campaign of Air Quality Research in Beijing and Surrounding Region 2006–2008” (CAREBeijing 2006–2008). The hourly mean ± SD (median) concentration of SO2, NO, NO2, NOx, O3, Ox, and CO was 15 ± 16 (9) ppb, 12 ± 25 (3) ppb, 24 ± 19 (20) ppb, 36 ± 39 (23) ppb, 28 ± 27 (21) ppb, 52 ± 24 (45) ppb, and 1.6 ± 1.4 (1.2) ppm during the observation period, respectively. The bivariate polar plots showed the dependence of pollutant concentrations on both wind speed and wind direction, and thus inferred their dominant transport directions. Surface flux intensity calculations further demonstrated the regional transport influence of Beijing and the NCP on Yufa. The net surface transport flux intensity (mean ± SD) of SO2, NO, NO2, NOx, O3, Ox, and CO was 6.2 ± 89.5, −4.3 ± 29.5, −0.6 ± 72.3, −4.9 ± 93.0, 14.7 ± 187.8, 14.8 ± 234.9, and 70 ± 2830 µg s−1 m−2 during the observation period, respectively. For SO2, CO, O3, and Ox the surface flux intensities from the NCP to Yufa surpassed those from Beijing to Yufa in all seasons except winter, with the strongest net fluxes largely in summer, which were about 4–8 times those of other seasons. The surface transport flux intensity of NOx from Beijing to Yufa was stronger than that from the NCP to Yufa except in summer, with the strongest net flux in winter, which was about 1.3–8 times that of other seasons. The flux intensities were then assigned to the corresponding trajectories in the potential source contribution function analysis (PSCF), which confirmed the results of flux intensity calculations. Our study also suggested that various factors, such as the wind field, emission inventory, and photochemical reactions, could influence transport of air pollutants. The decrease of surface flux intensity during the Olympic Games implied the role of both local emission reduction and regional cooperation in successful air quality management. Three dimensional observations are needed for further comprehensive discussion of the regional transport between Beijing and the NCP.","container-title":"Atmospheric Chemistry and Physics","DOI":"10.5194/acp-16-14265-2016","ISSN":"1680-7324","issue":"22","journalAbbreviation":"Atmos. Chem. Phys.","language":"en","page":"14265-14283","source":"DOI.org (Crossref)","title":"Observation of regional air pollutant transport between the megacity Beijing and the North China Plain","volume":"16","author":[{"family":"Li","given":"Yingruo"},{"family":"Ye","given":"Chunxiang"},{"family":"Liu","given":"Jun"},{"family":"Zhu","given":"Yi"},{"family":"Wang","given":"Junxia"},{"family":"Tan","given":"Ziqiang"},{"family":"Lin","given":"Weili"},{"family":"Zeng","given":"Limin"},{"family":"Zhu","given":"Tong"}],"issued":{"date-parts":[["2016",11,16]]}}}],"schema":"https://github.com/citation-style-language/schema/raw/master/csl-citation.json"} </w:instrText>
      </w:r>
      <w:r w:rsidR="008D1D95">
        <w:fldChar w:fldCharType="separate"/>
      </w:r>
      <w:r w:rsidR="008D1D95" w:rsidRPr="008D1D95">
        <w:rPr>
          <w:rFonts w:ascii="Calibri" w:hAnsi="Calibri" w:cs="Calibri"/>
        </w:rPr>
        <w:t>(Li et al., 2016)</w:t>
      </w:r>
      <w:r w:rsidR="008D1D95">
        <w:fldChar w:fldCharType="end"/>
      </w:r>
      <w:r>
        <w:t>. NO</w:t>
      </w:r>
      <w:r w:rsidRPr="00BF5C93">
        <w:rPr>
          <w:vertAlign w:val="subscript"/>
        </w:rPr>
        <w:t>2</w:t>
      </w:r>
      <w:r>
        <w:t xml:space="preserve"> is emitted primarily by pollutants generated by transport, energy generation, industrial and household heating, and domestic and industrial combustion </w:t>
      </w:r>
      <w:r w:rsidR="008D1D95">
        <w:fldChar w:fldCharType="begin"/>
      </w:r>
      <w:r w:rsidR="008D1D95">
        <w:instrText xml:space="preserve"> ADDIN ZOTERO_ITEM CSL_CITATION {"citationID":"u8NvIy2C","properties":{"formattedCitation":"(Thomas and Devasthale, 2017)","plainCitation":"(Thomas and Devasthale, 2017)","noteIndex":0},"citationItems":[{"id":275,"uris":["http://zotero.org/users/local/KCAGbsdL/items/R6TKG5CU"],"uri":["http://zotero.org/users/local/KCAGbsdL/items/R6TKG5CU"],"itemData":{"id":275,"type":"article-journal","abstract":"Abstract. Characterizing typical meteorological conditions associated with extreme pollution events helps to better understand the role of local meteorology in governing the transport and distribution of pollutants in the atmosphere. The knowledge of their co-variability could further help to evaluate and constrain chemistry transport models. Hence, in this study, we investigate the statistical linkages between extreme nitrogen dioxide (NO2) pollution events and meteorology over Scandinavia using observational and reanalysis data. It is observed that the south-westerly winds dominated during extreme events, accounting for 50–65 % of the total events depending on the season, while the second largest annual occurrence was from south-easterly winds, accounting for 17 % of total events. The specific humidity anomalies showed an influx of warmer and moisture-laden air masses over Scandinavia in the free troposphere. Two distinct modes in the persistency of circulation patterns are observed. The first mode lasts for 1–2 days, dominated by south-easterly winds that prevailed during 78 % of total extreme events in that mode, while the second mode lasted for 3–5 days, dominated by south-westerly winds that prevailed during 86 % of the events. The combined analysis of circulation patterns, their persistency, and associated changes in humidity and clouds suggests that NO2 extreme events over Scandinavia occur mainly due to long-range transport from the southern latitudes.","container-title":"Atmospheric Chemistry and Physics","DOI":"10.5194/acp-17-12071-2017","ISSN":"1680-7324","issue":"19","journalAbbreviation":"Atmos. Chem. Phys.","language":"en","page":"12071-12080","source":"DOI.org (Crossref)","title":"Typical meteorological conditions associated with extreme nitrogen dioxide (NO &lt;sub&gt;2&lt;/sub&gt; ) pollution events over Scandinavia","volume":"17","author":[{"family":"Thomas","given":"Manu Anna"},{"family":"Devasthale","given":"Abhay"}],"issued":{"date-parts":[["2017",10,12]]}}}],"schema":"https://github.com/citation-style-language/schema/raw/master/csl-citation.json"} </w:instrText>
      </w:r>
      <w:r w:rsidR="008D1D95">
        <w:fldChar w:fldCharType="separate"/>
      </w:r>
      <w:r w:rsidR="008D1D95" w:rsidRPr="008D1D95">
        <w:rPr>
          <w:rFonts w:ascii="Calibri" w:hAnsi="Calibri" w:cs="Calibri"/>
        </w:rPr>
        <w:t xml:space="preserve">(Thomas and </w:t>
      </w:r>
      <w:proofErr w:type="spellStart"/>
      <w:r w:rsidR="008D1D95" w:rsidRPr="008D1D95">
        <w:rPr>
          <w:rFonts w:ascii="Calibri" w:hAnsi="Calibri" w:cs="Calibri"/>
        </w:rPr>
        <w:t>Devasthale</w:t>
      </w:r>
      <w:proofErr w:type="spellEnd"/>
      <w:r w:rsidR="008D1D95" w:rsidRPr="008D1D95">
        <w:rPr>
          <w:rFonts w:ascii="Calibri" w:hAnsi="Calibri" w:cs="Calibri"/>
        </w:rPr>
        <w:t>, 2017)</w:t>
      </w:r>
      <w:r w:rsidR="008D1D95">
        <w:fldChar w:fldCharType="end"/>
      </w:r>
      <w:r>
        <w:t xml:space="preserve">.  </w:t>
      </w:r>
      <w:r w:rsidR="00BF5C93" w:rsidRPr="0039184F">
        <w:t>PM</w:t>
      </w:r>
      <w:r w:rsidR="00BF5C93">
        <w:rPr>
          <w:vertAlign w:val="subscript"/>
        </w:rPr>
        <w:t>2.5</w:t>
      </w:r>
      <w:r w:rsidR="00BF5C93" w:rsidRPr="0039184F">
        <w:t xml:space="preserve"> </w:t>
      </w:r>
      <w:r>
        <w:t xml:space="preserve">is mainly generated through wood and coal burning, industrial combustion, and road transport </w:t>
      </w:r>
      <w:r w:rsidR="008D1D95">
        <w:fldChar w:fldCharType="begin"/>
      </w:r>
      <w:r w:rsidR="008D1D95">
        <w:instrText xml:space="preserve"> ADDIN ZOTERO_ITEM CSL_CITATION {"citationID":"3FmgTUs9","properties":{"formattedCitation":"(Z\\uc0\\u237{}kov\\uc0\\u225{} et al., 2016)","plainCitation":"(Zíková et al., 2016)","noteIndex":0},"citationItems":[{"id":277,"uris":["http://zotero.org/users/local/KCAGbsdL/items/96K45Y54"],"uri":["http://zotero.org/users/local/KCAGbsdL/items/96K45Y54"],"itemData":{"id":277,"type":"article-journal","container-title":"Atmospheric Environment","DOI":"10.1016/j.atmosenv.2016.03.047","ISSN":"13522310","journalAbbreviation":"Atmospheric Environment","language":"en","page":"84-95","source":"DOI.org (Crossref)","title":"On the source contribution to Beijing PM2.5 concentrations","volume":"134","author":[{"family":"Zíková","given":"Naděžda"},{"family":"Wang","given":"Yungang"},{"family":"Yang","given":"Fumo"},{"family":"Li","given":"Xinghua"},{"family":"Tian","given":"Mi"},{"family":"Hopke","given":"Philip K."}],"issued":{"date-parts":[["2016",6]]}}}],"schema":"https://github.com/citation-style-language/schema/raw/master/csl-citation.json"} </w:instrText>
      </w:r>
      <w:r w:rsidR="008D1D95">
        <w:fldChar w:fldCharType="separate"/>
      </w:r>
      <w:r w:rsidR="008D1D95" w:rsidRPr="008D1D95">
        <w:rPr>
          <w:rFonts w:ascii="Calibri" w:hAnsi="Calibri" w:cs="Calibri"/>
          <w:szCs w:val="24"/>
        </w:rPr>
        <w:t>(</w:t>
      </w:r>
      <w:proofErr w:type="spellStart"/>
      <w:r w:rsidR="008D1D95" w:rsidRPr="008D1D95">
        <w:rPr>
          <w:rFonts w:ascii="Calibri" w:hAnsi="Calibri" w:cs="Calibri"/>
          <w:szCs w:val="24"/>
        </w:rPr>
        <w:t>Zíková</w:t>
      </w:r>
      <w:proofErr w:type="spellEnd"/>
      <w:r w:rsidR="008D1D95" w:rsidRPr="008D1D95">
        <w:rPr>
          <w:rFonts w:ascii="Calibri" w:hAnsi="Calibri" w:cs="Calibri"/>
          <w:szCs w:val="24"/>
        </w:rPr>
        <w:t xml:space="preserve"> et al., 2016)</w:t>
      </w:r>
      <w:r w:rsidR="008D1D95">
        <w:fldChar w:fldCharType="end"/>
      </w:r>
      <w:r>
        <w:t xml:space="preserve">. These pollutants posing high risks to human health by increasing mortality and decreasing life expectancy and of life </w:t>
      </w:r>
      <w:r w:rsidR="008D1D95">
        <w:fldChar w:fldCharType="begin"/>
      </w:r>
      <w:r w:rsidR="008D1D95">
        <w:instrText xml:space="preserve"> ADDIN ZOTERO_ITEM CSL_CITATION {"citationID":"meshMKGM","properties":{"formattedCitation":"(Cui et al., 2020; Tang et al., 2017; Walton, H., Dajnak, D., Beevers, S., Williams, M., Watkiss, P. and Hunt, A., 2015)","plainCitation":"(Cui et al., 2020; Tang et al., 2017; Walton, H., Dajnak, D., Beevers, S., Williams, M., Watkiss, P. and Hunt, A., 2015)","noteIndex":0},"citationItems":[{"id":246,"uris":["http://zotero.org/users/local/KCAGbsdL/items/2ID8FGIA"],"uri":["http://zotero.org/users/local/KCAGbsdL/items/2ID8FGIA"],"itemData":{"id":246,"type":"article-journal","container-title":"Atmospheric Environment","DOI":"10.1016/j.atmosenv.2019.117164","ISSN":"13522310","journalAbbreviation":"Atmospheric Environment","language":"en","page":"117164","source":"DOI.org (Crossref)","title":"In situ continuous observation of hourly elements in PM2.5 in urban beijing, China: Occurrence levels, temporal variation, potential source regions and health risks","title-short":"In situ continuous observation of hourly elements in PM2.5 in urban beijing, China","volume":"222","author":[{"family":"Cui","given":"Yang"},{"family":"Ji","given":"Dongsheng"},{"family":"He","given":"Jun"},{"family":"Kong","given":"Shaofei"},{"family":"Wang","given":"Yuesi"}],"issued":{"date-parts":[["2020",2]]}}},{"id":263,"uris":["http://zotero.org/users/local/KCAGbsdL/items/UXBEQUHI"],"uri":["http://zotero.org/users/local/KCAGbsdL/items/UXBEQUHI"],"itemData":{"id":263,"type":"article-journal","container-title":"Atmospheric Environment","DOI":"10.1016/j.atmosenv.2016.11.045","ISSN":"13522310","journalAbbreviation":"Atmospheric Environment","language":"en","page":"238-243","source":"DOI.org (Crossref)","title":"Mortality and air pollution in Beijing: The long-term relationship","title-short":"Mortality and air pollution in Beijing","volume":"150","author":[{"family":"Tang","given":"Guiqian"},{"family":"Zhao","given":"Pusheng"},{"family":"Wang","given":"Yinghong"},{"family":"Gao","given":"Wenkang"},{"family":"Cheng","given":"Mengtian"},{"family":"Xin","given":"Jinyuan"},{"family":"Li","given":"Xin"},{"family":"Wang","given":"Yuesi"}],"issued":{"date-parts":[["2017",2]]}}},{"id":262,"uris":["http://zotero.org/users/local/KCAGbsdL/items/BZ5ELM4T"],"uri":["http://zotero.org/users/local/KCAGbsdL/items/BZ5ELM4T"],"itemData":{"id":262,"type":"article-journal","container-title":"London: Kings College London","page":"1(1), pp.6-14.","title":"Understanding the health impacts of air pollution in London","volume":"Transport for London and the Greater London Authority,","author":[{"family":"Walton, H., Dajnak, D., Beevers, S., Williams, M., Watkiss, P. and Hunt, A.,","given":""}],"issued":{"date-parts":[["2015"]]}}}],"schema":"https://github.com/citation-style-language/schema/raw/master/csl-citation.json"} </w:instrText>
      </w:r>
      <w:r w:rsidR="008D1D95">
        <w:fldChar w:fldCharType="separate"/>
      </w:r>
      <w:r w:rsidR="008D1D95" w:rsidRPr="008D1D95">
        <w:rPr>
          <w:rFonts w:ascii="Calibri" w:hAnsi="Calibri" w:cs="Calibri"/>
        </w:rPr>
        <w:t xml:space="preserve">(Cui et al., 2020; Tang et al., 2017; Walton, </w:t>
      </w:r>
      <w:r w:rsidR="008D1D95">
        <w:rPr>
          <w:rFonts w:ascii="Calibri" w:hAnsi="Calibri" w:cs="Calibri"/>
        </w:rPr>
        <w:t>et al.</w:t>
      </w:r>
      <w:r w:rsidR="008D1D95" w:rsidRPr="008D1D95">
        <w:rPr>
          <w:rFonts w:ascii="Calibri" w:hAnsi="Calibri" w:cs="Calibri"/>
        </w:rPr>
        <w:t>, 2015)</w:t>
      </w:r>
      <w:r w:rsidR="008D1D95">
        <w:fldChar w:fldCharType="end"/>
      </w:r>
      <w:r>
        <w:t xml:space="preserve"> Furthermore, </w:t>
      </w:r>
      <w:r w:rsidR="00BF5C93" w:rsidRPr="0039184F">
        <w:t>PM</w:t>
      </w:r>
      <w:r w:rsidR="00BF5C93">
        <w:rPr>
          <w:vertAlign w:val="subscript"/>
        </w:rPr>
        <w:t>2.5</w:t>
      </w:r>
      <w:r w:rsidR="00BF5C93" w:rsidRPr="0039184F">
        <w:t xml:space="preserve"> </w:t>
      </w:r>
      <w:r>
        <w:t>and NO</w:t>
      </w:r>
      <w:r w:rsidRPr="00BF5C93">
        <w:rPr>
          <w:vertAlign w:val="subscript"/>
        </w:rPr>
        <w:t>2</w:t>
      </w:r>
      <w:r>
        <w:t xml:space="preserve">  are associated with adverse environmental impacts at local and global scale </w:t>
      </w:r>
      <w:r w:rsidR="008D1D95">
        <w:fldChar w:fldCharType="begin"/>
      </w:r>
      <w:r w:rsidR="008D1D95">
        <w:instrText xml:space="preserve"> ADDIN ZOTERO_ITEM CSL_CITATION {"citationID":"IKIpRDYg","properties":{"formattedCitation":"(MacCarty et al., 2008; Srivastava et al., 1975)","plainCitation":"(MacCarty et al., 2008; Srivastava et al., 1975)","noteIndex":0},"citationItems":[{"id":279,"uris":["http://zotero.org/users/local/KCAGbsdL/items/56R5QEGS"],"uri":["http://zotero.org/users/local/KCAGbsdL/items/56R5QEGS"],"itemData":{"id":279,"type":"article-journal","container-title":"Energy for Sustainable Development","DOI":"10.1016/S0973-0826(08)60429-9","ISSN":"09730826","issue":"2","journalAbbreviation":"Energy for Sustainable Development","language":"en","page":"56-65","source":"DOI.org (Crossref)","title":"A laboratory comparison of the global warming impact of five major types of biomass cooking stoves","volume":"12","author":[{"family":"MacCarty","given":"Nordica"},{"family":"Ogle","given":"Damon"},{"family":"Still","given":"Dean"},{"family":"Bond","given":"Tami"},{"family":"Roden","given":"Christoph"}],"issued":{"date-parts":[["2008",6]]}}},{"id":278,"uris":["http://zotero.org/users/local/KCAGbsdL/items/HQNQFK7I"],"uri":["http://zotero.org/users/local/KCAGbsdL/items/HQNQFK7I"],"itemData":{"id":278,"type":"article-journal","abstract":"An open flow system was used to examine the uptake and effects of NO\n              2\n              on gas exchange by primary leaves of bean (Phaseolus vulgaris L.) under a variety of conditions of irradiance, temperature, humidity, and atmospheric CO\n              2\n              and O\n              2\n              concentrations. At 3.0 ppm, NO\n              2\n              inhibited apparent photosynthesis and dark respiration in all the conditions tested. Both 3.0 ppm and 7.0 ppm NO\n              2\n              inhibited the evolution of CO\n              2\n              into CO\n              2\n              -free air. The absolute magnitude of photosynthetic inhibition by NO\n              2\n              was greatest at high irradiance, at the optimum temperature for apparent photosynthesis, and at high humidities. Changes in CO\n              2\n              concentration from 100 to 600 ppm and in O\n              2\n              concentration from 0 to 21% did not affect the percentage inhibition of apparent photosynthesis by NO\n              2\n              . High temperatures increased the inhibitory effects of NO\n              2\n              on dark respiration.The effects of NO\n              2\n              on apparent photosynthesis, dark respiration, and CO\n              2\n              evolution into CO\n              2\n              -free air were based on inhibitory effects exerted within the leaves and not on CO\n              2\n              diffusion into the leaf. Transpiration rate and stomatal diffusion resistance were only slightly affected by NO\n              2\n              . The uptake of NO\n              2\n              was enhanced by high temperature, low CO\n              2\n              concentration, and high humidity. The results of these studies support the view that NO\n              2\n              uptake is subject to internal limitations (\"mesophyll resistance\") under many environmental conditions.The range and prevalence of NO\n              2\n              effects suggest that NO\n              2\n              may cause general detrimental changes in the physiology of leaf cells. Furthermore, the circumstances under which NO\n              2\n              effects were found to occur indicate that such effects may be significant in natural ecosystems.","container-title":"Canadian Journal of Botany","DOI":"10.1139/b75-058","ISSN":"0008-4026","issue":"5","journalAbbreviation":"Can. J. Bot.","language":"en","page":"475-482","source":"DOI.org (Crossref)","title":"The effects of environmental conditions on the inhibition of leaf gas exchange by NO &lt;sub&gt;2&lt;/sub&gt;","volume":"53","author":[{"family":"Srivastava","given":"H. S."},{"family":"Jolliffe","given":"P. A."},{"family":"Runeckles","given":"V. C."}],"issued":{"date-parts":[["1975",3,1]]}}}],"schema":"https://github.com/citation-style-language/schema/raw/master/csl-citation.json"} </w:instrText>
      </w:r>
      <w:r w:rsidR="008D1D95">
        <w:fldChar w:fldCharType="separate"/>
      </w:r>
      <w:r w:rsidR="008D1D95" w:rsidRPr="008D1D95">
        <w:rPr>
          <w:rFonts w:ascii="Calibri" w:hAnsi="Calibri" w:cs="Calibri"/>
        </w:rPr>
        <w:t>(</w:t>
      </w:r>
      <w:proofErr w:type="spellStart"/>
      <w:r w:rsidR="008D1D95" w:rsidRPr="008D1D95">
        <w:rPr>
          <w:rFonts w:ascii="Calibri" w:hAnsi="Calibri" w:cs="Calibri"/>
        </w:rPr>
        <w:t>MacCarty</w:t>
      </w:r>
      <w:proofErr w:type="spellEnd"/>
      <w:r w:rsidR="008D1D95" w:rsidRPr="008D1D95">
        <w:rPr>
          <w:rFonts w:ascii="Calibri" w:hAnsi="Calibri" w:cs="Calibri"/>
        </w:rPr>
        <w:t xml:space="preserve"> et al., 2008; Srivastava et al., 1975)</w:t>
      </w:r>
      <w:r w:rsidR="008D1D95">
        <w:fldChar w:fldCharType="end"/>
      </w:r>
      <w:r>
        <w:t xml:space="preserve">. </w:t>
      </w:r>
    </w:p>
    <w:p w14:paraId="79AAA3F3" w14:textId="6AF828E8" w:rsidR="004020D6" w:rsidRDefault="004020D6" w:rsidP="004020D6">
      <w:r>
        <w:t>Governments track air pollution levels using Air Quality Indexes (AQIs)</w:t>
      </w:r>
      <w:r w:rsidR="008D1D95">
        <w:fldChar w:fldCharType="begin"/>
      </w:r>
      <w:r w:rsidR="008D1D95">
        <w:instrText xml:space="preserve"> ADDIN ZOTERO_ITEM CSL_CITATION {"citationID":"rOhrT2S4","properties":{"formattedCitation":"(Department for Environment, 2020)","plainCitation":"(Department for Environment, 2020)","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ssued":{"date-parts":[["2020"]]}}}],"schema":"https://github.com/citation-style-language/schema/raw/master/csl-citation.json"} </w:instrText>
      </w:r>
      <w:r w:rsidR="008D1D95">
        <w:fldChar w:fldCharType="separate"/>
      </w:r>
      <w:r w:rsidR="008D1D95" w:rsidRPr="008D1D95">
        <w:rPr>
          <w:rFonts w:ascii="Calibri" w:hAnsi="Calibri" w:cs="Calibri"/>
        </w:rPr>
        <w:t>(Department for Environment, 2020)</w:t>
      </w:r>
      <w:r w:rsidR="008D1D95">
        <w:fldChar w:fldCharType="end"/>
      </w:r>
      <w:r>
        <w:t xml:space="preserve">. AQIs are used to monitor air pollution in relation to limits of air quality, which differ between governments. These limits vary amongst pollutants and consist of ambient pollutant concentrations which should not be exceeded over hours, </w:t>
      </w:r>
      <w:proofErr w:type="gramStart"/>
      <w:r>
        <w:t>days</w:t>
      </w:r>
      <w:proofErr w:type="gramEnd"/>
      <w:r>
        <w:t xml:space="preserve"> or years. (Department for Environment, , n.d. (WHO, 2016)). The UK and the EU Governments set limits of 200 </w:t>
      </w:r>
      <w:proofErr w:type="spellStart"/>
      <w:r>
        <w:t>μg</w:t>
      </w:r>
      <w:proofErr w:type="spellEnd"/>
      <w:r>
        <w:t>/m</w:t>
      </w:r>
      <w:r w:rsidRPr="00BF5C93">
        <w:rPr>
          <w:vertAlign w:val="superscript"/>
        </w:rPr>
        <w:t>3</w:t>
      </w:r>
      <w:r>
        <w:t xml:space="preserve"> hourly NO</w:t>
      </w:r>
      <w:r w:rsidRPr="00BF5C93">
        <w:rPr>
          <w:vertAlign w:val="subscript"/>
        </w:rPr>
        <w:t>2</w:t>
      </w:r>
      <w:r>
        <w:t xml:space="preserve"> concentrations which can be exceeded a maximum of 18 times a year (Department for Environment, n.d.; “Standards - Air Quality - Environment - European Commission,” n.d.).  The World Health Organisation stipulated not to exceed average daily </w:t>
      </w:r>
      <w:r w:rsidR="00BF5C93" w:rsidRPr="0039184F">
        <w:t>PM</w:t>
      </w:r>
      <w:r w:rsidR="00BF5C93">
        <w:rPr>
          <w:vertAlign w:val="subscript"/>
        </w:rPr>
        <w:t>2.5</w:t>
      </w:r>
      <w:r w:rsidR="00BF5C93" w:rsidRPr="0039184F">
        <w:t xml:space="preserve"> </w:t>
      </w:r>
      <w:r>
        <w:t xml:space="preserve">concentrations of 25 </w:t>
      </w:r>
      <w:proofErr w:type="spellStart"/>
      <w:r>
        <w:t>μg</w:t>
      </w:r>
      <w:proofErr w:type="spellEnd"/>
      <w:r>
        <w:t>/m</w:t>
      </w:r>
      <w:r w:rsidRPr="00BF5C93">
        <w:rPr>
          <w:vertAlign w:val="superscript"/>
        </w:rPr>
        <w:t>3</w:t>
      </w:r>
      <w:r>
        <w:t xml:space="preserve"> or average annual </w:t>
      </w:r>
      <w:r w:rsidR="00BF5C93" w:rsidRPr="0039184F">
        <w:t>PM</w:t>
      </w:r>
      <w:r w:rsidR="00BF5C93">
        <w:rPr>
          <w:vertAlign w:val="subscript"/>
        </w:rPr>
        <w:t>2.5</w:t>
      </w:r>
      <w:r w:rsidR="00BF5C93" w:rsidRPr="0039184F">
        <w:t xml:space="preserve"> </w:t>
      </w:r>
      <w:r>
        <w:t xml:space="preserve">concentrations of 10 </w:t>
      </w:r>
      <w:proofErr w:type="spellStart"/>
      <w:r>
        <w:t>μg</w:t>
      </w:r>
      <w:proofErr w:type="spellEnd"/>
      <w:r>
        <w:t>/m³ (WHO, 2016).</w:t>
      </w:r>
    </w:p>
    <w:p w14:paraId="2260A53A" w14:textId="77777777" w:rsidR="004020D6" w:rsidRDefault="004020D6" w:rsidP="004020D6">
      <w:pPr>
        <w:pStyle w:val="Heading2"/>
      </w:pPr>
      <w:bookmarkStart w:id="5" w:name="_Toc39790690"/>
      <w:r>
        <w:t>London and Beijing</w:t>
      </w:r>
      <w:bookmarkEnd w:id="5"/>
    </w:p>
    <w:p w14:paraId="70AF76F6" w14:textId="5186CBD2" w:rsidR="004020D6" w:rsidRDefault="004020D6" w:rsidP="004020D6">
      <w:r>
        <w:br/>
        <w:t>London and Beijing, both megacities, have a legacy of extreme levels of air pollution. London has consistently exceeded NO</w:t>
      </w:r>
      <w:r w:rsidRPr="00BF5C93">
        <w:rPr>
          <w:vertAlign w:val="subscript"/>
        </w:rPr>
        <w:t>2</w:t>
      </w:r>
      <w:r>
        <w:t xml:space="preserve"> annual limits since the early 2000s. The London Air Quality Network (LAQN), formed in 1993, aims to monitor and reduce London’s pollution levels (“Brief history - Defra, UK,” n.d.). The LAQN comprises sites across London and together with the Automatic Urban and Rural Network (AURN) forms the main authority for compliance reporting against the Ambient Air quality directives, the EU directive which sets legally binding limits for concentration of air pollutants (“Brief history - Defra, UK,” n.d.). These authorities contribute to public information and the development of different strategies to contain urban emissions such the Ultra-low Emission Zone, Low Emission Bus zones and the central London T-charge for cars with high emissions (Greater London Authority, 2019; Matters, n.d.). </w:t>
      </w:r>
    </w:p>
    <w:p w14:paraId="1673B3DB" w14:textId="00088620" w:rsidR="004020D6" w:rsidRDefault="004020D6" w:rsidP="004020D6">
      <w:r>
        <w:t xml:space="preserve">Beijing, due to a quadruplication of urban extent between 2000 and 2009, and China’s heavy reliance on coal burning for energy generation, faces severe environmental issues concerning </w:t>
      </w:r>
      <w:r w:rsidR="00BF5C93" w:rsidRPr="0039184F">
        <w:t>PM</w:t>
      </w:r>
      <w:r w:rsidR="00BF5C93">
        <w:rPr>
          <w:vertAlign w:val="subscript"/>
        </w:rPr>
        <w:t>2.5</w:t>
      </w:r>
      <w:r w:rsidR="00BF5C93" w:rsidRPr="0039184F">
        <w:t xml:space="preserve"> </w:t>
      </w:r>
      <w:r>
        <w:t xml:space="preserve">pollution (Chen et al., 2015; Tang et al., 2017). In January 2013, Beijing’s </w:t>
      </w:r>
      <w:r w:rsidR="00BF5C93" w:rsidRPr="0039184F">
        <w:t>PM</w:t>
      </w:r>
      <w:r w:rsidR="00BF5C93">
        <w:rPr>
          <w:vertAlign w:val="subscript"/>
        </w:rPr>
        <w:t>2.5</w:t>
      </w:r>
      <w:r w:rsidR="00BF5C93" w:rsidRPr="0039184F">
        <w:t xml:space="preserve"> </w:t>
      </w:r>
      <w:r>
        <w:t xml:space="preserve">levels reached a value 75 times the WHO limits (Cheng et al., 2019). Since then, The Beijing Environmental Protection Bureau, divulgates air quality readings from 27 monitoring stations (“Ambient air quality standard,” n.d.). China has taken stringent measures to reducing </w:t>
      </w:r>
      <w:r>
        <w:lastRenderedPageBreak/>
        <w:t xml:space="preserve">PM2.5 including transitioning to cleaner energy sources by switching energy production from coal to natural sources (Cheng et al., 2019). Pollution levels have been increasingly ameliorated between 2013 and 2017, falling by 54.7% over this period (Cheng et al., 2019).  </w:t>
      </w:r>
    </w:p>
    <w:p w14:paraId="6FC78F07" w14:textId="77777777" w:rsidR="004020D6" w:rsidRDefault="004020D6" w:rsidP="004020D6">
      <w:r>
        <w:t>In January 2018, the Chinese Government claimed Beijing’s air quality had improved, reporting the lowest PM2.5 concentrations for 5 years during November and December (“Reality Check: Is Beijing’s air quality better this winter? - BBC News,” n.d.).  Similarly, in 15 January 2018 London City Hall reported the city had its cleanest air in 10 years (“London’s January air quality ‘best in 10 years’ - BBC News,” n.d.) as NO</w:t>
      </w:r>
      <w:r w:rsidRPr="00BF5C93">
        <w:rPr>
          <w:vertAlign w:val="subscript"/>
        </w:rPr>
        <w:t>2</w:t>
      </w:r>
      <w:r>
        <w:t xml:space="preserve"> concentration had not broken legal limits by mid-January, which they had consistently done in previous years  (“Lethal and illegal,” 2016). However, at the end of January 2018, the BBC reported Brixton road (a LAQN station) had broken annual limits (“London hits annual air quality limit in one month - BBC News,” n.d.). </w:t>
      </w:r>
    </w:p>
    <w:p w14:paraId="55C701C4" w14:textId="3B462835" w:rsidR="004020D6" w:rsidRDefault="004020D6" w:rsidP="004020D6">
      <w:pPr>
        <w:pStyle w:val="Heading2"/>
      </w:pPr>
      <w:bookmarkStart w:id="6" w:name="_Toc39790691"/>
      <w:r>
        <w:t>Meteorological conditions</w:t>
      </w:r>
      <w:bookmarkEnd w:id="6"/>
      <w:r>
        <w:br/>
      </w:r>
    </w:p>
    <w:p w14:paraId="4E9BB0B7" w14:textId="54CB3148" w:rsidR="004020D6" w:rsidRDefault="004020D6" w:rsidP="004020D6">
      <w:proofErr w:type="spellStart"/>
      <w:r>
        <w:t>Spatio</w:t>
      </w:r>
      <w:proofErr w:type="spellEnd"/>
      <w:r>
        <w:t>-temporal concentrations of urban air pollution depend not only on emission sources and concentration, but also meteorological conditions. Thus, lower pollution levels may have been caused by weather creating favourable conditions for the rapid dispersion of air pollutants (</w:t>
      </w:r>
      <w:proofErr w:type="spellStart"/>
      <w:r>
        <w:t>Grundström</w:t>
      </w:r>
      <w:proofErr w:type="spellEnd"/>
      <w:r>
        <w:t xml:space="preserve"> et al., 2015; Shi and Harrison, 1997). Previous studies revealed that meteorological conditions can majorly  influence day to day air pollution levels ( He et al., 2017; Pope et al., 2014). STUDIESS Especially in winter, when wind speeds are highest and temperature are lowest, conditions are favourable for diffusion, transfer, and transport of NO</w:t>
      </w:r>
      <w:r w:rsidRPr="00BF5C93">
        <w:rPr>
          <w:vertAlign w:val="subscript"/>
        </w:rPr>
        <w:t>2</w:t>
      </w:r>
      <w:r>
        <w:t xml:space="preserve"> and </w:t>
      </w:r>
      <w:r w:rsidR="00BF5C93" w:rsidRPr="0039184F">
        <w:t>PM</w:t>
      </w:r>
      <w:r w:rsidR="00BF5C93">
        <w:rPr>
          <w:vertAlign w:val="subscript"/>
        </w:rPr>
        <w:t>2.5</w:t>
      </w:r>
      <w:r w:rsidR="00BF5C93" w:rsidRPr="0039184F">
        <w:t xml:space="preserve"> </w:t>
      </w:r>
      <w:r>
        <w:t xml:space="preserve">(He et al., 2017; Pope et al., 2014). Air masses can rapidly capture and transport pollutants away from their sources, causing a temporary reduction in pollutants concentrations (Li et al., 2017), this is particularly true for Beijing. </w:t>
      </w:r>
    </w:p>
    <w:p w14:paraId="45D747A1" w14:textId="77777777" w:rsidR="004020D6" w:rsidRDefault="004020D6" w:rsidP="004020D6">
      <w:r>
        <w:t xml:space="preserve">Tracking the movements of air masses and associated pollution in real time is challenging but models have been developed to simulate atmospheric conditions and decipher the sources and pathways of atmospheric pollutants (Warner, 2018). The Hybris Single-Particle </w:t>
      </w:r>
      <w:proofErr w:type="spellStart"/>
      <w:r>
        <w:t>Langrian</w:t>
      </w:r>
      <w:proofErr w:type="spellEnd"/>
      <w:r>
        <w:t xml:space="preserve"> Integrated Trajectory model (HYSPLIT) is a computational system for simulating air parcel pathways for the investigation of transport pathways of air (Warner, 2018). This model, developed by the Air Resource Laboratory (ARL) of the National Oceanic and Atmospheric Administration (NOAA), computes theoretical paths of air parcels (trajectories) that can be grouped together (mean clusters) according to similarities in space and time (Stein et al., 2015; Warner, 2018). </w:t>
      </w:r>
    </w:p>
    <w:p w14:paraId="6FABB3F5" w14:textId="1C7AC3C0" w:rsidR="004020D6" w:rsidRDefault="004020D6" w:rsidP="004020D6">
      <w:r>
        <w:t xml:space="preserve">This paper aims to compare the main patterns of air masses in the years 2018 and 2017 in London and Beijing respectively with previous years to understand whether the claims of the respective governments about the amelioration of air pollution in those years were due to a local reduction in </w:t>
      </w:r>
      <w:r w:rsidR="00BF5C93" w:rsidRPr="0039184F">
        <w:t>PM</w:t>
      </w:r>
      <w:r w:rsidR="00BF5C93">
        <w:rPr>
          <w:vertAlign w:val="subscript"/>
        </w:rPr>
        <w:t>2.5</w:t>
      </w:r>
      <w:r w:rsidR="00BF5C93" w:rsidRPr="0039184F">
        <w:t xml:space="preserve"> </w:t>
      </w:r>
      <w:r>
        <w:t>and NO</w:t>
      </w:r>
      <w:r w:rsidRPr="00BF5C93">
        <w:rPr>
          <w:vertAlign w:val="subscript"/>
        </w:rPr>
        <w:t>2</w:t>
      </w:r>
      <w:r>
        <w:t xml:space="preserve"> concentrations or to temporary favourable meteorological conditions for their dispersion.</w:t>
      </w:r>
    </w:p>
    <w:p w14:paraId="02FE93C3" w14:textId="7B77418E" w:rsidR="004020D6" w:rsidRDefault="004020D6" w:rsidP="004020D6"/>
    <w:p w14:paraId="291ADAC0" w14:textId="0646D364" w:rsidR="004020D6" w:rsidRDefault="004020D6" w:rsidP="004020D6"/>
    <w:p w14:paraId="66285C6C" w14:textId="356E84CF" w:rsidR="004020D6" w:rsidRDefault="004020D6" w:rsidP="004020D6"/>
    <w:p w14:paraId="6BE9D06A" w14:textId="03ED5CD6" w:rsidR="004020D6" w:rsidRDefault="004020D6" w:rsidP="004020D6"/>
    <w:p w14:paraId="440F27A1" w14:textId="14701393" w:rsidR="004020D6" w:rsidRDefault="004020D6" w:rsidP="004020D6"/>
    <w:p w14:paraId="2AAB97D7" w14:textId="13ECD7BE" w:rsidR="004020D6" w:rsidRDefault="004020D6" w:rsidP="004020D6"/>
    <w:p w14:paraId="001D5630" w14:textId="008031D4" w:rsidR="004020D6" w:rsidRDefault="004020D6" w:rsidP="004020D6"/>
    <w:p w14:paraId="510442F2" w14:textId="2B891738" w:rsidR="004020D6" w:rsidRDefault="004020D6" w:rsidP="004020D6"/>
    <w:p w14:paraId="7CAC0A8E" w14:textId="6E2983B8" w:rsidR="004C539F" w:rsidRDefault="009B4DC9" w:rsidP="004C539F">
      <w:pPr>
        <w:pStyle w:val="Heading1"/>
      </w:pPr>
      <w:bookmarkStart w:id="7" w:name="_Toc39790692"/>
      <w:r>
        <w:rPr>
          <w:noProof/>
        </w:rPr>
        <w:lastRenderedPageBreak/>
        <mc:AlternateContent>
          <mc:Choice Requires="wps">
            <w:drawing>
              <wp:anchor distT="0" distB="0" distL="114300" distR="114300" simplePos="0" relativeHeight="251662336" behindDoc="0" locked="0" layoutInCell="1" allowOverlap="1" wp14:anchorId="49AF2480" wp14:editId="428E8564">
                <wp:simplePos x="0" y="0"/>
                <wp:positionH relativeFrom="column">
                  <wp:posOffset>1512570</wp:posOffset>
                </wp:positionH>
                <wp:positionV relativeFrom="paragraph">
                  <wp:posOffset>6867525</wp:posOffset>
                </wp:positionV>
                <wp:extent cx="481965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4819650" cy="635"/>
                        </a:xfrm>
                        <a:prstGeom prst="rect">
                          <a:avLst/>
                        </a:prstGeom>
                        <a:solidFill>
                          <a:prstClr val="white"/>
                        </a:solidFill>
                        <a:ln>
                          <a:noFill/>
                        </a:ln>
                      </wps:spPr>
                      <wps:txbx>
                        <w:txbxContent>
                          <w:p w14:paraId="2D749FF7" w14:textId="3B9A9A9F" w:rsidR="00BF5C93" w:rsidRDefault="00BF5C93" w:rsidP="009B4DC9">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9B4DC9">
                              <w:t>: Map depicting the regions of the UK. Source: (“Large Area Map,” 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9AF2480" id="_x0000_t202" coordsize="21600,21600" o:spt="202" path="m,l,21600r21600,l21600,xe">
                <v:stroke joinstyle="miter"/>
                <v:path gradientshapeok="t" o:connecttype="rect"/>
              </v:shapetype>
              <v:shape id="Text Box 8" o:spid="_x0000_s1026" type="#_x0000_t202" style="position:absolute;margin-left:119.1pt;margin-top:540.75pt;width:379.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" stroked="f">
                <v:textbox style="mso-fit-shape-to-text:t" inset="0,0,0,0">
                  <w:txbxContent>
                    <w:p w14:paraId="2D749FF7" w14:textId="3B9A9A9F" w:rsidR="00BF5C93" w:rsidRDefault="00BF5C93" w:rsidP="009B4DC9">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9B4DC9">
                        <w:t>: Map depicting the regions of the UK. Source: (“Large Area Map,” n.d.)</w:t>
                      </w:r>
                    </w:p>
                  </w:txbxContent>
                </v:textbox>
                <w10:wrap type="square"/>
              </v:shape>
            </w:pict>
          </mc:Fallback>
        </mc:AlternateContent>
      </w:r>
      <w:r>
        <w:rPr>
          <w:noProof/>
        </w:rPr>
        <w:drawing>
          <wp:anchor distT="0" distB="0" distL="114300" distR="114300" simplePos="0" relativeHeight="251660288" behindDoc="0" locked="0" layoutInCell="1" allowOverlap="1" wp14:anchorId="2F8F7E0B" wp14:editId="2D705B66">
            <wp:simplePos x="0" y="0"/>
            <wp:positionH relativeFrom="margin">
              <wp:align>right</wp:align>
            </wp:positionH>
            <wp:positionV relativeFrom="paragraph">
              <wp:posOffset>0</wp:posOffset>
            </wp:positionV>
            <wp:extent cx="4819650" cy="68103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4819650" cy="6810375"/>
                    </a:xfrm>
                    <a:prstGeom prst="rect">
                      <a:avLst/>
                    </a:prstGeom>
                  </pic:spPr>
                </pic:pic>
              </a:graphicData>
            </a:graphic>
          </wp:anchor>
        </w:drawing>
      </w:r>
      <w:r w:rsidR="004C539F">
        <w:t>Methods</w:t>
      </w:r>
      <w:bookmarkEnd w:id="7"/>
    </w:p>
    <w:p w14:paraId="6F1DE703" w14:textId="7EB35038" w:rsidR="004C539F" w:rsidRDefault="004C539F" w:rsidP="004C539F">
      <w:pPr>
        <w:pStyle w:val="Heading2"/>
      </w:pPr>
      <w:bookmarkStart w:id="8" w:name="_Toc39790693"/>
      <w:r>
        <w:t>Study sites and periods</w:t>
      </w:r>
      <w:bookmarkEnd w:id="8"/>
    </w:p>
    <w:p w14:paraId="693460FD" w14:textId="3BF20570" w:rsidR="004C539F" w:rsidRDefault="004C539F" w:rsidP="004C539F">
      <w:pPr>
        <w:pStyle w:val="Heading3"/>
      </w:pPr>
      <w:bookmarkStart w:id="9" w:name="_Toc39790694"/>
      <w:r>
        <w:t>London</w:t>
      </w:r>
      <w:bookmarkEnd w:id="9"/>
    </w:p>
    <w:p w14:paraId="1979B057" w14:textId="77777777" w:rsidR="004C539F" w:rsidRPr="003C2D2B" w:rsidRDefault="004C539F" w:rsidP="004C539F">
      <w:pPr>
        <w:pStyle w:val="Heading4"/>
      </w:pPr>
      <w:r>
        <w:t>Study period</w:t>
      </w:r>
    </w:p>
    <w:p w14:paraId="454C7B36" w14:textId="23D1C324" w:rsidR="004020D6" w:rsidRDefault="004C539F" w:rsidP="004C539F">
      <w:r>
        <w:t>January 2018 was compared to January of previous years (2017,  2016, 2015 and 2014). The comparison period included the first two weeks of January between the 1</w:t>
      </w:r>
      <w:r w:rsidRPr="006B6CCB">
        <w:rPr>
          <w:vertAlign w:val="superscript"/>
        </w:rPr>
        <w:t>st</w:t>
      </w:r>
      <w:r>
        <w:t xml:space="preserve">  and the 15</w:t>
      </w:r>
      <w:r w:rsidRPr="006B6CCB">
        <w:rPr>
          <w:vertAlign w:val="superscript"/>
        </w:rPr>
        <w:t>th</w:t>
      </w:r>
      <w:r>
        <w:t xml:space="preserve">  (JF1), and the last two weeks,  between the 15</w:t>
      </w:r>
      <w:r w:rsidRPr="006B6CCB">
        <w:rPr>
          <w:vertAlign w:val="superscript"/>
        </w:rPr>
        <w:t>th</w:t>
      </w:r>
      <w:r>
        <w:t xml:space="preserve">  and the 31</w:t>
      </w:r>
      <w:r w:rsidRPr="006B6CCB">
        <w:rPr>
          <w:vertAlign w:val="superscript"/>
        </w:rPr>
        <w:t>st</w:t>
      </w:r>
      <w:r>
        <w:t xml:space="preserve">  (JF2).</w:t>
      </w:r>
    </w:p>
    <w:p w14:paraId="45032E7B" w14:textId="77777777" w:rsidR="004C539F" w:rsidRDefault="004C539F" w:rsidP="004C539F">
      <w:pPr>
        <w:pStyle w:val="Heading4"/>
      </w:pPr>
      <w:bookmarkStart w:id="10" w:name="_Toc39790695"/>
      <w:r w:rsidRPr="00F86224">
        <w:rPr>
          <w:rStyle w:val="Heading3Char"/>
        </w:rPr>
        <w:t>Study area</w:t>
      </w:r>
      <w:bookmarkEnd w:id="10"/>
      <w:r>
        <w:t xml:space="preserve"> </w:t>
      </w:r>
    </w:p>
    <w:p w14:paraId="261AF828" w14:textId="77777777" w:rsidR="004C539F" w:rsidRPr="0022253E" w:rsidRDefault="004C539F" w:rsidP="004C539F"/>
    <w:p w14:paraId="73AED757" w14:textId="7723E917" w:rsidR="004C539F" w:rsidRDefault="004C539F" w:rsidP="004C539F">
      <w:r>
        <w:t xml:space="preserve">London is the capital of England, situated in the South-East of the country. The city of London (London’s urban area) has a mean elevation of 11 meters above mean sea level (AMSL), an area of </w:t>
      </w:r>
      <w:r w:rsidRPr="00B03D13">
        <w:t>1737,9 km</w:t>
      </w:r>
      <w:r w:rsidRPr="0022253E">
        <w:rPr>
          <w:vertAlign w:val="superscript"/>
        </w:rPr>
        <w:t xml:space="preserve">2 </w:t>
      </w:r>
      <w:r>
        <w:t>and a total of 3070043 registered vehicles (in 2018)</w:t>
      </w:r>
      <w:r>
        <w:fldChar w:fldCharType="begin"/>
      </w:r>
      <w:r>
        <w:instrText xml:space="preserve"> ADDIN ZOTERO_ITEM CSL_CITATION {"citationID":"nOBGWlR3","properties":{"formattedCitation":"(\\uc0\\u8220{}Eurostat - Data Explorer,\\uc0\\u8221{} n.d.; \\uc0\\u8220{}Licensed Vehicles - Type, Borough - London Datastore,\\uc0\\u8221{} n.d.; \\uc0\\u8220{}London weather forecast map - Met Office,\\uc0\\u8221{} n.d.)","plainCitation":"(“Eurostat - Data Explorer,” n.d.; “Licensed Vehicles - Type, Borough - London Datastore,” n.d.; “London weather forecast map - Met Office,” n.d.)","noteIndex":0},"citationItems":[{"id":308,"uris":["http://zotero.org/users/local/KCAGbsdL/items/K9YGIY7C"],"uri":["http://zotero.org/users/local/KCAGbsdL/items/K9YGIY7C"],"itemData":{"id":308,"type":"webpage","title":"Eurostat - Data Explorer","URL":"http://appsso.eurostat.ec.europa.eu/nui/show.do?dataset=met_pjanaggr3&amp;lang=en","accessed":{"date-parts":[["2020",5,7]]}}},{"id":306,"uris":["http://zotero.org/users/local/KCAGbsdL/items/8L723PQK"],"uri":["http://zotero.org/users/local/KCAGbsdL/items/8L723PQK"],"itemData":{"id":306,"type":"webpage","title":"Licensed Vehicles - Type, Borough - London Datastore","URL":"https://data.london.gov.uk/dataset/licensed-vehicles-type-0","accessed":{"date-parts":[["2020",5,7]]}}},{"id":304,"uris":["http://zotero.org/users/local/KCAGbsdL/items/4JZM53Y5"],"uri":["http://zotero.org/users/local/KCAGbsdL/items/4JZM53Y5"],"itemData":{"id":304,"type":"webpage","title":"London weather forecast map - Met Office","URL":"https://www.metoffice.gov.uk/public/weather/forecast/map/gcpvj0v07#?map=SignificantWeather&amp;zoom=8&amp;lon=-0.19&amp;lat=51.51&amp;fcTime=1588485600","accessed":{"date-parts":[["2020",5,7]]}}}],"schema":"https://github.com/citation-style-language/schema/raw/master/csl-citation.json"} </w:instrText>
      </w:r>
      <w:r>
        <w:fldChar w:fldCharType="separate"/>
      </w:r>
      <w:r w:rsidRPr="00FC6285">
        <w:rPr>
          <w:rFonts w:ascii="Calibri" w:hAnsi="Calibri" w:cs="Calibri"/>
          <w:szCs w:val="24"/>
        </w:rPr>
        <w:t>(“Eurostat - Data Explorer,” n.d.; “Licensed Vehicles - Type, Borough - London Datastore,” n.d.; “London weather forecast map - Met Office,” n.d.)</w:t>
      </w:r>
      <w:r>
        <w:fldChar w:fldCharType="end"/>
      </w:r>
      <w:r>
        <w:t>.</w:t>
      </w:r>
    </w:p>
    <w:p w14:paraId="58F1E584" w14:textId="77777777" w:rsidR="009B4DC9" w:rsidRDefault="009B4DC9" w:rsidP="004C539F">
      <w:pPr>
        <w:sectPr w:rsidR="009B4DC9" w:rsidSect="00BF5C93">
          <w:pgSz w:w="12240" w:h="15840"/>
          <w:pgMar w:top="1134" w:right="1134" w:bottom="1134" w:left="1134" w:header="720" w:footer="720" w:gutter="0"/>
          <w:cols w:space="720"/>
          <w:docGrid w:linePitch="360"/>
        </w:sectPr>
      </w:pPr>
    </w:p>
    <w:p w14:paraId="78FCF633" w14:textId="171937AF" w:rsidR="004C539F" w:rsidRDefault="004C539F" w:rsidP="004C539F">
      <w:pPr>
        <w:pStyle w:val="Heading3"/>
      </w:pPr>
      <w:bookmarkStart w:id="11" w:name="_Toc39790696"/>
      <w:r>
        <w:lastRenderedPageBreak/>
        <w:t>Beijing</w:t>
      </w:r>
      <w:bookmarkEnd w:id="11"/>
    </w:p>
    <w:p w14:paraId="1B7DFDF0" w14:textId="66051CCD" w:rsidR="004C539F" w:rsidRDefault="004C539F" w:rsidP="004C539F"/>
    <w:p w14:paraId="4B8399F5" w14:textId="77777777" w:rsidR="004C539F" w:rsidRDefault="004C539F" w:rsidP="004C539F">
      <w:pPr>
        <w:pStyle w:val="Heading4"/>
      </w:pPr>
      <w:r>
        <w:t>Study period</w:t>
      </w:r>
    </w:p>
    <w:p w14:paraId="12B62792" w14:textId="47C553B8" w:rsidR="004C539F" w:rsidRPr="003C2D2B" w:rsidRDefault="004C539F" w:rsidP="004C539F"/>
    <w:p w14:paraId="7118BE2A" w14:textId="446348E7" w:rsidR="004C539F" w:rsidRPr="00516414" w:rsidRDefault="004C539F" w:rsidP="004C539F">
      <w:r>
        <w:t xml:space="preserve">November and December 2017 were compared to November and </w:t>
      </w:r>
      <w:proofErr w:type="gramStart"/>
      <w:r>
        <w:t>December of 2016,</w:t>
      </w:r>
      <w:proofErr w:type="gramEnd"/>
      <w:r>
        <w:t xml:space="preserve">  2015, 2014 and 2013. These periods in 2017 are compared to the same periods of previous years, referred to as climatology. </w:t>
      </w:r>
    </w:p>
    <w:p w14:paraId="5D443EF4" w14:textId="77777777" w:rsidR="004C539F" w:rsidRDefault="004C539F" w:rsidP="004C539F">
      <w:pPr>
        <w:pStyle w:val="Heading4"/>
      </w:pPr>
      <w:r>
        <w:t xml:space="preserve">Study site </w:t>
      </w:r>
    </w:p>
    <w:p w14:paraId="1E2FED7C" w14:textId="0D7010BF" w:rsidR="004C539F" w:rsidRDefault="004C539F" w:rsidP="004C539F"/>
    <w:p w14:paraId="4137FD44" w14:textId="5AD22024" w:rsidR="004C539F" w:rsidRDefault="009B4DC9" w:rsidP="004C539F">
      <w:r>
        <w:rPr>
          <w:noProof/>
        </w:rPr>
        <w:drawing>
          <wp:anchor distT="0" distB="0" distL="114300" distR="114300" simplePos="0" relativeHeight="251663360" behindDoc="0" locked="0" layoutInCell="1" allowOverlap="1" wp14:anchorId="2491FFA1" wp14:editId="4A03C887">
            <wp:simplePos x="0" y="0"/>
            <wp:positionH relativeFrom="column">
              <wp:posOffset>186690</wp:posOffset>
            </wp:positionH>
            <wp:positionV relativeFrom="paragraph">
              <wp:posOffset>1181100</wp:posOffset>
            </wp:positionV>
            <wp:extent cx="5943600" cy="4335145"/>
            <wp:effectExtent l="0" t="0" r="0" b="825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5943600" cy="4335145"/>
                    </a:xfrm>
                    <a:prstGeom prst="rect">
                      <a:avLst/>
                    </a:prstGeom>
                  </pic:spPr>
                </pic:pic>
              </a:graphicData>
            </a:graphic>
          </wp:anchor>
        </w:drawing>
      </w:r>
      <w:r>
        <w:rPr>
          <w:noProof/>
        </w:rPr>
        <mc:AlternateContent>
          <mc:Choice Requires="wps">
            <w:drawing>
              <wp:anchor distT="0" distB="0" distL="114300" distR="114300" simplePos="0" relativeHeight="251665408" behindDoc="0" locked="0" layoutInCell="1" allowOverlap="1" wp14:anchorId="326EC0B9" wp14:editId="0E635677">
                <wp:simplePos x="0" y="0"/>
                <wp:positionH relativeFrom="column">
                  <wp:posOffset>140970</wp:posOffset>
                </wp:positionH>
                <wp:positionV relativeFrom="paragraph">
                  <wp:posOffset>5586095</wp:posOffset>
                </wp:positionV>
                <wp:extent cx="5943600" cy="2286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943600" cy="228600"/>
                        </a:xfrm>
                        <a:prstGeom prst="rect">
                          <a:avLst/>
                        </a:prstGeom>
                        <a:solidFill>
                          <a:prstClr val="white"/>
                        </a:solidFill>
                        <a:ln>
                          <a:noFill/>
                        </a:ln>
                      </wps:spPr>
                      <wps:txbx>
                        <w:txbxContent>
                          <w:p w14:paraId="7273BEDF" w14:textId="2B894E04" w:rsidR="00BF5C93" w:rsidRPr="003C2D2B" w:rsidRDefault="00BF5C93" w:rsidP="009B4DC9">
                            <w:pPr>
                              <w:pStyle w:val="Caption"/>
                            </w:pPr>
                            <w:r>
                              <w:t xml:space="preserve">Figure </w:t>
                            </w:r>
                            <w:r>
                              <w:fldChar w:fldCharType="begin"/>
                            </w:r>
                            <w:r>
                              <w:instrText xml:space="preserve"> SEQ Figure \* ARABIC </w:instrText>
                            </w:r>
                            <w:r>
                              <w:fldChar w:fldCharType="separate"/>
                            </w:r>
                            <w:r>
                              <w:rPr>
                                <w:noProof/>
                              </w:rPr>
                              <w:t>2</w:t>
                            </w:r>
                            <w:r>
                              <w:fldChar w:fldCharType="end"/>
                            </w:r>
                            <w:r w:rsidRPr="009B4DC9">
                              <w:t xml:space="preserve"> </w:t>
                            </w:r>
                            <w:r>
                              <w:t>Topographical map of Beijing and surrounding regions Source:</w:t>
                            </w:r>
                            <w:r>
                              <w:fldChar w:fldCharType="begin"/>
                            </w:r>
                            <w:r>
                              <w:instrText xml:space="preserve"> ADDIN ZOTERO_ITEM CSL_CITATION {"citationID":"IDi8LtB0","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fldChar w:fldCharType="separate"/>
                            </w:r>
                            <w:r w:rsidRPr="00FC6285">
                              <w:rPr>
                                <w:rFonts w:ascii="Calibri" w:hAnsi="Calibri" w:cs="Calibri"/>
                              </w:rPr>
                              <w:t>(Li et al., 2017)</w:t>
                            </w:r>
                            <w:r>
                              <w:fldChar w:fldCharType="end"/>
                            </w:r>
                            <w:r>
                              <w:t>.</w:t>
                            </w:r>
                          </w:p>
                          <w:p w14:paraId="6DC7378D" w14:textId="5D6E5D82" w:rsidR="00BF5C93" w:rsidRPr="00F6213A" w:rsidRDefault="00BF5C93" w:rsidP="009B4DC9">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6EC0B9" id="Text Box 9" o:spid="_x0000_s1027" type="#_x0000_t202" style="position:absolute;margin-left:11.1pt;margin-top:439.85pt;width:468pt;height:1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" stroked="f">
                <v:textbox inset="0,0,0,0">
                  <w:txbxContent>
                    <w:p w14:paraId="7273BEDF" w14:textId="2B894E04" w:rsidR="00BF5C93" w:rsidRPr="003C2D2B" w:rsidRDefault="00BF5C93" w:rsidP="009B4DC9">
                      <w:pPr>
                        <w:pStyle w:val="Caption"/>
                      </w:pPr>
                      <w:r>
                        <w:t xml:space="preserve">Figure </w:t>
                      </w:r>
                      <w:r>
                        <w:fldChar w:fldCharType="begin"/>
                      </w:r>
                      <w:r>
                        <w:instrText xml:space="preserve"> SEQ Figure \* ARABIC </w:instrText>
                      </w:r>
                      <w:r>
                        <w:fldChar w:fldCharType="separate"/>
                      </w:r>
                      <w:r>
                        <w:rPr>
                          <w:noProof/>
                        </w:rPr>
                        <w:t>2</w:t>
                      </w:r>
                      <w:r>
                        <w:fldChar w:fldCharType="end"/>
                      </w:r>
                      <w:r w:rsidRPr="009B4DC9">
                        <w:t xml:space="preserve"> </w:t>
                      </w:r>
                      <w:r>
                        <w:t>Topographical map of Beijing and surrounding regions Source:</w:t>
                      </w:r>
                      <w:r>
                        <w:fldChar w:fldCharType="begin"/>
                      </w:r>
                      <w:r>
                        <w:instrText xml:space="preserve"> ADDIN ZOTERO_ITEM CSL_CITATION {"citationID":"IDi8LtB0","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fldChar w:fldCharType="separate"/>
                      </w:r>
                      <w:r w:rsidRPr="00FC6285">
                        <w:rPr>
                          <w:rFonts w:ascii="Calibri" w:hAnsi="Calibri" w:cs="Calibri"/>
                        </w:rPr>
                        <w:t>(Li et al., 2017)</w:t>
                      </w:r>
                      <w:r>
                        <w:fldChar w:fldCharType="end"/>
                      </w:r>
                      <w:r>
                        <w:t>.</w:t>
                      </w:r>
                    </w:p>
                    <w:p w14:paraId="6DC7378D" w14:textId="5D6E5D82" w:rsidR="00BF5C93" w:rsidRPr="00F6213A" w:rsidRDefault="00BF5C93" w:rsidP="009B4DC9">
                      <w:pPr>
                        <w:pStyle w:val="Caption"/>
                        <w:rPr>
                          <w:noProof/>
                        </w:rPr>
                      </w:pPr>
                    </w:p>
                  </w:txbxContent>
                </v:textbox>
                <w10:wrap type="square"/>
              </v:shape>
            </w:pict>
          </mc:Fallback>
        </mc:AlternateContent>
      </w:r>
      <w:r w:rsidR="004C539F">
        <w:t xml:space="preserve">Beijing is the capital of China, situated in the Northern part of the North China plain (Eastern China). It is Surrounded by the </w:t>
      </w:r>
      <w:proofErr w:type="spellStart"/>
      <w:r w:rsidR="004C539F">
        <w:t>Taihang</w:t>
      </w:r>
      <w:proofErr w:type="spellEnd"/>
      <w:r w:rsidR="004C539F">
        <w:t xml:space="preserve"> Mountains in the west and the </w:t>
      </w:r>
      <w:proofErr w:type="spellStart"/>
      <w:r w:rsidR="004C539F">
        <w:t>Yanshan</w:t>
      </w:r>
      <w:proofErr w:type="spellEnd"/>
      <w:r w:rsidR="004C539F">
        <w:t xml:space="preserve"> mountains in the north. It has an urban area of </w:t>
      </w:r>
      <w:r w:rsidR="004C539F" w:rsidRPr="00B03D13">
        <w:t>4,144 km</w:t>
      </w:r>
      <w:r w:rsidR="004C539F" w:rsidRPr="00B03D13">
        <w:rPr>
          <w:vertAlign w:val="superscript"/>
        </w:rPr>
        <w:t>2</w:t>
      </w:r>
      <w:r w:rsidR="004C539F" w:rsidRPr="00B03D13">
        <w:t xml:space="preserve"> </w:t>
      </w:r>
      <w:r w:rsidR="004C539F">
        <w:t xml:space="preserve">and an elevation of 43.5 m AMSL </w:t>
      </w:r>
      <w:r w:rsidR="004C539F" w:rsidRPr="00B03D13">
        <w:t xml:space="preserve"> Cox, W. (2018). </w:t>
      </w:r>
      <w:proofErr w:type="spellStart"/>
      <w:r w:rsidR="004C539F" w:rsidRPr="00B03D13">
        <w:t>Demographia</w:t>
      </w:r>
      <w:proofErr w:type="spellEnd"/>
      <w:r w:rsidR="004C539F" w:rsidRPr="00B03D13">
        <w:t xml:space="preserve"> World Urban Areas. 14th Annual Edition (PDF). St. Louis: </w:t>
      </w:r>
      <w:proofErr w:type="spellStart"/>
      <w:r w:rsidR="004C539F" w:rsidRPr="00B03D13">
        <w:t>Demographia</w:t>
      </w:r>
      <w:proofErr w:type="spellEnd"/>
      <w:r w:rsidR="004C539F" w:rsidRPr="00B03D13">
        <w:t>. p. 22. Archived (PDF) from the original on 3 May 2018. Retrieved 15 June 2018</w:t>
      </w:r>
      <w:r w:rsidR="004C539F">
        <w:t>. Beijing’s surrounding regions are amongst the main industrial areas in China (Hebei, Tianjin, Shandon, Liaoning, Shanxi and Henan)</w:t>
      </w:r>
      <w:r w:rsidR="004C539F">
        <w:fldChar w:fldCharType="begin"/>
      </w:r>
      <w:r w:rsidR="004C539F">
        <w:instrText xml:space="preserve"> ADDIN ZOTERO_ITEM CSL_CITATION {"citationID":"70o8XZtQ","properties":{"formattedCitation":"(Li et al., 2017)","plainCitation":"(Li et al., 2017)","noteIndex":0},"citationItems":[{"id":298,"uris":["http://zotero.org/users/local/KCAGbsdL/items/PARZMPH6"],"uri":["http://zotero.org/users/local/KCAGbsdL/items/PARZMPH6"],"itemData":{"id":298,"type":"article-journal","container-title":"Journal of Environmental Sciences","DOI":"10.1016/j.jes.2016.06.035","ISSN":"10010742","journalAbbreviation":"Journal of Environmental Sciences","language":"en","page":"214-229","source":"DOI.org (Crossref)","title":"Identification of long-range transport pathways and potential sources of PM2.5 and PM10 in Beijing from 2014 to 2015","volume":"56","author":[{"family":"Li","given":"Deping"},{"family":"Liu","given":"Jianguo"},{"family":"Zhang","given":"Jiaoshi"},{"family":"Gui","given":"Huaqiao"},{"family":"Du","given":"Peng"},{"family":"Yu","given":"Tongzhu"},{"family":"Wang","given":"Jie"},{"family":"Lu","given":"Yihuai"},{"family":"Liu","given":"Wenqing"},{"family":"Cheng","given":"Yin"}],"issued":{"date-parts":[["2017",6]]}}}],"schema":"https://github.com/citation-style-language/schema/raw/master/csl-citation.json"} </w:instrText>
      </w:r>
      <w:r w:rsidR="004C539F">
        <w:fldChar w:fldCharType="separate"/>
      </w:r>
      <w:r w:rsidR="004C539F" w:rsidRPr="00FC6285">
        <w:rPr>
          <w:rFonts w:ascii="Calibri" w:hAnsi="Calibri" w:cs="Calibri"/>
        </w:rPr>
        <w:t>(Li et al., 2017)</w:t>
      </w:r>
      <w:r w:rsidR="004C539F">
        <w:fldChar w:fldCharType="end"/>
      </w:r>
      <w:r w:rsidR="004C539F">
        <w:t>.</w:t>
      </w:r>
    </w:p>
    <w:p w14:paraId="3ECEDC41" w14:textId="77777777" w:rsidR="004C539F" w:rsidRPr="006E62AB" w:rsidRDefault="004C539F" w:rsidP="004C539F">
      <w:pPr>
        <w:pStyle w:val="Heading2"/>
      </w:pPr>
      <w:bookmarkStart w:id="12" w:name="_Toc39790697"/>
      <w:r>
        <w:lastRenderedPageBreak/>
        <w:t>Air pollution data</w:t>
      </w:r>
      <w:bookmarkEnd w:id="12"/>
    </w:p>
    <w:p w14:paraId="20E491B1" w14:textId="77777777" w:rsidR="004C539F" w:rsidRPr="006E62AB" w:rsidRDefault="004C539F" w:rsidP="004C539F">
      <w:pPr>
        <w:pStyle w:val="Heading3"/>
      </w:pPr>
      <w:bookmarkStart w:id="13" w:name="_Toc39790698"/>
      <w:r>
        <w:t>London</w:t>
      </w:r>
      <w:bookmarkEnd w:id="13"/>
      <w:r>
        <w:br/>
      </w:r>
    </w:p>
    <w:p w14:paraId="7BB5F23D" w14:textId="77777777" w:rsidR="004C539F" w:rsidRDefault="004C539F" w:rsidP="004C539F">
      <w:r w:rsidRPr="006E62AB">
        <w:t>NO</w:t>
      </w:r>
      <w:r w:rsidRPr="006E62AB">
        <w:rPr>
          <w:vertAlign w:val="subscript"/>
        </w:rPr>
        <w:t>2</w:t>
      </w:r>
      <w:r>
        <w:t xml:space="preserve"> </w:t>
      </w:r>
      <w:r w:rsidRPr="006E62AB">
        <w:t xml:space="preserve">hourly mean </w:t>
      </w:r>
      <w:r>
        <w:t xml:space="preserve">mass </w:t>
      </w:r>
      <w:r w:rsidRPr="006E62AB">
        <w:t xml:space="preserve">concentration data for London were retrieved using the function </w:t>
      </w:r>
      <w:r>
        <w:t>“</w:t>
      </w:r>
      <w:proofErr w:type="spellStart"/>
      <w:r w:rsidRPr="006E62AB">
        <w:t>importKCL</w:t>
      </w:r>
      <w:proofErr w:type="spellEnd"/>
      <w:r>
        <w:t>”</w:t>
      </w:r>
      <w:r w:rsidRPr="006E62AB">
        <w:t xml:space="preserve"> from the </w:t>
      </w:r>
      <w:r>
        <w:t xml:space="preserve">R software </w:t>
      </w:r>
      <w:r w:rsidRPr="006E62AB">
        <w:t xml:space="preserve">package </w:t>
      </w:r>
      <w:r>
        <w:t>“</w:t>
      </w:r>
      <w:proofErr w:type="spellStart"/>
      <w:r w:rsidRPr="006E62AB">
        <w:t>Openair</w:t>
      </w:r>
      <w:proofErr w:type="spellEnd"/>
      <w:r>
        <w:t>”</w:t>
      </w:r>
      <w:r w:rsidRPr="006E62AB">
        <w:t xml:space="preserve"> (</w:t>
      </w:r>
      <w:r>
        <w:t>for</w:t>
      </w:r>
      <w:r w:rsidRPr="006E62AB">
        <w:t xml:space="preserve"> documentation</w:t>
      </w:r>
      <w:r>
        <w:t xml:space="preserve"> please refer to </w:t>
      </w:r>
      <w:r>
        <w:fldChar w:fldCharType="begin"/>
      </w:r>
      <w:r>
        <w:instrText xml:space="preserve"> ADDIN ZOTERO_ITEM CSL_CITATION {"citationID":"rSOfqrI2","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Pr="001D023B">
        <w:rPr>
          <w:rFonts w:ascii="Calibri" w:hAnsi="Calibri" w:cs="Calibri"/>
        </w:rPr>
        <w:t>(</w:t>
      </w:r>
      <w:proofErr w:type="spellStart"/>
      <w:r w:rsidRPr="001D023B">
        <w:rPr>
          <w:rFonts w:ascii="Calibri" w:hAnsi="Calibri" w:cs="Calibri"/>
        </w:rPr>
        <w:t>Carslaw</w:t>
      </w:r>
      <w:proofErr w:type="spellEnd"/>
      <w:r w:rsidRPr="001D023B">
        <w:rPr>
          <w:rFonts w:ascii="Calibri" w:hAnsi="Calibri" w:cs="Calibri"/>
        </w:rPr>
        <w:t xml:space="preserve"> and </w:t>
      </w:r>
      <w:proofErr w:type="spellStart"/>
      <w:r w:rsidRPr="001D023B">
        <w:rPr>
          <w:rFonts w:ascii="Calibri" w:hAnsi="Calibri" w:cs="Calibri"/>
        </w:rPr>
        <w:t>Ropkins</w:t>
      </w:r>
      <w:proofErr w:type="spellEnd"/>
      <w:r w:rsidRPr="001D023B">
        <w:rPr>
          <w:rFonts w:ascii="Calibri" w:hAnsi="Calibri" w:cs="Calibri"/>
        </w:rPr>
        <w:t>, 2012)</w:t>
      </w:r>
      <w:r>
        <w:fldChar w:fldCharType="end"/>
      </w:r>
      <w:r w:rsidRPr="006E62AB">
        <w:t>). Th</w:t>
      </w:r>
      <w:r>
        <w:t>is</w:t>
      </w:r>
      <w:r w:rsidRPr="006E62AB">
        <w:t xml:space="preserve"> function </w:t>
      </w:r>
      <w:r>
        <w:t>imports data from the LAQN’s archives as</w:t>
      </w:r>
      <w:r w:rsidRPr="006E62AB">
        <w:t xml:space="preserve"> R data objects from remote servers operated </w:t>
      </w:r>
      <w:r>
        <w:t xml:space="preserve">from the </w:t>
      </w:r>
      <w:r w:rsidRPr="006E62AB">
        <w:t xml:space="preserve">King’s College London network. </w:t>
      </w:r>
      <w:r>
        <w:t>Air quality data were retrieved for Brixton road for January of the years between 2014 and 2018. Additional information is available</w:t>
      </w:r>
      <w:r w:rsidRPr="006E62AB">
        <w:t xml:space="preserve"> in appendix 1.1.</w:t>
      </w:r>
      <w:r>
        <w:t xml:space="preserve"> </w:t>
      </w:r>
    </w:p>
    <w:p w14:paraId="0E1AFE2E" w14:textId="77777777" w:rsidR="004C539F" w:rsidRPr="006E62AB" w:rsidRDefault="004C539F" w:rsidP="004C539F"/>
    <w:p w14:paraId="3C95F378" w14:textId="77777777" w:rsidR="004C539F" w:rsidRDefault="004C539F" w:rsidP="004C539F">
      <w:pPr>
        <w:pStyle w:val="Heading3"/>
      </w:pPr>
      <w:bookmarkStart w:id="14" w:name="_Toc39790699"/>
      <w:r>
        <w:t>Beijing</w:t>
      </w:r>
      <w:bookmarkEnd w:id="14"/>
      <w:r>
        <w:br/>
      </w:r>
    </w:p>
    <w:p w14:paraId="5FAA0461" w14:textId="046F66A8" w:rsidR="004C539F" w:rsidRPr="0039184F" w:rsidRDefault="004C539F" w:rsidP="004C539F">
      <w:r w:rsidRPr="0039184F">
        <w:t>PM</w:t>
      </w:r>
      <w:r w:rsidR="00BF5C93">
        <w:rPr>
          <w:vertAlign w:val="subscript"/>
        </w:rPr>
        <w:t>2.5</w:t>
      </w:r>
      <w:r w:rsidRPr="0039184F">
        <w:t xml:space="preserve"> hourly mean </w:t>
      </w:r>
      <w:r>
        <w:t xml:space="preserve">mass </w:t>
      </w:r>
      <w:r w:rsidRPr="0039184F">
        <w:t xml:space="preserve">concentrations for 2017 were retrieved from Harvard </w:t>
      </w:r>
      <w:proofErr w:type="spellStart"/>
      <w:r w:rsidRPr="0039184F">
        <w:t>Dataverse</w:t>
      </w:r>
      <w:proofErr w:type="spellEnd"/>
      <w:r w:rsidRPr="0039184F">
        <w:t xml:space="preserve"> V1, originally provided by </w:t>
      </w:r>
      <w:r>
        <w:t xml:space="preserve">the </w:t>
      </w:r>
      <w:r w:rsidRPr="0039184F">
        <w:t>Ministry of Environmental protection of China</w:t>
      </w:r>
      <w:r>
        <w:t xml:space="preserve"> </w:t>
      </w:r>
      <w:r>
        <w:fldChar w:fldCharType="begin"/>
      </w:r>
      <w:r>
        <w:instrText xml:space="preserve"> ADDIN ZOTERO_ITEM CSL_CITATION {"citationID":"HyM26Bln","properties":{"formattedCitation":"(\\uc0\\u8220{}datacenter.mep,\\uc0\\u8221{} n.d.; Wang, 2019)","plainCitation":"(“datacenter.mep,” n.d.; Wang, 2019)","noteIndex":0},"citationItems":[{"id":225,"uris":["http://zotero.org/users/local/KCAGbsdL/items/5BQ7HQ7Q"],"uri":["http://zotero.org/users/local/KCAGbsdL/items/5BQ7HQ7Q"],"itemData":{"id":225,"type":"article","abstract":"In this study, Beijing, the capital of China, is selected as the study area. Hourly mean concentrations of six regulatory air pollutants including O3 (μg/m3), SO2 (μg/m3), NO2 (μg/m3), PM2.5 (μg/m3), PM10 (μg/m3), and CO (mg/m3) were collected from 35 air quality monitoring stations labeled by 1 to 35 from 01/01/2017 to 05/30/2018. The data was provided by the Ministry of Environmental Protection (MEP) of China. Hourly averaged meteorological data in the same period were first accessed from The National Oceanic and Atmospheric Administration (NOAA), then processed by the Weather Research and Forecasting (WRF) model to produce grid meteorological data (21×31 points) with a grid spacing of 5 km. Meteorological parameters including temperature, air pressure, relative humidity, wind speed, and wind direction are selected as the main meteorological features due to their close relationships with the change of ozone concentrations.","note":"type: dataset\nDOI: 10.7910/DVN/USXCAK","publisher":"Harvard Dataverse","source":"DOI.org (Datacite)","title":"Air pollution and meteorological data in Beijing 2017-2018","URL":"https://dataverse.harvard.edu/citation?persistentId=doi:10.7910/DVN/USXCAK","author":[{"family":"Wang","given":"Hongwei"}],"accessed":{"date-parts":[["2020",5,2]]},"issued":{"date-parts":[["2019"]]}}},{"id":226,"uris":["http://zotero.org/users/local/KCAGbsdL/items/BDLD9GX8"],"uri":["http://zotero.org/users/local/KCAGbsdL/items/BDLD9GX8"],"itemData":{"id":226,"type":"webpage","title":"datacenter.mep","URL":"http://datacenter.mep/","accessed":{"date-parts":[["2020",5,2]]}}}],"schema":"https://github.com/citation-style-language/schema/raw/master/csl-citation.json"} </w:instrText>
      </w:r>
      <w:r>
        <w:fldChar w:fldCharType="separate"/>
      </w:r>
      <w:r w:rsidRPr="00516959">
        <w:rPr>
          <w:rFonts w:ascii="Calibri" w:hAnsi="Calibri" w:cs="Calibri"/>
          <w:szCs w:val="24"/>
        </w:rPr>
        <w:t>(“</w:t>
      </w:r>
      <w:proofErr w:type="spellStart"/>
      <w:r w:rsidRPr="00516959">
        <w:rPr>
          <w:rFonts w:ascii="Calibri" w:hAnsi="Calibri" w:cs="Calibri"/>
          <w:szCs w:val="24"/>
        </w:rPr>
        <w:t>datacenter.mep</w:t>
      </w:r>
      <w:proofErr w:type="spellEnd"/>
      <w:r w:rsidRPr="00516959">
        <w:rPr>
          <w:rFonts w:ascii="Calibri" w:hAnsi="Calibri" w:cs="Calibri"/>
          <w:szCs w:val="24"/>
        </w:rPr>
        <w:t>,” n.d.; Wang, 2019)</w:t>
      </w:r>
      <w:r>
        <w:fldChar w:fldCharType="end"/>
      </w:r>
      <w:r>
        <w:t>.</w:t>
      </w:r>
      <w:r w:rsidRPr="0039184F">
        <w:t xml:space="preserve"> </w:t>
      </w:r>
      <w:r w:rsidR="00FA512A" w:rsidRPr="0039184F">
        <w:t>PM</w:t>
      </w:r>
      <w:r w:rsidR="00FA512A">
        <w:rPr>
          <w:vertAlign w:val="subscript"/>
        </w:rPr>
        <w:t>2.5</w:t>
      </w:r>
      <w:r w:rsidR="00FA512A" w:rsidRPr="0039184F">
        <w:t xml:space="preserve"> </w:t>
      </w:r>
      <w:r>
        <w:t>data for</w:t>
      </w:r>
      <w:r w:rsidRPr="0039184F">
        <w:t xml:space="preserve"> the years between 2016 and 2013 were retrieved from  the Beijing Municipal Environmental </w:t>
      </w:r>
      <w:r>
        <w:t>M</w:t>
      </w:r>
      <w:r w:rsidRPr="0039184F">
        <w:t xml:space="preserve">onitoring </w:t>
      </w:r>
      <w:r>
        <w:t>C</w:t>
      </w:r>
      <w:r w:rsidRPr="0039184F">
        <w:t>entre</w:t>
      </w:r>
      <w:r w:rsidRPr="009F0ECB">
        <w:rPr>
          <w:rFonts w:ascii="Calibri" w:hAnsi="Calibri" w:cs="Calibri"/>
          <w:szCs w:val="24"/>
          <w:vertAlign w:val="superscript"/>
        </w:rPr>
        <w:t>3</w:t>
      </w:r>
      <w:r w:rsidRPr="0039184F">
        <w:t>.</w:t>
      </w:r>
      <w:r>
        <w:t xml:space="preserve"> Pollution data from both sources were retrieved for the urban background station of </w:t>
      </w:r>
      <w:proofErr w:type="spellStart"/>
      <w:r>
        <w:t>A</w:t>
      </w:r>
      <w:r w:rsidRPr="00D81489">
        <w:t>otizhongxin</w:t>
      </w:r>
      <w:proofErr w:type="spellEnd"/>
      <w:r>
        <w:t xml:space="preserve">. Combining the two sources provided a dataset with 98.27% completeness. </w:t>
      </w:r>
    </w:p>
    <w:p w14:paraId="1876E983" w14:textId="77777777" w:rsidR="004C539F" w:rsidRDefault="004C539F" w:rsidP="004C539F">
      <w:pPr>
        <w:rPr>
          <w:rStyle w:val="Heading3Char"/>
        </w:rPr>
      </w:pPr>
      <w:bookmarkStart w:id="15" w:name="_Toc39790700"/>
      <w:r w:rsidRPr="0003656B">
        <w:rPr>
          <w:rStyle w:val="Heading3Char"/>
        </w:rPr>
        <w:t>Meteorological data</w:t>
      </w:r>
      <w:bookmarkEnd w:id="15"/>
    </w:p>
    <w:p w14:paraId="24E90C20" w14:textId="77777777" w:rsidR="004C539F" w:rsidRDefault="004C539F" w:rsidP="004C539F">
      <w:pPr>
        <w:pStyle w:val="Heading4"/>
      </w:pPr>
      <w:r>
        <w:t>London</w:t>
      </w:r>
      <w:r>
        <w:br/>
      </w:r>
    </w:p>
    <w:p w14:paraId="1B82F0AF" w14:textId="77777777" w:rsidR="004C539F" w:rsidRDefault="004C539F" w:rsidP="004C539F">
      <w:r>
        <w:t>Due to the lack of complete information about wind speed, wind direction and air temperature data for Brixton road, pollution data from this station were paired with meteorological data from Marylebone road. This site was the closest station to Brixton road (5.4 miles) with a high degree of dataset completeness (</w:t>
      </w:r>
      <w:r w:rsidRPr="00BA1572">
        <w:t xml:space="preserve">98.27% </w:t>
      </w:r>
      <w:r>
        <w:t xml:space="preserve">) and was deemed representative of the meteorological conditions in Brixton road. Meteorological data for Marylebone road were retrieved using the </w:t>
      </w:r>
      <w:proofErr w:type="spellStart"/>
      <w:r>
        <w:t>Openair</w:t>
      </w:r>
      <w:proofErr w:type="spellEnd"/>
      <w:r>
        <w:t xml:space="preserve"> function “</w:t>
      </w:r>
      <w:proofErr w:type="spellStart"/>
      <w:r>
        <w:t>importAURN</w:t>
      </w:r>
      <w:proofErr w:type="spellEnd"/>
      <w:r>
        <w:t xml:space="preserve">”, which provides data from the </w:t>
      </w:r>
      <w:r w:rsidRPr="00CC3477">
        <w:t>Automatic Urban and Rural Network</w:t>
      </w:r>
      <w:r>
        <w:t>. This function operates in a similar manner to “</w:t>
      </w:r>
      <w:proofErr w:type="spellStart"/>
      <w:r>
        <w:t>importKCL</w:t>
      </w:r>
      <w:proofErr w:type="spellEnd"/>
      <w:r>
        <w:t>”. Additional information about Marylebone road station is available in appendix 1.1.</w:t>
      </w:r>
      <w:r>
        <w:br/>
      </w:r>
      <w:r>
        <w:br/>
      </w:r>
      <w:r w:rsidRPr="00BA1572">
        <w:rPr>
          <w:rStyle w:val="Heading4Char"/>
        </w:rPr>
        <w:t>Beijing</w:t>
      </w:r>
    </w:p>
    <w:p w14:paraId="095820E0" w14:textId="77777777" w:rsidR="004C539F" w:rsidRPr="00BA1572" w:rsidRDefault="004C539F" w:rsidP="004C539F">
      <w:r>
        <w:t>As air quality stations in Beijing do not have records of meteorological observations, Air quality measurements were paired with meteorological information from the closest weather station from the China Meteorological Administration. PM</w:t>
      </w:r>
      <w:r>
        <w:rPr>
          <w:vertAlign w:val="subscript"/>
        </w:rPr>
        <w:t xml:space="preserve">10 </w:t>
      </w:r>
      <w:r>
        <w:t xml:space="preserve">data for </w:t>
      </w:r>
      <w:proofErr w:type="spellStart"/>
      <w:r>
        <w:t>A</w:t>
      </w:r>
      <w:r w:rsidRPr="00C00B22">
        <w:t>otizhongxin</w:t>
      </w:r>
      <w:proofErr w:type="spellEnd"/>
      <w:r>
        <w:t xml:space="preserve"> station were coupled with meteorological data from </w:t>
      </w:r>
      <w:proofErr w:type="spellStart"/>
      <w:r>
        <w:t>H</w:t>
      </w:r>
      <w:r w:rsidRPr="00C00B22">
        <w:t>adian</w:t>
      </w:r>
      <w:proofErr w:type="spellEnd"/>
      <w:r>
        <w:t xml:space="preserve"> station, additional details about the station coordinates are available in appendix 1.3.</w:t>
      </w:r>
    </w:p>
    <w:p w14:paraId="14F1E6CD" w14:textId="77777777" w:rsidR="004C539F" w:rsidRDefault="004C539F" w:rsidP="004C539F">
      <w:pPr>
        <w:pStyle w:val="Heading2"/>
      </w:pPr>
      <w:bookmarkStart w:id="16" w:name="_Toc39790701"/>
      <w:r>
        <w:t>Wind analysis</w:t>
      </w:r>
      <w:bookmarkEnd w:id="16"/>
      <w:r>
        <w:br/>
      </w:r>
    </w:p>
    <w:p w14:paraId="26287F3C" w14:textId="77777777" w:rsidR="009B4DC9" w:rsidRDefault="004C539F" w:rsidP="004C539F">
      <w:pPr>
        <w:sectPr w:rsidR="009B4DC9" w:rsidSect="00BF5C93">
          <w:pgSz w:w="12240" w:h="15840"/>
          <w:pgMar w:top="1134" w:right="1134" w:bottom="1134" w:left="1134" w:header="720" w:footer="720" w:gutter="0"/>
          <w:cols w:space="720"/>
          <w:docGrid w:linePitch="360"/>
        </w:sectPr>
      </w:pPr>
      <w:r>
        <w:t>To identify anomalies in wind speed, wind direction, and air pollutants concentrations, timeseries, wind roses and pollution roses were employed in this study. Local wind direction and air pollutants’ measurements were not associated due to the complicated influence of the urban environment on these parameters (dynamics of street canyon) which go beyond the purposes of this study.</w:t>
      </w:r>
    </w:p>
    <w:p w14:paraId="1182EF33" w14:textId="4720AF5A" w:rsidR="004C539F" w:rsidRDefault="004C539F" w:rsidP="004C539F">
      <w:pPr>
        <w:pStyle w:val="Heading3"/>
      </w:pPr>
      <w:bookmarkStart w:id="17" w:name="_Toc39790702"/>
      <w:r>
        <w:lastRenderedPageBreak/>
        <w:t>Timeseries</w:t>
      </w:r>
      <w:bookmarkEnd w:id="17"/>
    </w:p>
    <w:p w14:paraId="671F2921" w14:textId="77777777" w:rsidR="004C539F" w:rsidRPr="00717F5B" w:rsidRDefault="004C539F" w:rsidP="004C539F"/>
    <w:p w14:paraId="3179BA45" w14:textId="77777777" w:rsidR="004C539F" w:rsidRPr="00356662" w:rsidRDefault="004C539F" w:rsidP="004C539F">
      <w:r>
        <w:t xml:space="preserve">Time series of air pollutants concentration, wind speed, wind direction and ambient air temperature were created using </w:t>
      </w:r>
      <w:proofErr w:type="spellStart"/>
      <w:r>
        <w:t>Rstudio</w:t>
      </w:r>
      <w:proofErr w:type="spellEnd"/>
      <w:r>
        <w:t xml:space="preserve">, for the scripts used, please refer to the URL: </w:t>
      </w:r>
      <w:r w:rsidRPr="00C77C6B">
        <w:t>https://github.com/ceio1/Final-thesis-codes.git</w:t>
      </w:r>
      <w:r>
        <w:t>. Additional details about the software and version used are available in Appendix 1.4</w:t>
      </w:r>
    </w:p>
    <w:p w14:paraId="25EBB665" w14:textId="77777777" w:rsidR="004C539F" w:rsidRDefault="004C539F" w:rsidP="004C539F">
      <w:pPr>
        <w:pStyle w:val="Heading3"/>
      </w:pPr>
      <w:bookmarkStart w:id="18" w:name="_Toc39790703"/>
      <w:r>
        <w:t>Wind roses</w:t>
      </w:r>
      <w:bookmarkEnd w:id="18"/>
    </w:p>
    <w:p w14:paraId="5EC1058D" w14:textId="77777777" w:rsidR="004C539F" w:rsidRPr="00356662" w:rsidRDefault="004C539F" w:rsidP="004C539F">
      <w:r>
        <w:br/>
        <w:t xml:space="preserve">Mean wind speed and direction were examined using wind roses. This tool divides wind direction into sectors, interpolating wind speed, to illustrate the relative frequency of these parameters over a defined period </w:t>
      </w:r>
      <w:r>
        <w:fldChar w:fldCharType="begin"/>
      </w:r>
      <w:r>
        <w:instrText xml:space="preserve"> ADDIN ZOTERO_ITEM CSL_CITATION {"citationID":"7wdDPMTw","properties":{"formattedCitation":"(Carslaw and Ropkins, 2012)","plainCitation":"(Carslaw and Ropkins, 2012)","noteIndex":0},"citationItems":[{"id":224,"uris":["http://zotero.org/users/local/KCAGbsdL/items/INYVDKE5"],"uri":["http://zotero.org/users/local/KCAGbsdL/items/INYVDKE5"],"itemData":{"id":224,"type":"article-journal","container-title":"Environmental Modelling &amp; Software","DOI":"10.1016/j.envsoft.2011.09.008","ISSN":"13648152","journalAbbreviation":"Environmental Modelling &amp; Software","language":"en","page":"52-61","source":"DOI.org (Crossref)","title":"openair — An R package for air quality data analysis","volume":"27-28","author":[{"family":"Carslaw","given":"David C."},{"family":"Ropkins","given":"Karl"}],"issued":{"date-parts":[["2012",1]]}}}],"schema":"https://github.com/citation-style-language/schema/raw/master/csl-citation.json"} </w:instrText>
      </w:r>
      <w:r>
        <w:fldChar w:fldCharType="separate"/>
      </w:r>
      <w:r w:rsidRPr="00516959">
        <w:rPr>
          <w:rFonts w:ascii="Calibri" w:hAnsi="Calibri" w:cs="Calibri"/>
        </w:rPr>
        <w:t>(</w:t>
      </w:r>
      <w:proofErr w:type="spellStart"/>
      <w:r w:rsidRPr="00516959">
        <w:rPr>
          <w:rFonts w:ascii="Calibri" w:hAnsi="Calibri" w:cs="Calibri"/>
        </w:rPr>
        <w:t>Carslaw</w:t>
      </w:r>
      <w:proofErr w:type="spellEnd"/>
      <w:r w:rsidRPr="00516959">
        <w:rPr>
          <w:rFonts w:ascii="Calibri" w:hAnsi="Calibri" w:cs="Calibri"/>
        </w:rPr>
        <w:t xml:space="preserve"> and </w:t>
      </w:r>
      <w:proofErr w:type="spellStart"/>
      <w:r w:rsidRPr="00516959">
        <w:rPr>
          <w:rFonts w:ascii="Calibri" w:hAnsi="Calibri" w:cs="Calibri"/>
        </w:rPr>
        <w:t>Ropkins</w:t>
      </w:r>
      <w:proofErr w:type="spellEnd"/>
      <w:r w:rsidRPr="00516959">
        <w:rPr>
          <w:rFonts w:ascii="Calibri" w:hAnsi="Calibri" w:cs="Calibri"/>
        </w:rPr>
        <w:t>, 2012)</w:t>
      </w:r>
      <w:r>
        <w:fldChar w:fldCharType="end"/>
      </w:r>
      <w:r>
        <w:t xml:space="preserve"> Wind roses were plotted to compare JF1 and JF2 to the climatology in London and November and December 2017 to the climatology in Beijing. The </w:t>
      </w:r>
      <w:proofErr w:type="spellStart"/>
      <w:r>
        <w:t>Zefir</w:t>
      </w:r>
      <w:proofErr w:type="spellEnd"/>
      <w:r>
        <w:t xml:space="preserve"> package in Igor Pro was used to plot Wind roses, additional details and version used are present in Appendix 1.4. </w:t>
      </w:r>
    </w:p>
    <w:p w14:paraId="2DFEC94A" w14:textId="77777777" w:rsidR="004C539F" w:rsidRDefault="004C539F" w:rsidP="004C539F">
      <w:pPr>
        <w:pStyle w:val="Heading3"/>
      </w:pPr>
      <w:bookmarkStart w:id="19" w:name="_Toc39790704"/>
      <w:r>
        <w:t>Pollution roses</w:t>
      </w:r>
      <w:bookmarkEnd w:id="19"/>
      <w:r>
        <w:br/>
      </w:r>
    </w:p>
    <w:p w14:paraId="227CF846" w14:textId="7D84485E" w:rsidR="004C539F" w:rsidRPr="00356662" w:rsidRDefault="004C539F" w:rsidP="004C539F">
      <w:r>
        <w:t xml:space="preserve">Pollution roses couple mean wind direction and air pollutants concentrations. These are </w:t>
      </w:r>
      <w:proofErr w:type="gramStart"/>
      <w:r>
        <w:t>similar to</w:t>
      </w:r>
      <w:proofErr w:type="gramEnd"/>
      <w:r>
        <w:t xml:space="preserve"> wind </w:t>
      </w:r>
      <w:r w:rsidR="00FA512A">
        <w:t>roses,</w:t>
      </w:r>
      <w:r>
        <w:t xml:space="preserve"> but wind speed is substituted for a pollutant concentration. Pollution roses were used to investigate anomalies in January 2018 (London) and November/December 2017 (Beijing) compared to the climatology.</w:t>
      </w:r>
      <w:r w:rsidRPr="00EC7F7A">
        <w:t xml:space="preserve"> </w:t>
      </w:r>
      <w:r w:rsidRPr="005046F0">
        <w:t xml:space="preserve">The </w:t>
      </w:r>
      <w:proofErr w:type="spellStart"/>
      <w:r w:rsidRPr="005046F0">
        <w:t>Zefir</w:t>
      </w:r>
      <w:proofErr w:type="spellEnd"/>
      <w:r w:rsidRPr="005046F0">
        <w:t xml:space="preserve"> package in Igor Pro was used to plot </w:t>
      </w:r>
      <w:r>
        <w:t>pollution roses</w:t>
      </w:r>
      <w:r w:rsidRPr="005046F0">
        <w:t xml:space="preserve">, additional details and version used are present in Appendix 1.4. </w:t>
      </w:r>
    </w:p>
    <w:p w14:paraId="2F4D477C" w14:textId="77777777" w:rsidR="004C539F" w:rsidRPr="005046F0" w:rsidRDefault="004C539F" w:rsidP="004C539F">
      <w:pPr>
        <w:pStyle w:val="Heading2"/>
      </w:pPr>
      <w:bookmarkStart w:id="20" w:name="_Toc39790705"/>
      <w:r>
        <w:t>Trajectory analysis</w:t>
      </w:r>
      <w:bookmarkEnd w:id="20"/>
      <w:r>
        <w:t xml:space="preserve"> </w:t>
      </w:r>
    </w:p>
    <w:p w14:paraId="42BC2069" w14:textId="77777777" w:rsidR="004C539F" w:rsidRPr="006A6FED" w:rsidRDefault="004C539F" w:rsidP="004C539F">
      <w:pPr>
        <w:pStyle w:val="Heading3"/>
      </w:pPr>
      <w:bookmarkStart w:id="21" w:name="_Toc39790706"/>
      <w:r>
        <w:t>Meteorological data input – GDAS1</w:t>
      </w:r>
      <w:bookmarkEnd w:id="21"/>
      <w:r>
        <w:br/>
      </w:r>
    </w:p>
    <w:p w14:paraId="4634371C" w14:textId="77777777" w:rsidR="004C539F" w:rsidRPr="006A6FED" w:rsidRDefault="004C539F" w:rsidP="004C539F">
      <w:r>
        <w:t>GDAS1 were used for computing air mass BT simulations in this study, retrieved from the ARL’s ftp server</w:t>
      </w:r>
      <w:r>
        <w:fldChar w:fldCharType="begin"/>
      </w:r>
      <w:r>
        <w:instrText xml:space="preserve"> ADDIN ZOTERO_ITEM CSL_CITATION {"citationID":"6fTcHUTm","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Pr="00516959">
        <w:rPr>
          <w:rFonts w:ascii="Calibri" w:hAnsi="Calibri" w:cs="Calibri"/>
          <w:szCs w:val="24"/>
        </w:rPr>
        <w:t>(“Air Resources Laboratory - GDAS Data Archive,” n.d.)</w:t>
      </w:r>
      <w:r>
        <w:fldChar w:fldCharType="end"/>
      </w:r>
      <w:r>
        <w:t xml:space="preserve">. The </w:t>
      </w:r>
      <w:r w:rsidRPr="00372E5D">
        <w:t xml:space="preserve">contain only certain meteorological fields </w:t>
      </w:r>
      <w:r>
        <w:t>considered most</w:t>
      </w:r>
      <w:r w:rsidRPr="00372E5D">
        <w:t xml:space="preserve"> relevant for air pollutants’ transport and dispersion modelling in</w:t>
      </w:r>
      <w:r>
        <w:t xml:space="preserve"> a</w:t>
      </w:r>
      <w:r w:rsidRPr="00372E5D">
        <w:t xml:space="preserve"> synoptic time sequence</w:t>
      </w:r>
      <w:r>
        <w:t xml:space="preserve"> (see appendix 1.5 for additional information)</w:t>
      </w:r>
      <w:r>
        <w:fldChar w:fldCharType="begin"/>
      </w:r>
      <w:r>
        <w:instrText xml:space="preserve"> ADDIN ZOTERO_ITEM CSL_CITATION {"citationID":"pwyZn9MH","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Pr="00516959">
        <w:rPr>
          <w:rFonts w:ascii="Calibri" w:hAnsi="Calibri" w:cs="Calibri"/>
          <w:szCs w:val="24"/>
        </w:rPr>
        <w:t>(“Air Resources Laboratory - GDAS Data Archive,” n.d.)</w:t>
      </w:r>
      <w:r>
        <w:fldChar w:fldCharType="end"/>
      </w:r>
      <w:r>
        <w:t>.  GDAS1 files used had a spatial resolution of 1</w:t>
      </w:r>
      <w:r w:rsidRPr="00F33623">
        <w:t>°</w:t>
      </w:r>
      <w:r>
        <w:t xml:space="preserve"> latitude longitude and 3 hours temporal resolution</w:t>
      </w:r>
      <w:r>
        <w:fldChar w:fldCharType="begin"/>
      </w:r>
      <w:r>
        <w:instrText xml:space="preserve"> ADDIN ZOTERO_ITEM CSL_CITATION {"citationID":"WTXErf6f","properties":{"formattedCitation":"(\\uc0\\u8220{}Air Resources Laboratory - GDAS Data Archive,\\uc0\\u8221{} n.d.)","plainCitation":"(“Air Resources Laboratory - GDAS Data Archive,” n.d.)","noteIndex":0},"citationItems":[{"id":234,"uris":["http://zotero.org/users/local/KCAGbsdL/items/UHDMBDT9"],"uri":["http://zotero.org/users/local/KCAGbsdL/items/UHDMBDT9"],"itemData":{"id":234,"type":"webpage","title":"Air Resources Laboratory - GDAS Data Archive","URL":"https://www.ready.noaa.gov/gdas1.php","accessed":{"date-parts":[["2020",5,2]]}}}],"schema":"https://github.com/citation-style-language/schema/raw/master/csl-citation.json"} </w:instrText>
      </w:r>
      <w:r>
        <w:fldChar w:fldCharType="separate"/>
      </w:r>
      <w:r w:rsidRPr="00516959">
        <w:rPr>
          <w:rFonts w:ascii="Calibri" w:hAnsi="Calibri" w:cs="Calibri"/>
          <w:szCs w:val="24"/>
        </w:rPr>
        <w:t>(“Air Resources Laboratory - GDAS Data Archive,” n.d.)</w:t>
      </w:r>
      <w:r>
        <w:fldChar w:fldCharType="end"/>
      </w:r>
      <w:r>
        <w:t>.</w:t>
      </w:r>
    </w:p>
    <w:p w14:paraId="5C32F447" w14:textId="77777777" w:rsidR="004C539F" w:rsidRDefault="004C539F" w:rsidP="004C539F">
      <w:pPr>
        <w:pStyle w:val="Heading3"/>
      </w:pPr>
      <w:bookmarkStart w:id="22" w:name="_Toc39790707"/>
      <w:r>
        <w:t>Back-trajectory generation</w:t>
      </w:r>
      <w:bookmarkEnd w:id="22"/>
      <w:r>
        <w:t xml:space="preserve"> </w:t>
      </w:r>
    </w:p>
    <w:p w14:paraId="29D23018" w14:textId="77777777" w:rsidR="004C539F" w:rsidRPr="00EC0E1A" w:rsidRDefault="004C539F" w:rsidP="004C539F"/>
    <w:p w14:paraId="7F8BDC8F" w14:textId="77777777" w:rsidR="004C539F" w:rsidRDefault="004C539F" w:rsidP="004C539F">
      <w:r>
        <w:t xml:space="preserve">3-D five-day (120 hr) back-trajectories (BTs) were calculated using the package </w:t>
      </w:r>
      <w:proofErr w:type="spellStart"/>
      <w:r>
        <w:t>PySPLIT</w:t>
      </w:r>
      <w:proofErr w:type="spellEnd"/>
      <w:r>
        <w:t xml:space="preserve"> (Python) and the PC version of HYSPLIT </w:t>
      </w:r>
      <w:r w:rsidRPr="00506CA2">
        <w:t xml:space="preserve">(see appendix 1.4 for additional details about the software </w:t>
      </w:r>
      <w:r w:rsidRPr="00C77C6B">
        <w:t xml:space="preserve">and visit the URL: </w:t>
      </w:r>
      <w:hyperlink r:id="rId8" w:history="1">
        <w:r w:rsidRPr="00627432">
          <w:rPr>
            <w:rStyle w:val="Hyperlink"/>
          </w:rPr>
          <w:t>https://github.com/ceio1/Final-thesis-codes.git</w:t>
        </w:r>
      </w:hyperlink>
      <w:r>
        <w:t xml:space="preserve"> for scripts</w:t>
      </w:r>
      <w:r w:rsidRPr="00C77C6B">
        <w:t>)</w:t>
      </w:r>
      <w:r w:rsidRPr="00C77C6B">
        <w:fldChar w:fldCharType="begin"/>
      </w:r>
      <w:r w:rsidRPr="00C77C6B">
        <w:instrText xml:space="preserve"> ADDIN ZOTERO_ITEM CSL_CITATION {"citationID":"r3yu31G1","properties":{"formattedCitation":"(Stein et al., 2015; Warner, 2018)","plainCitation":"(Stein et al., 2015; Warner, 2018)","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id":102,"uris":["http://zotero.org/users/local/KCAGbsdL/items/7EFE3E29"],"uri":["http://zotero.org/users/local/KCAGbsdL/items/7EFE3E29"],"itemData":{"id":102,"type":"article-journal","container-title":"Computing in Science &amp; Engineering","DOI":"10.1109/MCSE.2017.3301549","ISSN":"1521-9615, 1558-366X","issue":"5","journalAbbreviation":"Comput. Sci. Eng.","page":"47-62","source":"DOI.org (Crossref)","title":"Introduction to PySPLIT: A Python Toolkit for NOAA ARL’s HYSPLIT Model","title-short":"Introduction to PySPLIT","volume":"20","author":[{"family":"Warner","given":"Mellissa S.C."}],"issued":{"date-parts":[["2018",9]]}}}],"schema":"https://github.com/citation-style-language/schema/raw/master/csl-citation.json"} </w:instrText>
      </w:r>
      <w:r w:rsidRPr="00C77C6B">
        <w:fldChar w:fldCharType="separate"/>
      </w:r>
      <w:r w:rsidRPr="00C77C6B">
        <w:rPr>
          <w:rFonts w:ascii="Calibri" w:hAnsi="Calibri" w:cs="Calibri"/>
        </w:rPr>
        <w:t>(Stein et al., 2015; Warner, 2018)</w:t>
      </w:r>
      <w:r w:rsidRPr="00C77C6B">
        <w:fldChar w:fldCharType="end"/>
      </w:r>
      <w:r w:rsidRPr="00B42A4C">
        <w:t>.</w:t>
      </w:r>
      <w:r>
        <w:t xml:space="preserve"> Daily BTs were computed for the study periods at arrival times 03, 06, 09, 12, 15, 18, 21 and 0 UTC with source location London and Beijing (see appendix 1.6 for precise coordinates). The coordinates of BTs arrival destination were retrieved typing the name of source location in Google Earth (for information about the software version see appendix 1.4). These coordinates were deemed suitable to represent the arrival of air masses influencing the source locations. Arrival heights of BTs were set at 400m above ground level (AGL). </w:t>
      </w:r>
      <w:r w:rsidRPr="000C1FAE">
        <w:t>Although measurement of air pollution is conducted close to the</w:t>
      </w:r>
      <w:r>
        <w:t xml:space="preserve"> ground </w:t>
      </w:r>
      <w:r w:rsidRPr="000C1FAE">
        <w:t xml:space="preserve"> surface, the air above ground surface is well mixed, therefore an arrival altitude of </w:t>
      </w:r>
      <w:r>
        <w:t>4</w:t>
      </w:r>
      <w:r w:rsidRPr="000C1FAE">
        <w:t xml:space="preserve">00 meters </w:t>
      </w:r>
      <w:r>
        <w:t>is assumed to be</w:t>
      </w:r>
      <w:r w:rsidRPr="000C1FAE">
        <w:t xml:space="preserve"> representative of the</w:t>
      </w:r>
      <w:r>
        <w:t>ir</w:t>
      </w:r>
      <w:r w:rsidRPr="000C1FAE">
        <w:t xml:space="preserve"> concentration </w:t>
      </w:r>
      <w:r>
        <w:t xml:space="preserve">at </w:t>
      </w:r>
      <w:r w:rsidRPr="000C1FAE">
        <w:t>ground level</w:t>
      </w:r>
      <w:r>
        <w:t xml:space="preserve"> </w:t>
      </w:r>
      <w:r>
        <w:fldChar w:fldCharType="begin"/>
      </w:r>
      <w:r>
        <w:instrText xml:space="preserve"> ADDIN ZOTERO_ITEM CSL_CITATION {"citationID":"HDK3zmr7","properties":{"formattedCitation":"(Kotthaus and Grimmond, 2018; Tang et al., 2016)","plainCitation":"(Kotthaus and Grimmond, 2018; Tang et al., 2016)","noteIndex":0},"citationItems":[{"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schema":"https://github.com/citation-style-language/schema/raw/master/csl-citation.json"} </w:instrText>
      </w:r>
      <w:r>
        <w:fldChar w:fldCharType="separate"/>
      </w:r>
      <w:r w:rsidRPr="00516959">
        <w:rPr>
          <w:rFonts w:ascii="Calibri" w:hAnsi="Calibri" w:cs="Calibri"/>
        </w:rPr>
        <w:t>(</w:t>
      </w:r>
      <w:proofErr w:type="spellStart"/>
      <w:r w:rsidRPr="00516959">
        <w:rPr>
          <w:rFonts w:ascii="Calibri" w:hAnsi="Calibri" w:cs="Calibri"/>
        </w:rPr>
        <w:t>Kotthaus</w:t>
      </w:r>
      <w:proofErr w:type="spellEnd"/>
      <w:r w:rsidRPr="00516959">
        <w:rPr>
          <w:rFonts w:ascii="Calibri" w:hAnsi="Calibri" w:cs="Calibri"/>
        </w:rPr>
        <w:t xml:space="preserve"> and </w:t>
      </w:r>
      <w:proofErr w:type="spellStart"/>
      <w:r w:rsidRPr="00516959">
        <w:rPr>
          <w:rFonts w:ascii="Calibri" w:hAnsi="Calibri" w:cs="Calibri"/>
        </w:rPr>
        <w:t>Grimmond</w:t>
      </w:r>
      <w:proofErr w:type="spellEnd"/>
      <w:r w:rsidRPr="00516959">
        <w:rPr>
          <w:rFonts w:ascii="Calibri" w:hAnsi="Calibri" w:cs="Calibri"/>
        </w:rPr>
        <w:t>, 2018; Tang et al., 2016)</w:t>
      </w:r>
      <w:r>
        <w:fldChar w:fldCharType="end"/>
      </w:r>
      <w:r>
        <w:t xml:space="preserve">. BTs generated at low altitudes incur in errors due to the influence of the ground surface. To identify the arrival altitude at which this influence was minimal, a sensitivity analysis </w:t>
      </w:r>
      <w:r>
        <w:lastRenderedPageBreak/>
        <w:t xml:space="preserve">was performed by visually comparing the spatial difference between original BTs and their </w:t>
      </w:r>
      <w:r w:rsidRPr="001D023B">
        <w:t>reverse trajectories (forward trajectories which is initialised at the endpoint of the BT</w:t>
      </w:r>
      <w:r>
        <w:t>s</w:t>
      </w:r>
      <w:r w:rsidRPr="001D023B">
        <w:t>)</w:t>
      </w:r>
      <w:r>
        <w:t xml:space="preserve"> (details are available in Appendix 1.7). This resulted in a height of 400m AGL. Furthermore, literature research revealed the Planet Boundary Layer (PBL) in winter in London and Beijing are expected to vary between 400 and 900 m and between 500 and 1000 m AGL, respectively. Setting source location arrival altitude at 400 m increased the likelihood that BT had travel paths likely below or just above the PBL </w:t>
      </w:r>
      <w:r>
        <w:fldChar w:fldCharType="begin"/>
      </w:r>
      <w:r>
        <w:instrText xml:space="preserve"> ADDIN ZOTERO_ITEM CSL_CITATION {"citationID":"chZIRs7v","properties":{"formattedCitation":"(Kotthaus and Grimmond, 2018; Tang et al., 2016)","plainCitation":"(Kotthaus and Grimmond, 2018; Tang et al., 2016)","noteIndex":0},"citationItems":[{"id":238,"uris":["http://zotero.org/users/local/KCAGbsdL/items/S58LGM9F"],"uri":["http://zotero.org/users/local/KCAGbsdL/items/S58LGM9F"],"itemData":{"id":238,"type":"article-journal","abstract":"Abstract. The mixing layer is an important meteorological factor that affects air pollution. In this study, the atmospheric mixing layer height (MLH) was observed in Beijing from July 2009 to December 2012 using a ceilometer. By comparison with radiosonde data, we found that the ceilometer underestimates the MLH under conditions of neutral stratification caused by strong winds, whereas it overestimates the MLH when sand-dust is crossing. Using meteorological, PM2.5, and PM10 observational data, we screened the observed MLH automatically; the ceilometer observations were fairly consistent with the radiosondes, with a correlation coefficient greater than 0.9. Further analysis indicated that the MLH is low in autumn and winter and high in spring and summer in Beijing. There is a significant correlation between the sensible heat flux and MLH, and the diurnal cycle of the MLH in summer is also affected by the circulation of mountainous plain winds. Using visibility as an index to classify the degree of air pollution, we found that the variation in the sensible heat and buoyancy term in turbulent kinetic energy (TKE) is insignificant when visibility decreases from 10 to 5 km, but the reduction of shear term in TKE is near 70 %. When visibility decreases from 5 to 1 km, the variation of the shear term in TKE is insignificant, but the decrease in the sensible heat and buoyancy term in TKE is approximately 60 %. Although the correlation between the daily variation of the MLH and visibility is very poor, the correlation between them is significantly enhanced when the relative humidity increases beyond 80 %. This indicates that humidity-related physicochemical processes is the primary source of atmospheric particles under heavy pollution and that the dissipation of atmospheric particles mainly depends on the MLH. The presented results of the atmospheric mixing layer provide useful empirical information for improving meteorological and atmospheric chemistry models and the forecasting and warning of air pollution.","container-title":"Atmospheric Chemistry and Physics","DOI":"10.5194/acp-16-2459-2016","ISSN":"1680-7324","issue":"4","journalAbbreviation":"Atmos. Chem. Phys.","language":"en","page":"2459-2475","source":"DOI.org (Crossref)","title":"Mixing layer height and its implications for air pollution over Beijing, China","volume":"16","author":[{"family":"Tang","given":"Guiqian"},{"family":"Zhang","given":"Jinqiang"},{"family":"Zhu","given":"Xiaowan"},{"family":"Song","given":"Tao"},{"family":"Münkel","given":"Christoph"},{"family":"Hu","given":"Bo"},{"family":"Schäfer","given":"Klaus"},{"family":"Liu","given":"Zirui"},{"family":"Zhang","given":"Junke"},{"family":"Wang","given":"Lili"},{"family":"Xin","given":"Jinyuan"},{"family":"Suppan","given":"Peter"},{"family":"Wang","given":"Yuesi"}],"issued":{"date-parts":[["2016",3,1]]}}},{"id":240,"uris":["http://zotero.org/users/local/KCAGbsdL/items/BGTRC5LU"],"uri":["http://zotero.org/users/local/KCAGbsdL/items/BGTRC5LU"],"itemData":{"id":240,"type":"article-journal","container-title":"Quarterly Journal of the Royal Meteorological Society","DOI":"10.1002/qj.3298","ISSN":"0035-9009, 1477-870X","issue":"714","journalAbbreviation":"Q.J.R. Meteorol. Soc.","language":"en","page":"1511-1524","source":"DOI.org (Crossref)","title":"Atmospheric boundary‐layer characteristics from ceilometer measurements. Part 2: Application to London's urban boundary layer","title-short":"Atmospheric boundary‐layer characteristics from ceilometer measurements. Part 2","volume":"144","author":[{"family":"Kotthaus","given":"Simone"},{"family":"Grimmond","given":"C. Sue B."}],"issued":{"date-parts":[["2018",7]]}}}],"schema":"https://github.com/citation-style-language/schema/raw/master/csl-citation.json"} </w:instrText>
      </w:r>
      <w:r>
        <w:fldChar w:fldCharType="separate"/>
      </w:r>
      <w:r w:rsidRPr="00516959">
        <w:rPr>
          <w:rFonts w:ascii="Calibri" w:hAnsi="Calibri" w:cs="Calibri"/>
        </w:rPr>
        <w:t>(</w:t>
      </w:r>
      <w:proofErr w:type="spellStart"/>
      <w:r w:rsidRPr="00516959">
        <w:rPr>
          <w:rFonts w:ascii="Calibri" w:hAnsi="Calibri" w:cs="Calibri"/>
        </w:rPr>
        <w:t>Kotthaus</w:t>
      </w:r>
      <w:proofErr w:type="spellEnd"/>
      <w:r w:rsidRPr="00516959">
        <w:rPr>
          <w:rFonts w:ascii="Calibri" w:hAnsi="Calibri" w:cs="Calibri"/>
        </w:rPr>
        <w:t xml:space="preserve"> and </w:t>
      </w:r>
      <w:proofErr w:type="spellStart"/>
      <w:r w:rsidRPr="00516959">
        <w:rPr>
          <w:rFonts w:ascii="Calibri" w:hAnsi="Calibri" w:cs="Calibri"/>
        </w:rPr>
        <w:t>Grimmond</w:t>
      </w:r>
      <w:proofErr w:type="spellEnd"/>
      <w:r w:rsidRPr="00516959">
        <w:rPr>
          <w:rFonts w:ascii="Calibri" w:hAnsi="Calibri" w:cs="Calibri"/>
        </w:rPr>
        <w:t>, 2018; Tang et al., 2016)</w:t>
      </w:r>
      <w:r>
        <w:fldChar w:fldCharType="end"/>
      </w:r>
      <w:r>
        <w:t xml:space="preserve">. There is uncertainty associated with the influence of atmospheric turbulence and convection on BTs arrival height, which is not easily quantifiable </w:t>
      </w:r>
      <w:r>
        <w:fldChar w:fldCharType="begin"/>
      </w:r>
      <w:r>
        <w:instrText xml:space="preserve"> ADDIN ZOTERO_ITEM CSL_CITATION {"citationID":"ehNwfYLe","properties":{"formattedCitation":"(Baker, 2010)","plainCitation":"(Baker, 2010)","noteIndex":0},"citationItems":[{"id":242,"uris":["http://zotero.org/users/local/KCAGbsdL/items/BRIX3PUX"],"uri":["http://zotero.org/users/local/KCAGbsdL/items/BRIX3PUX"],"itemData":{"id":242,"type":"article-journal","container-title":"Atmospheric Environment","DOI":"10.1016/j.atmosenv.2009.10.030","ISSN":"13522310","issue":"4","journalAbbreviation":"Atmospheric Environment","language":"en","page":"563-571","source":"DOI.org (Crossref)","title":"A cluster analysis of long range air transport pathways and associated pollutant concentrations within the UK","volume":"44","author":[{"family":"Baker","given":"Jacob"}],"issued":{"date-parts":[["2010",2]]}}}],"schema":"https://github.com/citation-style-language/schema/raw/master/csl-citation.json"} </w:instrText>
      </w:r>
      <w:r>
        <w:fldChar w:fldCharType="separate"/>
      </w:r>
      <w:r w:rsidRPr="00516959">
        <w:rPr>
          <w:rFonts w:ascii="Calibri" w:hAnsi="Calibri" w:cs="Calibri"/>
        </w:rPr>
        <w:t>(Baker, 2010)</w:t>
      </w:r>
      <w:r>
        <w:fldChar w:fldCharType="end"/>
      </w:r>
      <w:r>
        <w:t xml:space="preserve">. </w:t>
      </w:r>
      <w:r w:rsidRPr="00BF0883">
        <w:t xml:space="preserve">However, employing 3-D trajectories, account for vertical movements, thus being defined as the most accurate trajectory </w:t>
      </w:r>
      <w:r w:rsidRPr="005C6D7D">
        <w:t xml:space="preserve">type </w:t>
      </w:r>
      <w:r w:rsidRPr="005C6D7D">
        <w:fldChar w:fldCharType="begin"/>
      </w:r>
      <w:r w:rsidRPr="005C6D7D">
        <w:instrText xml:space="preserve"> ADDIN ZOTERO_ITEM CSL_CITATION {"citationID":"byUlIKtp","properties":{"formattedCitation":"(Draxler, R.R., Hess, G.D., 1998, n.d.)","plainCitation":"(Draxler, R.R., Hess, G.D., 1998, n.d.)","noteIndex":0},"citationItems":[{"id":312,"uris":["http://zotero.org/users/local/KCAGbsdL/items/T7C3E7E4"],"uri":["http://zotero.org/users/local/KCAGbsdL/items/T7C3E7E4"],"itemData":{"id":312,"type":"article-journal","container-title":"Australian Meteorological Magazine, 295-308.","title":"An overview of the HYSPLIT-4 modelling system for trajectories, dispersion and deposition.","volume":"47","author":[{"family":"Draxler, R.R., Hess, G.D., 1998","given":""}]}}],"schema":"https://github.com/citation-style-language/schema/raw/master/csl-citation.json"} </w:instrText>
      </w:r>
      <w:r w:rsidRPr="005C6D7D">
        <w:fldChar w:fldCharType="separate"/>
      </w:r>
      <w:r w:rsidRPr="005C6D7D">
        <w:rPr>
          <w:rFonts w:ascii="Calibri" w:hAnsi="Calibri" w:cs="Calibri"/>
        </w:rPr>
        <w:t>(</w:t>
      </w:r>
      <w:proofErr w:type="spellStart"/>
      <w:r w:rsidRPr="005C6D7D">
        <w:rPr>
          <w:rFonts w:ascii="Calibri" w:hAnsi="Calibri" w:cs="Calibri"/>
        </w:rPr>
        <w:t>Draxler</w:t>
      </w:r>
      <w:proofErr w:type="spellEnd"/>
      <w:r w:rsidRPr="005C6D7D">
        <w:rPr>
          <w:rFonts w:ascii="Calibri" w:hAnsi="Calibri" w:cs="Calibri"/>
        </w:rPr>
        <w:t>, R.R., Hess, G.D., 1998, n.d.)</w:t>
      </w:r>
      <w:r w:rsidRPr="005C6D7D">
        <w:fldChar w:fldCharType="end"/>
      </w:r>
      <w:r w:rsidRPr="005C6D7D">
        <w:t>.</w:t>
      </w:r>
      <w:r w:rsidRPr="00BF0883">
        <w:t xml:space="preserve"> </w:t>
      </w:r>
      <w:r>
        <w:t xml:space="preserve">The hours were chosen to take advantage of the maximum temporal resolution available for GDAS1 files </w:t>
      </w:r>
      <w:r>
        <w:fldChar w:fldCharType="begin"/>
      </w:r>
      <w:r>
        <w:instrText xml:space="preserve"> ADDIN ZOTERO_ITEM CSL_CITATION {"citationID":"4mTO9Ay3","properties":{"formattedCitation":"(\\uc0\\u8220{}Air Resources Laboratory - GDAS Data Archive,\\uc0\\u8221{} n.d., p. 1)","plainCitation":"(“Air Resources Laboratory - GDAS Data Archive,” n.d., p. 1)","noteIndex":0},"citationItems":[{"id":234,"uris":["http://zotero.org/users/local/KCAGbsdL/items/UHDMBDT9"],"uri":["http://zotero.org/users/local/KCAGbsdL/items/UHDMBDT9"],"itemData":{"id":234,"type":"webpage","title":"Air Resources Laboratory - GDAS Data Archive","URL":"https://www.ready.noaa.gov/gdas1.php","accessed":{"date-parts":[["2020",5,2]]}},"locator":"1"}],"schema":"https://github.com/citation-style-language/schema/raw/master/csl-citation.json"} </w:instrText>
      </w:r>
      <w:r>
        <w:fldChar w:fldCharType="separate"/>
      </w:r>
      <w:r w:rsidRPr="00516959">
        <w:rPr>
          <w:rFonts w:ascii="Calibri" w:hAnsi="Calibri" w:cs="Calibri"/>
          <w:szCs w:val="24"/>
        </w:rPr>
        <w:t>(“Air Resources Laboratory - GDAS Data Archive,” n.d., p. 1)</w:t>
      </w:r>
      <w:r>
        <w:fldChar w:fldCharType="end"/>
      </w:r>
      <w:r>
        <w:t xml:space="preserve">. </w:t>
      </w:r>
    </w:p>
    <w:p w14:paraId="339963F8" w14:textId="77777777" w:rsidR="004C539F" w:rsidRDefault="004C539F" w:rsidP="004C539F">
      <w:pPr>
        <w:pStyle w:val="Heading3"/>
      </w:pPr>
    </w:p>
    <w:p w14:paraId="1E9CEB0D" w14:textId="77777777" w:rsidR="004C539F" w:rsidRDefault="004C539F" w:rsidP="004C539F">
      <w:pPr>
        <w:pStyle w:val="Heading3"/>
      </w:pPr>
      <w:bookmarkStart w:id="23" w:name="_Toc39790708"/>
      <w:r>
        <w:t>Trajectory errors</w:t>
      </w:r>
      <w:bookmarkEnd w:id="23"/>
    </w:p>
    <w:p w14:paraId="04F20FEB" w14:textId="77777777" w:rsidR="004C539F" w:rsidRPr="0022253E" w:rsidRDefault="004C539F" w:rsidP="004C539F"/>
    <w:p w14:paraId="555954B4" w14:textId="77777777" w:rsidR="004C539F" w:rsidRDefault="004C539F" w:rsidP="004C539F">
      <w:r>
        <w:t xml:space="preserve">From the literature, the error associated with HYSPLIT BTs is about 15 – 30% of the travel distance </w:t>
      </w:r>
      <w:r>
        <w:fldChar w:fldCharType="begin"/>
      </w:r>
      <w:r>
        <w:instrText xml:space="preserve"> ADDIN ZOTERO_ITEM CSL_CITATION {"citationID":"KqGv1iId","properties":{"formattedCitation":"(Draxler et al., n.d.)","plainCitation":"(Draxler et al., n.d.)","noteIndex":0},"citationItems":[{"id":256,"uris":["http://zotero.org/users/local/KCAGbsdL/items/LQIMXUJE"],"uri":["http://zotero.org/users/local/KCAGbsdL/items/LQIMXUJE"],"itemData":{"id":256,"type":"article-journal","abstract":"The HYSPLIT_4 (Hybrid Single-Particle Lagrangian Integrated Trajectory) Model\ninstallation, configuration, and operating procedures are reviewed.\nExamples are given for setting up the model for trajectory and\nconcentration simulations, graphical displays, and creating\npublication quality illustrations. The model requires specially\npreformatted meteorological data. Programs that can be used to\ncreate the model's meteorological input data are described. The\nUser's Guide has been restructured so that the section titles match\nthe GUI help menu tabs. Although this guide is designed to support\nthe PC and UNIX versions of the program, the executable of the\non-line web version is identical. The only differences are the\noptions available through the interface.","language":"en","page":"254","source":"Zotero","title":"HYSPLIT4 User's Guide","author":[{"family":"Draxler","given":"Roland"},{"family":"Stunder","given":"Barbara"},{"family":"Rolph","given":"Glenn"},{"family":"Stein","given":"Ariel"},{"family":"Taylor","given":"Albion"}]}}],"schema":"https://github.com/citation-style-language/schema/raw/master/csl-citation.json"} </w:instrText>
      </w:r>
      <w:r>
        <w:fldChar w:fldCharType="separate"/>
      </w:r>
      <w:r w:rsidRPr="0013341A">
        <w:rPr>
          <w:rFonts w:ascii="Calibri" w:hAnsi="Calibri" w:cs="Calibri"/>
        </w:rPr>
        <w:t>(</w:t>
      </w:r>
      <w:proofErr w:type="spellStart"/>
      <w:r w:rsidRPr="0013341A">
        <w:rPr>
          <w:rFonts w:ascii="Calibri" w:hAnsi="Calibri" w:cs="Calibri"/>
        </w:rPr>
        <w:t>Draxler</w:t>
      </w:r>
      <w:proofErr w:type="spellEnd"/>
      <w:r w:rsidRPr="0013341A">
        <w:rPr>
          <w:rFonts w:ascii="Calibri" w:hAnsi="Calibri" w:cs="Calibri"/>
        </w:rPr>
        <w:t xml:space="preserve"> et al., n.d.)</w:t>
      </w:r>
      <w:r>
        <w:fldChar w:fldCharType="end"/>
      </w:r>
      <w:r>
        <w:t xml:space="preserve">. In this paper, total trajectory error is assumed to be 20%,  </w:t>
      </w:r>
      <w:r w:rsidRPr="00E1684D">
        <w:rPr>
          <w:highlight w:val="yellow"/>
        </w:rPr>
        <w:t xml:space="preserve">as calculated in a </w:t>
      </w:r>
      <w:proofErr w:type="spellStart"/>
      <w:r w:rsidRPr="00E1684D">
        <w:rPr>
          <w:highlight w:val="yellow"/>
        </w:rPr>
        <w:t>comprehenshive</w:t>
      </w:r>
      <w:proofErr w:type="spellEnd"/>
      <w:r>
        <w:fldChar w:fldCharType="begin"/>
      </w:r>
      <w:r>
        <w:instrText xml:space="preserve"> ADDIN ZOTERO_TEMP </w:instrText>
      </w:r>
      <w:r>
        <w:fldChar w:fldCharType="end"/>
      </w:r>
      <w:r>
        <w:t xml:space="preserve">. For this study, a component of the error (integration error) was estimated performing a Forward/Backward test </w:t>
      </w:r>
      <w:r>
        <w:fldChar w:fldCharType="begin"/>
      </w:r>
      <w:r>
        <w:instrText xml:space="preserve"> ADDIN ZOTERO_ITEM CSL_CITATION {"citationID":"Kx0lrP3B","properties":{"formattedCitation":"(Freitag et al., 2013)","plainCitation":"(Freitag et al., 2013)","noteIndex":0},"citationItems":[{"id":313,"uris":["http://zotero.org/users/local/KCAGbsdL/items/C2733AK7"],"uri":["http://zotero.org/users/local/KCAGbsdL/items/C2733AK7"],"itemData":{"id":313,"type":"article-journal","abstract":"Abstract. Backward trajectories are commonly used to gain knowledge about the history of airborne observations in terms of possible processes along their path as well as feasible source regions. Here, we describe a refined approach that incorporates airborne gas, aerosol, and environmental data into back trajectories and show how this technique allows for simultaneous assessment of air mass history and back trajectory reliability without the need of calculating trajectory errors.  We use the HYbrid Single-Particle Lagrangian Integrated Trajectory (HYSPLIT) model and add a simple semi-automated computing routine to facilitate high-frequency coverage of back trajectories initiated along the flight track every 10 s. We integrate our in-situ physiochemical data by color-coding each of these trajectories with its corresponding in-situ tracer values measured at the back trajectory start points along the flight path. The unique color for each trajectory aids assessment of trajectory reliability through the visual clustering of air mass pathways of similar coloration. Moreover, marked changes in trajectories associated with marked changes evident in measured physiochemical or thermodynamic properties of an air mass add credence to trajectories, particularly when these air mass properties are linked to trajectory features characteristic of recognized sources or processes. This visual clustering of air mass pathways is of particular value for large-scale 3-D flight tracks common to aircraft experiments where air mass features of interest are often spatially distributed and temporally separated.  The cluster-visualization tool used here reveals most back trajectories with pollution signatures measured in the Central Equatorial Pacific reach back to sources on the South American continent over 10 000 km away and 12 days back in time, e.g. the Amazonian basin. We also demonstrate the distinctions in air mass properties between these and trajectories that penetrate deep convection in the Inter-Tropical Convergence Zone. Additionally, for the first time we show consistency of modeled HYSPLIT precipitation along back trajectories with scavenging signatures in the aerosol measured for these trajectories.","container-title":"Atmospheric Measurement Techniques Discussions","DOI":"10.5194/amtd-6-5345-2013","ISSN":"1867-8610","issue":"3","journalAbbreviation":"Atmos. Meas. Tech. Discuss.","language":"en","page":"5345-5399","source":"DOI.org (Crossref)","title":"Assimilating airborne gas and aerosol measurements into HYSPLIT: a visualization tool for simultaneous assessment of air mass history and back trajectory reliability","title-short":"Assimilating airborne gas and aerosol measurements into HYSPLIT","volume":"6","author":[{"family":"Freitag","given":"S."},{"family":"Clarke","given":"A. D."},{"family":"Howell","given":"S. G."},{"family":"Kapustin","given":"V. N."},{"family":"Campos","given":"T."},{"family":"Brekhovskikh","given":"V. L."},{"family":"Zhou","given":"J."}],"issued":{"date-parts":[["2013",6,19]]}}}],"schema":"https://github.com/citation-style-language/schema/raw/master/csl-citation.json"} </w:instrText>
      </w:r>
      <w:r>
        <w:fldChar w:fldCharType="separate"/>
      </w:r>
      <w:r w:rsidRPr="001D023B">
        <w:rPr>
          <w:rFonts w:ascii="Calibri" w:hAnsi="Calibri" w:cs="Calibri"/>
        </w:rPr>
        <w:t>(Freitag et al., 2013)</w:t>
      </w:r>
      <w:r>
        <w:fldChar w:fldCharType="end"/>
      </w:r>
      <w:r>
        <w:t xml:space="preserve">. This entails calculating the spatial difference between the source location of an original BT and the endpoint of its reverse trajectory. To minimize this error, BTs with associated integration error higher than two standard deviation from the mean were not considered in the analysis. Few (6.12%) BTs were discarded and 8.01% for Beijing.   </w:t>
      </w:r>
    </w:p>
    <w:p w14:paraId="5F136F48" w14:textId="77777777" w:rsidR="004C539F" w:rsidRDefault="004C539F" w:rsidP="004C539F">
      <w:pPr>
        <w:pStyle w:val="Heading3"/>
      </w:pPr>
      <w:bookmarkStart w:id="24" w:name="_Toc39790709"/>
      <w:r>
        <w:t>BT clustering</w:t>
      </w:r>
      <w:bookmarkEnd w:id="24"/>
      <w:r>
        <w:t xml:space="preserve"> </w:t>
      </w:r>
    </w:p>
    <w:p w14:paraId="07A0FA98" w14:textId="77777777" w:rsidR="004C539F" w:rsidRPr="00D652ED" w:rsidRDefault="004C539F" w:rsidP="004C539F"/>
    <w:p w14:paraId="45BA601A" w14:textId="4FE88FB8" w:rsidR="004C539F" w:rsidRDefault="004C539F" w:rsidP="004C539F">
      <w:r>
        <w:t>The default HYSPLIT clustering algorithm was employed in this study (see appendix 1.8 for details)</w:t>
      </w:r>
      <w:r>
        <w:fldChar w:fldCharType="begin"/>
      </w:r>
      <w:r>
        <w:instrText xml:space="preserve"> ADDIN ZOTERO_ITEM CSL_CITATION {"citationID":"Jqgtq9y4","properties":{"formattedCitation":"(Stein et al., 2015)","plainCitation":"(Stein et al., 2015)","noteIndex":0},"citationItems":[{"id":257,"uris":["http://zotero.org/users/local/KCAGbsdL/items/T6HGRG4A"],"uri":["http://zotero.org/users/local/KCAGbsdL/items/T6HGRG4A"],"itemData":{"id":257,"type":"article-journal","container-title":"Bulletin of the American Meteorological Society","DOI":"10.1175/BAMS-D-14-00110.1","ISSN":"0003-0007, 1520-0477","issue":"12","journalAbbreviation":"Bull. Amer. Meteor. Soc.","language":"en","page":"2059-2077","source":"DOI.org (Crossref)","title":"NOAA’s HYSPLIT Atmospheric Transport and Dispersion Modeling System","volume":"96","author":[{"family":"Stein","given":"A. F."},{"family":"Draxler","given":"R. R."},{"family":"Rolph","given":"G. D."},{"family":"Stunder","given":"B. J. B."},{"family":"Cohen","given":"M. D."},{"family":"Ngan","given":"F."}],"issued":{"date-parts":[["2015",12]]}}}],"schema":"https://github.com/citation-style-language/schema/raw/master/csl-citation.json"} </w:instrText>
      </w:r>
      <w:r>
        <w:fldChar w:fldCharType="separate"/>
      </w:r>
      <w:r w:rsidRPr="00B42A4C">
        <w:rPr>
          <w:rFonts w:ascii="Calibri" w:hAnsi="Calibri" w:cs="Calibri"/>
        </w:rPr>
        <w:t>(Stein et al., 2015)</w:t>
      </w:r>
      <w:r>
        <w:fldChar w:fldCharType="end"/>
      </w:r>
      <w:r>
        <w:t>. As suggested by HYSPLIT developers, only natural clusters were employed. This resulted in 8 MC</w:t>
      </w:r>
      <w:r w:rsidR="00FA512A">
        <w:t>s</w:t>
      </w:r>
      <w:r>
        <w:t xml:space="preserve"> for JF1 2018, 8  for JF1 climatology, 7 for JF2 2018 and 7 for JF2 climatology in London. In Beijing, 7 MC</w:t>
      </w:r>
      <w:r w:rsidR="00FA512A">
        <w:t>s</w:t>
      </w:r>
      <w:r>
        <w:t xml:space="preserve"> were identified for November climatology, 9  for November 2017, 8 for December climatology, and 7 for December 2017. Additional details regarding the choice of clusters is available in Appendix 1.8. The resulting clusters have been classified according to origin location, travel path, and residence time, </w:t>
      </w:r>
      <w:proofErr w:type="gramStart"/>
      <w:r>
        <w:t>The</w:t>
      </w:r>
      <w:proofErr w:type="gramEnd"/>
      <w:r>
        <w:t xml:space="preserve"> latter inferred comparing the distance travelled between time intervals.</w:t>
      </w:r>
    </w:p>
    <w:p w14:paraId="1A0598D8" w14:textId="77777777" w:rsidR="004C539F" w:rsidRPr="00D652ED" w:rsidRDefault="004C539F" w:rsidP="004C539F"/>
    <w:p w14:paraId="63C55050" w14:textId="77777777" w:rsidR="004C539F" w:rsidRDefault="004C539F" w:rsidP="004C539F">
      <w:pPr>
        <w:pStyle w:val="Heading2"/>
      </w:pPr>
      <w:bookmarkStart w:id="25" w:name="_Toc39790710"/>
      <w:r>
        <w:t>Data manipulation</w:t>
      </w:r>
      <w:bookmarkEnd w:id="25"/>
    </w:p>
    <w:p w14:paraId="23A6EF98" w14:textId="77777777" w:rsidR="004C539F" w:rsidRPr="006E62AB" w:rsidRDefault="004C539F" w:rsidP="004C539F">
      <w:r>
        <w:t xml:space="preserve">Calculations and manipulations of datasets were performed using Microsoft Excel and </w:t>
      </w:r>
      <w:proofErr w:type="spellStart"/>
      <w:r>
        <w:t>Rstudio</w:t>
      </w:r>
      <w:proofErr w:type="spellEnd"/>
      <w:r>
        <w:t xml:space="preserve"> software (see Appendix 1.4 for details). All data displayed are in Local time (GMT for London and GMT+8 for Beijing)</w:t>
      </w:r>
    </w:p>
    <w:p w14:paraId="56426E96" w14:textId="77777777" w:rsidR="004C539F" w:rsidRPr="00407E54" w:rsidRDefault="004C539F" w:rsidP="004C539F"/>
    <w:p w14:paraId="28D85794" w14:textId="77777777" w:rsidR="00FA512A" w:rsidRDefault="00FA512A" w:rsidP="004C539F">
      <w:pPr>
        <w:pStyle w:val="Heading1"/>
      </w:pPr>
      <w:bookmarkStart w:id="26" w:name="_Toc39790711"/>
    </w:p>
    <w:p w14:paraId="4D995E90" w14:textId="11BA082D" w:rsidR="004C539F" w:rsidRDefault="004C539F" w:rsidP="004C539F">
      <w:pPr>
        <w:pStyle w:val="Heading1"/>
      </w:pPr>
      <w:r>
        <w:t>Results and discussion</w:t>
      </w:r>
      <w:bookmarkEnd w:id="26"/>
    </w:p>
    <w:p w14:paraId="0FCD8DA3" w14:textId="77777777" w:rsidR="004C539F" w:rsidRDefault="004C539F" w:rsidP="004C539F">
      <w:pPr>
        <w:pStyle w:val="Heading2"/>
      </w:pPr>
      <w:bookmarkStart w:id="27" w:name="_Toc39790712"/>
      <w:r>
        <w:t>London</w:t>
      </w:r>
      <w:bookmarkEnd w:id="27"/>
    </w:p>
    <w:p w14:paraId="5BBF5917" w14:textId="77777777" w:rsidR="004C539F" w:rsidRDefault="004C539F" w:rsidP="004C539F">
      <w:pPr>
        <w:pStyle w:val="Heading3"/>
      </w:pPr>
      <w:bookmarkStart w:id="28" w:name="_Toc39790713"/>
      <w:r>
        <w:t>Time series analysis</w:t>
      </w:r>
      <w:bookmarkEnd w:id="28"/>
    </w:p>
    <w:p w14:paraId="56C9AE02" w14:textId="77777777" w:rsidR="004C539F" w:rsidRPr="00AF7EB8" w:rsidRDefault="004C539F" w:rsidP="004C539F"/>
    <w:p w14:paraId="122556B9" w14:textId="77777777" w:rsidR="004C539F" w:rsidRDefault="004C539F" w:rsidP="004C539F">
      <w:r>
        <w:t>Overall, NO</w:t>
      </w:r>
      <w:r w:rsidRPr="000F5454">
        <w:rPr>
          <w:vertAlign w:val="subscript"/>
        </w:rPr>
        <w:t>2</w:t>
      </w:r>
      <w:r>
        <w:t xml:space="preserve"> concentrations exceeded the legal limit of 200 </w:t>
      </w:r>
      <w:r w:rsidRPr="00E2661B">
        <w:t xml:space="preserve">µg/m³ </w:t>
      </w:r>
      <w:r>
        <w:t>a total of 13 in January 2018 (6 in JF1 and 7 in JF2) and 25 times in January climatology (9 in JF1 and 16 in JF2). Observing A in Figure 3, it is evident that NO</w:t>
      </w:r>
      <w:r>
        <w:rPr>
          <w:vertAlign w:val="subscript"/>
        </w:rPr>
        <w:t>2</w:t>
      </w:r>
      <w:r>
        <w:t xml:space="preserve"> concentrations in 2018 were consistently lower than in the climatology. Periods in which the difference persisted for an extended period was during January 6 to 10 , 15 to 18,  22 to 25 and 27 to 29 (A in figure 3). Between January 6 and 10, </w:t>
      </w:r>
      <w:r w:rsidRPr="002767F0">
        <w:t>NO</w:t>
      </w:r>
      <w:r w:rsidRPr="002767F0">
        <w:rPr>
          <w:vertAlign w:val="subscript"/>
        </w:rPr>
        <w:t>2</w:t>
      </w:r>
      <w:r w:rsidRPr="002767F0">
        <w:t xml:space="preserve"> concentrations</w:t>
      </w:r>
      <w:r>
        <w:t xml:space="preserve"> in 2018 were nearly 50% lower than in the climatology, and no exceedance of legal limits was recorded, but was observed twice in the climatology. Between January 15 and January 18, NO</w:t>
      </w:r>
      <w:r w:rsidRPr="00246210">
        <w:rPr>
          <w:vertAlign w:val="subscript"/>
        </w:rPr>
        <w:t>2</w:t>
      </w:r>
      <w:r>
        <w:t xml:space="preserve"> levels were consistently higher in the climatology than in 2018, nearing 180 </w:t>
      </w:r>
      <w:r w:rsidRPr="00246210">
        <w:t>µg/m³</w:t>
      </w:r>
      <w:r>
        <w:t xml:space="preserve"> (A in Figure 3). During this period, NO</w:t>
      </w:r>
      <w:r w:rsidRPr="001E59B5">
        <w:rPr>
          <w:vertAlign w:val="subscript"/>
        </w:rPr>
        <w:t>2</w:t>
      </w:r>
      <w:r>
        <w:t xml:space="preserve"> legal limits were exceeded eleven times in the climatology and zero times in 2018. Between January 19 and January 21, 2018, NO</w:t>
      </w:r>
      <w:r w:rsidRPr="00246210">
        <w:rPr>
          <w:vertAlign w:val="subscript"/>
        </w:rPr>
        <w:t>2</w:t>
      </w:r>
      <w:r>
        <w:t xml:space="preserve"> concentrations were substantially lower than in the climatology, and NO</w:t>
      </w:r>
      <w:r w:rsidRPr="00246210">
        <w:rPr>
          <w:vertAlign w:val="subscript"/>
        </w:rPr>
        <w:t>2</w:t>
      </w:r>
      <w:r>
        <w:t xml:space="preserve"> legal limits were exceeded only once in 2018 compared to eight times in the climatology. Similarly, during January 23, 2018, limits were not exceeded in 2018 compared to three times in the climatology. During the January 28, 2018, NO</w:t>
      </w:r>
      <w:r w:rsidRPr="00246210">
        <w:rPr>
          <w:vertAlign w:val="subscript"/>
        </w:rPr>
        <w:t>2</w:t>
      </w:r>
      <w:r>
        <w:t xml:space="preserve"> concentration remained lower than the average (nearing 100</w:t>
      </w:r>
      <w:r w:rsidRPr="007F1A2F">
        <w:t xml:space="preserve"> µg/m³</w:t>
      </w:r>
      <w:r>
        <w:t xml:space="preserve"> compared to 160</w:t>
      </w:r>
      <w:r w:rsidRPr="007F1A2F">
        <w:t xml:space="preserve"> µg/m³</w:t>
      </w:r>
      <w:r>
        <w:t>) however, in both periods the legal limits were not exceeded .</w:t>
      </w:r>
    </w:p>
    <w:p w14:paraId="3F68DE1D" w14:textId="77777777" w:rsidR="00EB025E" w:rsidRDefault="004C539F" w:rsidP="004C539F">
      <w:pPr>
        <w:rPr>
          <w:rFonts w:cstheme="minorHAnsi"/>
        </w:rPr>
        <w:sectPr w:rsidR="00EB025E" w:rsidSect="004020D6">
          <w:pgSz w:w="12240" w:h="15840"/>
          <w:pgMar w:top="1134" w:right="1134" w:bottom="1134" w:left="1134" w:header="720" w:footer="720" w:gutter="0"/>
          <w:cols w:space="720"/>
          <w:docGrid w:linePitch="360"/>
        </w:sectPr>
      </w:pPr>
      <w:r>
        <w:t>South-westerly winds are predominant in this location during both periods examined</w:t>
      </w:r>
      <w:r>
        <w:rPr>
          <w:rFonts w:ascii="Arial" w:hAnsi="Arial" w:cs="Arial"/>
        </w:rPr>
        <w:t xml:space="preserve">. </w:t>
      </w:r>
      <w:r>
        <w:rPr>
          <w:rFonts w:cstheme="minorHAnsi"/>
        </w:rPr>
        <w:t xml:space="preserve">During the first five days of January 2018, the wind direction was south-westerly, </w:t>
      </w:r>
      <w:proofErr w:type="gramStart"/>
      <w:r>
        <w:rPr>
          <w:rFonts w:cstheme="minorHAnsi"/>
        </w:rPr>
        <w:t>similar to</w:t>
      </w:r>
      <w:proofErr w:type="gramEnd"/>
      <w:r>
        <w:rPr>
          <w:rFonts w:cstheme="minorHAnsi"/>
        </w:rPr>
        <w:t xml:space="preserve"> the climatology (B in Figure 3). However, during the early hours of January 6, a sudden change in wind direction was recorded. The wind shifted rapidly anticlockwise from south-westerly to north-easterly</w:t>
      </w:r>
      <w:r w:rsidRPr="00880AA1">
        <w:rPr>
          <w:rFonts w:cstheme="minorHAnsi"/>
        </w:rPr>
        <w:t>.</w:t>
      </w:r>
      <w:r>
        <w:rPr>
          <w:rFonts w:cstheme="minorHAnsi"/>
        </w:rPr>
        <w:t xml:space="preserve"> This change in wind direction might indicate the passage of a cold front over this area, as steep decrease in air temperature and wind speed was also observed (C and D in Figure 3). North-easterly winds were predominant throughout January 6 and wind direction gradually shifted clockwise, from north-easterly to southerly during the following four days (B in Figure 3). Then, during the early morning of January 10 the wind rapidly shifted from north-easterly to south-easterly. During this period, NO</w:t>
      </w:r>
      <w:r w:rsidRPr="00044D5B">
        <w:rPr>
          <w:rFonts w:cstheme="minorHAnsi"/>
          <w:vertAlign w:val="subscript"/>
        </w:rPr>
        <w:t>2</w:t>
      </w:r>
      <w:r>
        <w:rPr>
          <w:rFonts w:cstheme="minorHAnsi"/>
        </w:rPr>
        <w:t xml:space="preserve"> concentrations were approximately 50% of the levels recorded in the climatology (A in Figure 3) and air temperature was consistently lower than in the climatology (1-5</w:t>
      </w:r>
      <w:r w:rsidRPr="00880AA1">
        <w:rPr>
          <w:rFonts w:cstheme="minorHAnsi"/>
        </w:rPr>
        <w:t>°C</w:t>
      </w:r>
      <w:r>
        <w:rPr>
          <w:rFonts w:cstheme="minorHAnsi"/>
        </w:rPr>
        <w:t xml:space="preserve"> in 2018 and 5-9°C in climatology). In 2018, between January 10 and the early hours of January 12 the wind remained northerly. A sudden variation in wind directions was recorded on January 12 (from northerly to south-easterly) and this change in wind direction remained constant throughout January 14. During this period, a slight drop in wind speed was observed, corresponding with a drop in air temperature and NO</w:t>
      </w:r>
      <w:r w:rsidRPr="00525D8C">
        <w:rPr>
          <w:rFonts w:cstheme="minorHAnsi"/>
          <w:vertAlign w:val="subscript"/>
        </w:rPr>
        <w:t>2</w:t>
      </w:r>
      <w:r>
        <w:rPr>
          <w:rFonts w:cstheme="minorHAnsi"/>
        </w:rPr>
        <w:t xml:space="preserve"> levels (A, C and D in Figure 3). Between January 15 and January 19, wind direction was similar in the compared periods. However, the wind speed in 2018 was considerably higher than in the climatology, often peaking at values three times higher (4-9 m/s compared to 2-3 m/s). Between January 23 and January 25 legal NO</w:t>
      </w:r>
      <w:r w:rsidRPr="00B047C5">
        <w:rPr>
          <w:rFonts w:cstheme="minorHAnsi"/>
          <w:vertAlign w:val="subscript"/>
        </w:rPr>
        <w:t>2</w:t>
      </w:r>
      <w:r>
        <w:rPr>
          <w:rFonts w:cstheme="minorHAnsi"/>
        </w:rPr>
        <w:t xml:space="preserve"> limits were exceeded four times in the climatology and zero times in 2018. No difference in wind direction was recorded between 2018 and the climatology during this time. However, a peak in wind speed</w:t>
      </w:r>
      <w:r>
        <w:t xml:space="preserve"> </w:t>
      </w:r>
      <w:r w:rsidRPr="00B047C5">
        <w:rPr>
          <w:rFonts w:cstheme="minorHAnsi"/>
        </w:rPr>
        <w:t>and air temperature</w:t>
      </w:r>
      <w:r>
        <w:rPr>
          <w:rFonts w:cstheme="minorHAnsi"/>
        </w:rPr>
        <w:t xml:space="preserve"> was observed in 2018</w:t>
      </w:r>
      <w:r w:rsidRPr="00B047C5">
        <w:rPr>
          <w:rFonts w:cstheme="minorHAnsi"/>
        </w:rPr>
        <w:t xml:space="preserve"> (C and D in Figure 3). Lastly, during </w:t>
      </w:r>
      <w:r>
        <w:rPr>
          <w:rFonts w:cstheme="minorHAnsi"/>
        </w:rPr>
        <w:t>January 28</w:t>
      </w:r>
      <w:r w:rsidRPr="00B047C5">
        <w:rPr>
          <w:rFonts w:cstheme="minorHAnsi"/>
        </w:rPr>
        <w:t xml:space="preserve">, the prevalent wind was </w:t>
      </w:r>
      <w:r>
        <w:rPr>
          <w:rFonts w:cstheme="minorHAnsi"/>
        </w:rPr>
        <w:t>n</w:t>
      </w:r>
      <w:r w:rsidRPr="00B047C5">
        <w:rPr>
          <w:rFonts w:cstheme="minorHAnsi"/>
        </w:rPr>
        <w:t>orth-</w:t>
      </w:r>
      <w:r>
        <w:rPr>
          <w:rFonts w:cstheme="minorHAnsi"/>
        </w:rPr>
        <w:t>w</w:t>
      </w:r>
      <w:r w:rsidRPr="00B047C5">
        <w:rPr>
          <w:rFonts w:cstheme="minorHAnsi"/>
        </w:rPr>
        <w:t xml:space="preserve">esterly, </w:t>
      </w:r>
      <w:r>
        <w:rPr>
          <w:rFonts w:cstheme="minorHAnsi"/>
        </w:rPr>
        <w:t>with higher</w:t>
      </w:r>
      <w:r w:rsidRPr="00B047C5">
        <w:rPr>
          <w:rFonts w:cstheme="minorHAnsi"/>
        </w:rPr>
        <w:t xml:space="preserve"> wind speed and air temperature</w:t>
      </w:r>
      <w:r>
        <w:rPr>
          <w:rFonts w:cstheme="minorHAnsi"/>
        </w:rPr>
        <w:t xml:space="preserve"> in 2018 than in the climatology</w:t>
      </w:r>
      <w:r w:rsidRPr="00B047C5">
        <w:rPr>
          <w:rFonts w:cstheme="minorHAnsi"/>
        </w:rPr>
        <w:t xml:space="preserve">. </w:t>
      </w:r>
      <w:r>
        <w:rPr>
          <w:rFonts w:cstheme="minorHAnsi"/>
        </w:rPr>
        <w:t>Periods in 2018 associated with NO</w:t>
      </w:r>
      <w:r w:rsidRPr="004D4F7C">
        <w:rPr>
          <w:rFonts w:cstheme="minorHAnsi"/>
          <w:vertAlign w:val="subscript"/>
        </w:rPr>
        <w:t>2</w:t>
      </w:r>
      <w:r>
        <w:rPr>
          <w:rFonts w:cstheme="minorHAnsi"/>
        </w:rPr>
        <w:t xml:space="preserve"> concentrations lower than in the climatology,</w:t>
      </w:r>
      <w:r w:rsidRPr="004D4F7C">
        <w:rPr>
          <w:rFonts w:cstheme="minorHAnsi"/>
        </w:rPr>
        <w:t xml:space="preserve"> loosely coincide with periods </w:t>
      </w:r>
      <w:r>
        <w:rPr>
          <w:rFonts w:cstheme="minorHAnsi"/>
        </w:rPr>
        <w:t>during which wind speeds were observed to be</w:t>
      </w:r>
      <w:r w:rsidRPr="004D4F7C">
        <w:rPr>
          <w:rFonts w:cstheme="minorHAnsi"/>
        </w:rPr>
        <w:t xml:space="preserve"> higher than the climatology. </w:t>
      </w:r>
      <w:r>
        <w:rPr>
          <w:rFonts w:cstheme="minorHAnsi"/>
        </w:rPr>
        <w:t>High wind speeds are often associated with dispersion of NO</w:t>
      </w:r>
      <w:r w:rsidRPr="00935B5F">
        <w:rPr>
          <w:rFonts w:cstheme="minorHAnsi"/>
          <w:vertAlign w:val="subscript"/>
        </w:rPr>
        <w:t>2</w:t>
      </w:r>
      <w:r>
        <w:rPr>
          <w:rFonts w:cstheme="minorHAnsi"/>
        </w:rPr>
        <w:t xml:space="preserve"> in an urban environment, while calm and stable conditions increase the likelihood of accumulation </w:t>
      </w:r>
      <w:r>
        <w:rPr>
          <w:rFonts w:cstheme="minorHAnsi"/>
        </w:rPr>
        <w:fldChar w:fldCharType="begin"/>
      </w:r>
      <w:r>
        <w:rPr>
          <w:rFonts w:cstheme="minorHAnsi"/>
        </w:rPr>
        <w:instrText xml:space="preserve"> ADDIN ZOTERO_ITEM CSL_CITATION {"citationID":"rfrtgu3t","properties":{"formattedCitation":"(Grundstr\\uc0\\u246{}m et al., 2015; Shi and Harrison, 1997)","plainCitation":"(Grundström et al., 2015; Shi and Harrison, 1997)","noteIndex":0},"citationItems":[{"id":250,"uris":["http://zotero.org/users/local/KCAGbsdL/items/WEQJW2ES"],"uri":["http://zotero.org/users/local/KCAGbsdL/items/WEQJW2ES"],"itemData":{"id":250,"type":"article-journal","container-title":"Atmospheric Environment","DOI":"10.1016/j.atmosenv.2015.08.057","ISSN":"13522310","journalAbbreviation":"Atmospheric Environment","language":"en","page":"317-327","source":"DOI.org (Crossref)","title":"Variation and co-variation of PM10, particle number concentration, NOx and NO2 in the urban air – Relationships with wind speed, vertical temperature gradient and weather type","volume":"120","author":[{"family":"Grundström","given":"M."},{"family":"Hak","given":"C."},{"family":"Chen","given":"D."},{"family":"Hallquist","given":"M."},{"family":"Pleijel","given":"H."}],"issued":{"date-parts":[["2015",11]]}}},{"id":251,"uris":["http://zotero.org/users/local/KCAGbsdL/items/28XRYZYB"],"uri":["http://zotero.org/users/local/KCAGbsdL/items/28XRYZYB"],"itemData":{"id":251,"type":"article-journal","container-title":"Atmospheric Environment","DOI":"10.1016/S1352-2310(97)00282-3","ISSN":"13522310","issue":"24","journalAbbreviation":"Atmospheric Environment","language":"en","page":"4081-4094","source":"DOI.org (Crossref)","title":"Regression modelling of hourly NOx and NO2 concentrations in urban air in London","volume":"31","author":[{"family":"Shi","given":"Ji Ping"},{"family":"Harrison","given":"Roy M."}],"issued":{"date-parts":[["1997",12]]}}}],"schema":"https://github.com/citation-style-language/schema/raw/master/csl-citation.json"} </w:instrText>
      </w:r>
      <w:r>
        <w:rPr>
          <w:rFonts w:cstheme="minorHAnsi"/>
        </w:rPr>
        <w:fldChar w:fldCharType="separate"/>
      </w:r>
      <w:r w:rsidRPr="00935B5F">
        <w:rPr>
          <w:rFonts w:ascii="Calibri" w:hAnsi="Calibri" w:cs="Calibri"/>
          <w:szCs w:val="24"/>
        </w:rPr>
        <w:t>(</w:t>
      </w:r>
      <w:proofErr w:type="spellStart"/>
      <w:r w:rsidRPr="00935B5F">
        <w:rPr>
          <w:rFonts w:ascii="Calibri" w:hAnsi="Calibri" w:cs="Calibri"/>
          <w:szCs w:val="24"/>
        </w:rPr>
        <w:t>Grundström</w:t>
      </w:r>
      <w:proofErr w:type="spellEnd"/>
      <w:r w:rsidRPr="00935B5F">
        <w:rPr>
          <w:rFonts w:ascii="Calibri" w:hAnsi="Calibri" w:cs="Calibri"/>
          <w:szCs w:val="24"/>
        </w:rPr>
        <w:t xml:space="preserve"> et al., 2015; Shi and Harrison, 1997)</w:t>
      </w:r>
      <w:r>
        <w:rPr>
          <w:rFonts w:cstheme="minorHAnsi"/>
        </w:rPr>
        <w:fldChar w:fldCharType="end"/>
      </w:r>
      <w:r>
        <w:rPr>
          <w:rFonts w:cstheme="minorHAnsi"/>
        </w:rPr>
        <w:t>. This might explain the trend observed in 2018.</w:t>
      </w:r>
      <w:r w:rsidRPr="00BD599B">
        <w:t xml:space="preserve"> </w:t>
      </w:r>
      <w:r w:rsidRPr="00B047C5">
        <w:rPr>
          <w:rFonts w:cstheme="minorHAnsi"/>
        </w:rPr>
        <w:t xml:space="preserve">Overall, January 2018 appears to be anomalous, with consistently lower </w:t>
      </w:r>
      <w:r w:rsidRPr="00B047C5">
        <w:rPr>
          <w:rFonts w:cstheme="minorHAnsi"/>
        </w:rPr>
        <w:lastRenderedPageBreak/>
        <w:t>NO</w:t>
      </w:r>
      <w:r w:rsidRPr="00831F59">
        <w:rPr>
          <w:rFonts w:cstheme="minorHAnsi"/>
          <w:vertAlign w:val="subscript"/>
        </w:rPr>
        <w:t>2</w:t>
      </w:r>
      <w:r w:rsidRPr="00831F59">
        <w:rPr>
          <w:rFonts w:cstheme="minorHAnsi"/>
          <w:vertAlign w:val="superscript"/>
        </w:rPr>
        <w:t xml:space="preserve"> </w:t>
      </w:r>
      <w:r w:rsidRPr="00B047C5">
        <w:rPr>
          <w:rFonts w:cstheme="minorHAnsi"/>
        </w:rPr>
        <w:t xml:space="preserve">concentrations than the average, higher wind speeds and sudden shifts in wind direction, which are not recorded in the climatology. Although variations in meteorological parameters in the climatology would be less </w:t>
      </w:r>
    </w:p>
    <w:p w14:paraId="7EFD0EED" w14:textId="0479DF1B" w:rsidR="00EB025E" w:rsidRDefault="00EB025E" w:rsidP="004C539F">
      <w:pPr>
        <w:rPr>
          <w:rFonts w:cstheme="minorHAnsi"/>
        </w:rPr>
      </w:pPr>
      <w:r>
        <w:rPr>
          <w:noProof/>
        </w:rPr>
        <w:lastRenderedPageBreak/>
        <mc:AlternateContent>
          <mc:Choice Requires="wps">
            <w:drawing>
              <wp:anchor distT="0" distB="0" distL="114300" distR="114300" simplePos="0" relativeHeight="251677696" behindDoc="1" locked="0" layoutInCell="1" allowOverlap="1" wp14:anchorId="16E6DC33" wp14:editId="5270D4B7">
                <wp:simplePos x="0" y="0"/>
                <wp:positionH relativeFrom="margin">
                  <wp:align>center</wp:align>
                </wp:positionH>
                <wp:positionV relativeFrom="paragraph">
                  <wp:posOffset>5619750</wp:posOffset>
                </wp:positionV>
                <wp:extent cx="9243060" cy="635"/>
                <wp:effectExtent l="0" t="0" r="0" b="0"/>
                <wp:wrapTight wrapText="bothSides">
                  <wp:wrapPolygon edited="0">
                    <wp:start x="0" y="0"/>
                    <wp:lineTo x="0" y="20282"/>
                    <wp:lineTo x="21547" y="20282"/>
                    <wp:lineTo x="21547"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9243060" cy="635"/>
                        </a:xfrm>
                        <a:prstGeom prst="rect">
                          <a:avLst/>
                        </a:prstGeom>
                        <a:solidFill>
                          <a:prstClr val="white"/>
                        </a:solidFill>
                        <a:ln>
                          <a:noFill/>
                        </a:ln>
                      </wps:spPr>
                      <wps:txbx>
                        <w:txbxContent>
                          <w:p w14:paraId="08D378D1" w14:textId="4A859092" w:rsidR="00BF5C93" w:rsidRPr="00523FD9" w:rsidRDefault="00BF5C93" w:rsidP="00EB025E">
                            <w:pPr>
                              <w:pStyle w:val="Caption"/>
                              <w:rPr>
                                <w:rFonts w:cstheme="minorHAnsi"/>
                                <w:noProof/>
                              </w:rPr>
                            </w:pPr>
                            <w:r>
                              <w:t xml:space="preserve">Figure </w:t>
                            </w:r>
                            <w:r>
                              <w:fldChar w:fldCharType="begin"/>
                            </w:r>
                            <w:r>
                              <w:instrText xml:space="preserve"> SEQ Figure \* ARABIC </w:instrText>
                            </w:r>
                            <w:r>
                              <w:fldChar w:fldCharType="separate"/>
                            </w:r>
                            <w:r>
                              <w:rPr>
                                <w:noProof/>
                              </w:rPr>
                              <w:t>3</w:t>
                            </w:r>
                            <w:r>
                              <w:fldChar w:fldCharType="end"/>
                            </w:r>
                            <w:r>
                              <w:t>:</w:t>
                            </w:r>
                            <w:r w:rsidRPr="007A7F51">
                              <w:t xml:space="preserve"> Time series of NO2 concentration (A), Wind direction (B), Wind speed (C) and Ambient air temperature (D) during January 2018 and in January climatology in London. The horizontal red line in A represents the EU legal limit for NO2 concent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E6DC33" id="Text Box 11" o:spid="_x0000_s1028" type="#_x0000_t202" style="position:absolute;margin-left:0;margin-top:442.5pt;width:727.8pt;height:.05pt;z-index:-2516387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" stroked="f">
                <v:textbox style="mso-fit-shape-to-text:t" inset="0,0,0,0">
                  <w:txbxContent>
                    <w:p w14:paraId="08D378D1" w14:textId="4A859092" w:rsidR="00BF5C93" w:rsidRPr="00523FD9" w:rsidRDefault="00BF5C93" w:rsidP="00EB025E">
                      <w:pPr>
                        <w:pStyle w:val="Caption"/>
                        <w:rPr>
                          <w:rFonts w:cstheme="minorHAnsi"/>
                          <w:noProof/>
                        </w:rPr>
                      </w:pPr>
                      <w:r>
                        <w:t xml:space="preserve">Figure </w:t>
                      </w:r>
                      <w:r>
                        <w:fldChar w:fldCharType="begin"/>
                      </w:r>
                      <w:r>
                        <w:instrText xml:space="preserve"> SEQ Figure \* ARABIC </w:instrText>
                      </w:r>
                      <w:r>
                        <w:fldChar w:fldCharType="separate"/>
                      </w:r>
                      <w:r>
                        <w:rPr>
                          <w:noProof/>
                        </w:rPr>
                        <w:t>3</w:t>
                      </w:r>
                      <w:r>
                        <w:fldChar w:fldCharType="end"/>
                      </w:r>
                      <w:r>
                        <w:t>:</w:t>
                      </w:r>
                      <w:r w:rsidRPr="007A7F51">
                        <w:t xml:space="preserve"> Time series of NO2 concentration (A), Wind direction (B), Wind speed (C) and Ambient air temperature (D) during January 2018 and in January climatology in London. The horizontal red line in A represents the EU legal limit for NO2 concentration.</w:t>
                      </w:r>
                    </w:p>
                  </w:txbxContent>
                </v:textbox>
                <w10:wrap type="tight" anchorx="margin"/>
              </v:shape>
            </w:pict>
          </mc:Fallback>
        </mc:AlternateContent>
      </w:r>
      <w:r>
        <w:rPr>
          <w:rFonts w:cstheme="minorHAnsi"/>
          <w:noProof/>
        </w:rPr>
        <w:drawing>
          <wp:anchor distT="0" distB="0" distL="114300" distR="114300" simplePos="0" relativeHeight="251675648" behindDoc="1" locked="0" layoutInCell="1" allowOverlap="1" wp14:anchorId="7905A01D" wp14:editId="4937B5DD">
            <wp:simplePos x="0" y="0"/>
            <wp:positionH relativeFrom="column">
              <wp:posOffset>-367665</wp:posOffset>
            </wp:positionH>
            <wp:positionV relativeFrom="paragraph">
              <wp:posOffset>0</wp:posOffset>
            </wp:positionV>
            <wp:extent cx="9469755" cy="5608320"/>
            <wp:effectExtent l="0" t="0" r="0" b="0"/>
            <wp:wrapTight wrapText="bothSides">
              <wp:wrapPolygon edited="0">
                <wp:start x="0" y="0"/>
                <wp:lineTo x="0" y="21497"/>
                <wp:lineTo x="21552" y="21497"/>
                <wp:lineTo x="21552"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69755" cy="5608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2F2F94" w14:textId="1EECFB85" w:rsidR="00EB025E" w:rsidRDefault="00EB025E" w:rsidP="004C539F">
      <w:pPr>
        <w:rPr>
          <w:rFonts w:cstheme="minorHAnsi"/>
        </w:rPr>
        <w:sectPr w:rsidR="00EB025E" w:rsidSect="00EB025E">
          <w:pgSz w:w="15840" w:h="12240" w:orient="landscape"/>
          <w:pgMar w:top="1134" w:right="1134" w:bottom="1134" w:left="1134" w:header="720" w:footer="720" w:gutter="0"/>
          <w:cols w:space="720"/>
          <w:docGrid w:linePitch="360"/>
        </w:sectPr>
      </w:pPr>
    </w:p>
    <w:p w14:paraId="3D7CC26F" w14:textId="136B9678" w:rsidR="004C539F" w:rsidRDefault="004C539F" w:rsidP="004C539F">
      <w:pPr>
        <w:rPr>
          <w:rFonts w:cstheme="minorHAnsi"/>
        </w:rPr>
      </w:pPr>
      <w:r w:rsidRPr="00B047C5">
        <w:rPr>
          <w:rFonts w:cstheme="minorHAnsi"/>
        </w:rPr>
        <w:lastRenderedPageBreak/>
        <w:t>evident due to averaging of observations, changes</w:t>
      </w:r>
      <w:r>
        <w:rPr>
          <w:rFonts w:cstheme="minorHAnsi"/>
        </w:rPr>
        <w:t xml:space="preserve"> of significant amplitude</w:t>
      </w:r>
      <w:r w:rsidRPr="00B047C5">
        <w:rPr>
          <w:rFonts w:cstheme="minorHAnsi"/>
        </w:rPr>
        <w:t xml:space="preserve"> are observed in 2018</w:t>
      </w:r>
      <w:r>
        <w:rPr>
          <w:rFonts w:cstheme="minorHAnsi"/>
        </w:rPr>
        <w:t xml:space="preserve"> </w:t>
      </w:r>
      <w:r>
        <w:rPr>
          <w:rFonts w:cstheme="minorHAnsi"/>
        </w:rPr>
        <w:fldChar w:fldCharType="begin"/>
      </w:r>
      <w:r>
        <w:rPr>
          <w:rFonts w:cstheme="minorHAnsi"/>
        </w:rPr>
        <w:instrText xml:space="preserve"> ADDIN ZOTERO_ITEM CSL_CITATION {"citationID":"9qkUMLgy","properties":{"formattedCitation":"(World Meteorological Organization, 2011)","plainCitation":"(World Meteorological Organization, 2011)","noteIndex":0},"citationItems":[{"id":317,"uris":["http://zotero.org/users/local/KCAGbsdL/items/KSU7JISU"],"uri":["http://zotero.org/users/local/KCAGbsdL/items/KSU7JISU"],"itemData":{"id":317,"type":"book","event-place":"Geneva, Switzerland","ISBN":"978-92-63-10100-6","language":"English","note":"OCLC: 767618724","publisher":"World Meteorological Organization","publisher-place":"Geneva, Switzerland","source":"Open WorldCat","title":"Guide to climatological practices","author":[{"literal":"World Meteorological Organization"}],"issued":{"date-parts":[["2011"]]}}}],"schema":"https://github.com/citation-style-language/schema/raw/master/csl-citation.json"} </w:instrText>
      </w:r>
      <w:r>
        <w:rPr>
          <w:rFonts w:cstheme="minorHAnsi"/>
        </w:rPr>
        <w:fldChar w:fldCharType="separate"/>
      </w:r>
      <w:r w:rsidRPr="00FA6F32">
        <w:rPr>
          <w:rFonts w:ascii="Calibri" w:hAnsi="Calibri" w:cs="Calibri"/>
        </w:rPr>
        <w:t>(World Meteorological Organization, 2011)</w:t>
      </w:r>
      <w:r>
        <w:rPr>
          <w:rFonts w:cstheme="minorHAnsi"/>
        </w:rPr>
        <w:fldChar w:fldCharType="end"/>
      </w:r>
      <w:r w:rsidRPr="00B047C5">
        <w:rPr>
          <w:rFonts w:cstheme="minorHAnsi"/>
        </w:rPr>
        <w:t>.</w:t>
      </w:r>
      <w:r>
        <w:rPr>
          <w:rFonts w:cstheme="minorHAnsi"/>
        </w:rPr>
        <w:t xml:space="preserve"> </w:t>
      </w:r>
      <w:r w:rsidRPr="008D78ED">
        <w:rPr>
          <w:rFonts w:cstheme="minorHAnsi"/>
        </w:rPr>
        <w:t>To investigate further the anomalies recorded in meteorological conditions, the average and standard deviations of observed meteorological variables were calculated and are present in table 1.</w:t>
      </w:r>
    </w:p>
    <w:tbl>
      <w:tblPr>
        <w:tblpPr w:leftFromText="180" w:rightFromText="180" w:vertAnchor="text" w:horzAnchor="margin" w:tblpY="332"/>
        <w:tblW w:w="0" w:type="auto"/>
        <w:tblLook w:val="04A0" w:firstRow="1" w:lastRow="0" w:firstColumn="1" w:lastColumn="0" w:noHBand="0" w:noVBand="1"/>
      </w:tblPr>
      <w:tblGrid>
        <w:gridCol w:w="1323"/>
        <w:gridCol w:w="1296"/>
        <w:gridCol w:w="1300"/>
        <w:gridCol w:w="1296"/>
        <w:gridCol w:w="1304"/>
        <w:gridCol w:w="1381"/>
        <w:gridCol w:w="1450"/>
      </w:tblGrid>
      <w:tr w:rsidR="009B4DC9" w14:paraId="682FE180" w14:textId="77777777" w:rsidTr="009B4DC9">
        <w:tc>
          <w:tcPr>
            <w:tcW w:w="1323" w:type="dxa"/>
            <w:vAlign w:val="bottom"/>
          </w:tcPr>
          <w:p w14:paraId="10A0C249" w14:textId="77777777" w:rsidR="009B4DC9" w:rsidRPr="007201A5" w:rsidRDefault="009B4DC9" w:rsidP="009B4DC9">
            <w:pPr>
              <w:rPr>
                <w:b/>
                <w:bCs/>
              </w:rPr>
            </w:pPr>
            <w:r w:rsidRPr="007201A5">
              <w:rPr>
                <w:rFonts w:ascii="Calibri" w:hAnsi="Calibri" w:cs="Calibri"/>
                <w:b/>
                <w:bCs/>
                <w:color w:val="000000"/>
              </w:rPr>
              <w:t>Period</w:t>
            </w:r>
          </w:p>
        </w:tc>
        <w:tc>
          <w:tcPr>
            <w:tcW w:w="1296" w:type="dxa"/>
            <w:vAlign w:val="bottom"/>
          </w:tcPr>
          <w:p w14:paraId="024A2F15" w14:textId="77777777" w:rsidR="009B4DC9" w:rsidRPr="007201A5" w:rsidRDefault="009B4DC9" w:rsidP="009B4DC9">
            <w:pPr>
              <w:rPr>
                <w:b/>
                <w:bCs/>
              </w:rPr>
            </w:pPr>
            <w:r w:rsidRPr="007201A5">
              <w:rPr>
                <w:rFonts w:ascii="Calibri" w:hAnsi="Calibri" w:cs="Calibri"/>
                <w:b/>
                <w:bCs/>
                <w:color w:val="000000"/>
              </w:rPr>
              <w:t xml:space="preserve">Average </w:t>
            </w:r>
            <w:r>
              <w:rPr>
                <w:rFonts w:ascii="Calibri" w:hAnsi="Calibri" w:cs="Calibri"/>
                <w:b/>
                <w:bCs/>
                <w:color w:val="000000"/>
              </w:rPr>
              <w:t>wind speed (m/s)</w:t>
            </w:r>
          </w:p>
        </w:tc>
        <w:tc>
          <w:tcPr>
            <w:tcW w:w="1300" w:type="dxa"/>
            <w:vAlign w:val="bottom"/>
          </w:tcPr>
          <w:p w14:paraId="72FCF3D2" w14:textId="77777777" w:rsidR="009B4DC9" w:rsidRPr="007201A5" w:rsidRDefault="009B4DC9" w:rsidP="009B4DC9">
            <w:pPr>
              <w:rPr>
                <w:b/>
                <w:bCs/>
              </w:rPr>
            </w:pPr>
            <w:r>
              <w:rPr>
                <w:b/>
                <w:bCs/>
              </w:rPr>
              <w:t>Standard deviation (wind speed)</w:t>
            </w:r>
          </w:p>
        </w:tc>
        <w:tc>
          <w:tcPr>
            <w:tcW w:w="1296" w:type="dxa"/>
            <w:vAlign w:val="bottom"/>
          </w:tcPr>
          <w:p w14:paraId="6D22AC29" w14:textId="77777777" w:rsidR="009B4DC9" w:rsidRPr="007201A5" w:rsidRDefault="009B4DC9" w:rsidP="009B4DC9">
            <w:pPr>
              <w:rPr>
                <w:b/>
                <w:bCs/>
              </w:rPr>
            </w:pPr>
            <w:r w:rsidRPr="007201A5">
              <w:rPr>
                <w:rFonts w:ascii="Calibri" w:hAnsi="Calibri" w:cs="Calibri"/>
                <w:b/>
                <w:bCs/>
                <w:color w:val="000000"/>
              </w:rPr>
              <w:t>Average</w:t>
            </w:r>
            <w:r>
              <w:rPr>
                <w:rFonts w:ascii="Calibri" w:hAnsi="Calibri" w:cs="Calibri"/>
                <w:b/>
                <w:bCs/>
                <w:color w:val="000000"/>
              </w:rPr>
              <w:t xml:space="preserve"> wind direction (</w:t>
            </w:r>
            <w:bookmarkStart w:id="29" w:name="_Hlk39509647"/>
            <w:r w:rsidRPr="007201A5">
              <w:rPr>
                <w:rFonts w:ascii="Calibri" w:hAnsi="Calibri" w:cs="Calibri"/>
                <w:b/>
                <w:bCs/>
                <w:color w:val="000000"/>
              </w:rPr>
              <w:t>°</w:t>
            </w:r>
            <w:bookmarkEnd w:id="29"/>
            <w:r>
              <w:rPr>
                <w:rFonts w:ascii="Calibri" w:hAnsi="Calibri" w:cs="Calibri"/>
                <w:b/>
                <w:bCs/>
                <w:color w:val="000000"/>
              </w:rPr>
              <w:t>)</w:t>
            </w:r>
          </w:p>
        </w:tc>
        <w:tc>
          <w:tcPr>
            <w:tcW w:w="1304" w:type="dxa"/>
            <w:vAlign w:val="bottom"/>
          </w:tcPr>
          <w:p w14:paraId="66338ED0" w14:textId="77777777" w:rsidR="009B4DC9" w:rsidRPr="007201A5" w:rsidRDefault="009B4DC9" w:rsidP="009B4DC9">
            <w:pPr>
              <w:rPr>
                <w:b/>
                <w:bCs/>
              </w:rPr>
            </w:pPr>
            <w:r w:rsidRPr="007201A5">
              <w:rPr>
                <w:b/>
                <w:bCs/>
              </w:rPr>
              <w:t xml:space="preserve">Standard deviation (wind </w:t>
            </w:r>
            <w:r>
              <w:rPr>
                <w:b/>
                <w:bCs/>
              </w:rPr>
              <w:t>direction</w:t>
            </w:r>
            <w:r w:rsidRPr="007201A5">
              <w:rPr>
                <w:b/>
                <w:bCs/>
              </w:rPr>
              <w:t>)</w:t>
            </w:r>
          </w:p>
        </w:tc>
        <w:tc>
          <w:tcPr>
            <w:tcW w:w="1381" w:type="dxa"/>
            <w:vAlign w:val="bottom"/>
          </w:tcPr>
          <w:p w14:paraId="62FAAD62" w14:textId="77777777" w:rsidR="009B4DC9" w:rsidRPr="007201A5" w:rsidRDefault="009B4DC9" w:rsidP="009B4DC9">
            <w:pPr>
              <w:rPr>
                <w:b/>
                <w:bCs/>
              </w:rPr>
            </w:pPr>
            <w:r>
              <w:rPr>
                <w:rFonts w:ascii="Calibri" w:hAnsi="Calibri" w:cs="Calibri"/>
                <w:b/>
                <w:bCs/>
                <w:color w:val="000000"/>
              </w:rPr>
              <w:t>Air temperature (</w:t>
            </w:r>
            <w:r w:rsidRPr="007201A5">
              <w:rPr>
                <w:rFonts w:ascii="Calibri" w:hAnsi="Calibri" w:cs="Calibri"/>
                <w:b/>
                <w:bCs/>
                <w:color w:val="000000"/>
              </w:rPr>
              <w:t>°C</w:t>
            </w:r>
            <w:r>
              <w:rPr>
                <w:rFonts w:ascii="Calibri" w:hAnsi="Calibri" w:cs="Calibri"/>
                <w:b/>
                <w:bCs/>
                <w:color w:val="000000"/>
              </w:rPr>
              <w:t>)</w:t>
            </w:r>
          </w:p>
        </w:tc>
        <w:tc>
          <w:tcPr>
            <w:tcW w:w="1450" w:type="dxa"/>
            <w:vAlign w:val="bottom"/>
          </w:tcPr>
          <w:p w14:paraId="45DA710D" w14:textId="77777777" w:rsidR="009B4DC9" w:rsidRPr="007201A5" w:rsidRDefault="009B4DC9" w:rsidP="009B4DC9">
            <w:pPr>
              <w:rPr>
                <w:b/>
                <w:bCs/>
              </w:rPr>
            </w:pPr>
            <w:r w:rsidRPr="007201A5">
              <w:rPr>
                <w:rFonts w:ascii="Calibri" w:hAnsi="Calibri" w:cs="Calibri"/>
                <w:b/>
                <w:bCs/>
                <w:color w:val="000000"/>
              </w:rPr>
              <w:t>Standard deviation</w:t>
            </w:r>
            <w:r>
              <w:rPr>
                <w:rFonts w:ascii="Calibri" w:hAnsi="Calibri" w:cs="Calibri"/>
                <w:b/>
                <w:bCs/>
                <w:color w:val="000000"/>
              </w:rPr>
              <w:t xml:space="preserve"> (air temperature)</w:t>
            </w:r>
          </w:p>
        </w:tc>
      </w:tr>
      <w:tr w:rsidR="009B4DC9" w14:paraId="7D3B3EB4" w14:textId="77777777" w:rsidTr="009B4DC9">
        <w:tc>
          <w:tcPr>
            <w:tcW w:w="1323" w:type="dxa"/>
            <w:vAlign w:val="bottom"/>
          </w:tcPr>
          <w:p w14:paraId="0FEAED47" w14:textId="77777777" w:rsidR="009B4DC9" w:rsidRDefault="009B4DC9" w:rsidP="009B4DC9">
            <w:r>
              <w:rPr>
                <w:rFonts w:ascii="Calibri" w:hAnsi="Calibri" w:cs="Calibri"/>
                <w:color w:val="000000"/>
              </w:rPr>
              <w:t>JF1</w:t>
            </w:r>
          </w:p>
        </w:tc>
        <w:tc>
          <w:tcPr>
            <w:tcW w:w="1296" w:type="dxa"/>
            <w:vAlign w:val="bottom"/>
          </w:tcPr>
          <w:p w14:paraId="429D8759" w14:textId="77777777" w:rsidR="009B4DC9" w:rsidRDefault="009B4DC9" w:rsidP="009B4DC9">
            <w:r>
              <w:rPr>
                <w:rFonts w:ascii="Calibri" w:hAnsi="Calibri" w:cs="Calibri"/>
                <w:color w:val="000000"/>
              </w:rPr>
              <w:t>3.84</w:t>
            </w:r>
          </w:p>
        </w:tc>
        <w:tc>
          <w:tcPr>
            <w:tcW w:w="1300" w:type="dxa"/>
            <w:vAlign w:val="bottom"/>
          </w:tcPr>
          <w:p w14:paraId="305E30E8" w14:textId="77777777" w:rsidR="009B4DC9" w:rsidRDefault="009B4DC9" w:rsidP="009B4DC9">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28870A60" w14:textId="77777777" w:rsidR="009B4DC9" w:rsidRDefault="009B4DC9" w:rsidP="009B4DC9">
            <w:r>
              <w:rPr>
                <w:rFonts w:ascii="Calibri" w:hAnsi="Calibri" w:cs="Calibri"/>
                <w:color w:val="000000"/>
              </w:rPr>
              <w:t>179.60</w:t>
            </w:r>
          </w:p>
        </w:tc>
        <w:tc>
          <w:tcPr>
            <w:tcW w:w="1304" w:type="dxa"/>
            <w:vAlign w:val="bottom"/>
          </w:tcPr>
          <w:p w14:paraId="5FA5D366" w14:textId="77777777" w:rsidR="009B4DC9" w:rsidRDefault="009B4DC9" w:rsidP="009B4DC9">
            <w:r w:rsidRPr="007201A5">
              <w:rPr>
                <w:rFonts w:ascii="Calibri" w:hAnsi="Calibri" w:cs="Calibri"/>
                <w:color w:val="000000"/>
              </w:rPr>
              <w:t xml:space="preserve">± </w:t>
            </w:r>
            <w:r>
              <w:rPr>
                <w:rFonts w:ascii="Calibri" w:hAnsi="Calibri" w:cs="Calibri"/>
                <w:color w:val="000000"/>
              </w:rPr>
              <w:t>96.69</w:t>
            </w:r>
          </w:p>
        </w:tc>
        <w:tc>
          <w:tcPr>
            <w:tcW w:w="1381" w:type="dxa"/>
            <w:vAlign w:val="bottom"/>
          </w:tcPr>
          <w:p w14:paraId="77ABD7AD" w14:textId="77777777" w:rsidR="009B4DC9" w:rsidRDefault="009B4DC9" w:rsidP="009B4DC9">
            <w:r>
              <w:rPr>
                <w:rFonts w:ascii="Calibri" w:hAnsi="Calibri" w:cs="Calibri"/>
                <w:color w:val="000000"/>
              </w:rPr>
              <w:t>4.68</w:t>
            </w:r>
          </w:p>
        </w:tc>
        <w:tc>
          <w:tcPr>
            <w:tcW w:w="1450" w:type="dxa"/>
            <w:vAlign w:val="bottom"/>
          </w:tcPr>
          <w:p w14:paraId="167E1012" w14:textId="77777777" w:rsidR="009B4DC9" w:rsidRDefault="009B4DC9" w:rsidP="009B4DC9">
            <w:r w:rsidRPr="007201A5">
              <w:rPr>
                <w:rFonts w:ascii="Calibri" w:hAnsi="Calibri" w:cs="Calibri"/>
                <w:color w:val="000000"/>
              </w:rPr>
              <w:t xml:space="preserve">± </w:t>
            </w:r>
            <w:r>
              <w:rPr>
                <w:rFonts w:ascii="Calibri" w:hAnsi="Calibri" w:cs="Calibri"/>
                <w:color w:val="000000"/>
              </w:rPr>
              <w:t>2.49</w:t>
            </w:r>
          </w:p>
        </w:tc>
      </w:tr>
      <w:tr w:rsidR="009B4DC9" w14:paraId="6980BDCB" w14:textId="77777777" w:rsidTr="009B4DC9">
        <w:tc>
          <w:tcPr>
            <w:tcW w:w="1323" w:type="dxa"/>
            <w:vAlign w:val="bottom"/>
          </w:tcPr>
          <w:p w14:paraId="64E17A1F" w14:textId="77777777" w:rsidR="009B4DC9" w:rsidRDefault="009B4DC9" w:rsidP="009B4DC9">
            <w:r>
              <w:rPr>
                <w:rFonts w:ascii="Calibri" w:hAnsi="Calibri" w:cs="Calibri"/>
                <w:color w:val="000000"/>
              </w:rPr>
              <w:t>JF1 climatology</w:t>
            </w:r>
          </w:p>
        </w:tc>
        <w:tc>
          <w:tcPr>
            <w:tcW w:w="1296" w:type="dxa"/>
            <w:vAlign w:val="bottom"/>
          </w:tcPr>
          <w:p w14:paraId="3916E57B" w14:textId="77777777" w:rsidR="009B4DC9" w:rsidRDefault="009B4DC9" w:rsidP="009B4DC9">
            <w:r>
              <w:rPr>
                <w:rFonts w:ascii="Calibri" w:hAnsi="Calibri" w:cs="Calibri"/>
                <w:color w:val="000000"/>
              </w:rPr>
              <w:t>4.37</w:t>
            </w:r>
          </w:p>
        </w:tc>
        <w:tc>
          <w:tcPr>
            <w:tcW w:w="1300" w:type="dxa"/>
            <w:vAlign w:val="bottom"/>
          </w:tcPr>
          <w:p w14:paraId="3E6E80F1" w14:textId="77777777" w:rsidR="009B4DC9" w:rsidRDefault="009B4DC9" w:rsidP="009B4DC9">
            <w:r w:rsidRPr="007201A5">
              <w:rPr>
                <w:rFonts w:ascii="Calibri" w:hAnsi="Calibri" w:cs="Calibri"/>
                <w:color w:val="000000"/>
              </w:rPr>
              <w:t xml:space="preserve">± </w:t>
            </w:r>
            <w:r>
              <w:rPr>
                <w:rFonts w:ascii="Calibri" w:hAnsi="Calibri" w:cs="Calibri"/>
                <w:color w:val="000000"/>
              </w:rPr>
              <w:t>0.98</w:t>
            </w:r>
          </w:p>
        </w:tc>
        <w:tc>
          <w:tcPr>
            <w:tcW w:w="1296" w:type="dxa"/>
            <w:vAlign w:val="bottom"/>
          </w:tcPr>
          <w:p w14:paraId="30556E8D" w14:textId="77777777" w:rsidR="009B4DC9" w:rsidRDefault="009B4DC9" w:rsidP="009B4DC9">
            <w:r>
              <w:rPr>
                <w:rFonts w:ascii="Calibri" w:hAnsi="Calibri" w:cs="Calibri"/>
                <w:color w:val="000000"/>
              </w:rPr>
              <w:t>235.47</w:t>
            </w:r>
          </w:p>
        </w:tc>
        <w:tc>
          <w:tcPr>
            <w:tcW w:w="1304" w:type="dxa"/>
            <w:vAlign w:val="bottom"/>
          </w:tcPr>
          <w:p w14:paraId="587ED842" w14:textId="77777777" w:rsidR="009B4DC9" w:rsidRDefault="009B4DC9" w:rsidP="009B4DC9">
            <w:r w:rsidRPr="007201A5">
              <w:rPr>
                <w:rFonts w:ascii="Calibri" w:hAnsi="Calibri" w:cs="Calibri"/>
                <w:color w:val="000000"/>
              </w:rPr>
              <w:t xml:space="preserve">± </w:t>
            </w:r>
            <w:r>
              <w:rPr>
                <w:rFonts w:ascii="Calibri" w:hAnsi="Calibri" w:cs="Calibri"/>
                <w:color w:val="000000"/>
              </w:rPr>
              <w:t>37.08</w:t>
            </w:r>
          </w:p>
        </w:tc>
        <w:tc>
          <w:tcPr>
            <w:tcW w:w="1381" w:type="dxa"/>
            <w:vAlign w:val="bottom"/>
          </w:tcPr>
          <w:p w14:paraId="153B4F4B" w14:textId="77777777" w:rsidR="009B4DC9" w:rsidRDefault="009B4DC9" w:rsidP="009B4DC9">
            <w:r>
              <w:rPr>
                <w:rFonts w:ascii="Calibri" w:hAnsi="Calibri" w:cs="Calibri"/>
                <w:color w:val="000000"/>
              </w:rPr>
              <w:t>6.10</w:t>
            </w:r>
          </w:p>
        </w:tc>
        <w:tc>
          <w:tcPr>
            <w:tcW w:w="1450" w:type="dxa"/>
            <w:vAlign w:val="bottom"/>
          </w:tcPr>
          <w:p w14:paraId="1F5DB8A1" w14:textId="77777777" w:rsidR="009B4DC9" w:rsidRDefault="009B4DC9" w:rsidP="009B4DC9">
            <w:r w:rsidRPr="007201A5">
              <w:rPr>
                <w:rFonts w:ascii="Calibri" w:hAnsi="Calibri" w:cs="Calibri"/>
                <w:color w:val="000000"/>
              </w:rPr>
              <w:t xml:space="preserve">± </w:t>
            </w:r>
            <w:r>
              <w:rPr>
                <w:rFonts w:ascii="Calibri" w:hAnsi="Calibri" w:cs="Calibri"/>
                <w:color w:val="000000"/>
              </w:rPr>
              <w:t>1.56</w:t>
            </w:r>
          </w:p>
        </w:tc>
      </w:tr>
      <w:tr w:rsidR="009B4DC9" w14:paraId="314ED685" w14:textId="77777777" w:rsidTr="009B4DC9">
        <w:tc>
          <w:tcPr>
            <w:tcW w:w="1323" w:type="dxa"/>
            <w:vAlign w:val="bottom"/>
          </w:tcPr>
          <w:p w14:paraId="0AFE15A0" w14:textId="77777777" w:rsidR="009B4DC9" w:rsidRDefault="009B4DC9" w:rsidP="009B4DC9">
            <w:r>
              <w:rPr>
                <w:rFonts w:ascii="Calibri" w:hAnsi="Calibri" w:cs="Calibri"/>
                <w:color w:val="000000"/>
              </w:rPr>
              <w:t>JF2</w:t>
            </w:r>
          </w:p>
        </w:tc>
        <w:tc>
          <w:tcPr>
            <w:tcW w:w="1296" w:type="dxa"/>
            <w:vAlign w:val="bottom"/>
          </w:tcPr>
          <w:p w14:paraId="50905EC9" w14:textId="77777777" w:rsidR="009B4DC9" w:rsidRDefault="009B4DC9" w:rsidP="009B4DC9">
            <w:r>
              <w:rPr>
                <w:rFonts w:ascii="Calibri" w:hAnsi="Calibri" w:cs="Calibri"/>
                <w:color w:val="000000"/>
              </w:rPr>
              <w:t>4.24</w:t>
            </w:r>
          </w:p>
        </w:tc>
        <w:tc>
          <w:tcPr>
            <w:tcW w:w="1300" w:type="dxa"/>
            <w:vAlign w:val="bottom"/>
          </w:tcPr>
          <w:p w14:paraId="4D911FAF" w14:textId="77777777" w:rsidR="009B4DC9" w:rsidRDefault="009B4DC9" w:rsidP="009B4DC9">
            <w:r w:rsidRPr="007201A5">
              <w:rPr>
                <w:rFonts w:ascii="Calibri" w:hAnsi="Calibri" w:cs="Calibri"/>
                <w:color w:val="000000"/>
              </w:rPr>
              <w:t xml:space="preserve">± </w:t>
            </w:r>
            <w:r>
              <w:rPr>
                <w:rFonts w:ascii="Calibri" w:hAnsi="Calibri" w:cs="Calibri"/>
                <w:color w:val="000000"/>
              </w:rPr>
              <w:t>2.04</w:t>
            </w:r>
          </w:p>
        </w:tc>
        <w:tc>
          <w:tcPr>
            <w:tcW w:w="1296" w:type="dxa"/>
            <w:vAlign w:val="bottom"/>
          </w:tcPr>
          <w:p w14:paraId="53794E2C" w14:textId="77777777" w:rsidR="009B4DC9" w:rsidRDefault="009B4DC9" w:rsidP="009B4DC9">
            <w:r>
              <w:rPr>
                <w:rFonts w:ascii="Calibri" w:hAnsi="Calibri" w:cs="Calibri"/>
                <w:color w:val="000000"/>
              </w:rPr>
              <w:t>253.25</w:t>
            </w:r>
          </w:p>
        </w:tc>
        <w:tc>
          <w:tcPr>
            <w:tcW w:w="1304" w:type="dxa"/>
            <w:vAlign w:val="bottom"/>
          </w:tcPr>
          <w:p w14:paraId="6FB8C067" w14:textId="77777777" w:rsidR="009B4DC9" w:rsidRDefault="009B4DC9" w:rsidP="009B4DC9">
            <w:r w:rsidRPr="007201A5">
              <w:rPr>
                <w:rFonts w:ascii="Calibri" w:hAnsi="Calibri" w:cs="Calibri"/>
                <w:color w:val="000000"/>
              </w:rPr>
              <w:t xml:space="preserve">± </w:t>
            </w:r>
            <w:r>
              <w:rPr>
                <w:rFonts w:ascii="Calibri" w:hAnsi="Calibri" w:cs="Calibri"/>
                <w:color w:val="000000"/>
              </w:rPr>
              <w:t>44.25</w:t>
            </w:r>
          </w:p>
        </w:tc>
        <w:tc>
          <w:tcPr>
            <w:tcW w:w="1381" w:type="dxa"/>
            <w:vAlign w:val="bottom"/>
          </w:tcPr>
          <w:p w14:paraId="1DBA2821" w14:textId="77777777" w:rsidR="009B4DC9" w:rsidRDefault="009B4DC9" w:rsidP="009B4DC9">
            <w:r>
              <w:rPr>
                <w:rFonts w:ascii="Calibri" w:hAnsi="Calibri" w:cs="Calibri"/>
                <w:color w:val="000000"/>
              </w:rPr>
              <w:t>5.43</w:t>
            </w:r>
          </w:p>
        </w:tc>
        <w:tc>
          <w:tcPr>
            <w:tcW w:w="1450" w:type="dxa"/>
            <w:vAlign w:val="bottom"/>
          </w:tcPr>
          <w:p w14:paraId="09A24572" w14:textId="77777777" w:rsidR="009B4DC9" w:rsidRDefault="009B4DC9" w:rsidP="009B4DC9">
            <w:r w:rsidRPr="007201A5">
              <w:rPr>
                <w:rFonts w:ascii="Calibri" w:hAnsi="Calibri" w:cs="Calibri"/>
                <w:color w:val="000000"/>
              </w:rPr>
              <w:t xml:space="preserve">± </w:t>
            </w:r>
            <w:r>
              <w:rPr>
                <w:rFonts w:ascii="Calibri" w:hAnsi="Calibri" w:cs="Calibri"/>
                <w:color w:val="000000"/>
              </w:rPr>
              <w:t>3.53</w:t>
            </w:r>
          </w:p>
        </w:tc>
      </w:tr>
      <w:tr w:rsidR="009B4DC9" w14:paraId="7AB031CD" w14:textId="77777777" w:rsidTr="009B4DC9">
        <w:tc>
          <w:tcPr>
            <w:tcW w:w="1323" w:type="dxa"/>
            <w:vAlign w:val="bottom"/>
          </w:tcPr>
          <w:p w14:paraId="38887752" w14:textId="77777777" w:rsidR="009B4DC9" w:rsidRDefault="009B4DC9" w:rsidP="009B4DC9">
            <w:r>
              <w:rPr>
                <w:rFonts w:ascii="Calibri" w:hAnsi="Calibri" w:cs="Calibri"/>
                <w:color w:val="000000"/>
              </w:rPr>
              <w:t>JF2 average</w:t>
            </w:r>
          </w:p>
        </w:tc>
        <w:tc>
          <w:tcPr>
            <w:tcW w:w="1296" w:type="dxa"/>
            <w:vAlign w:val="bottom"/>
          </w:tcPr>
          <w:p w14:paraId="665657CF" w14:textId="77777777" w:rsidR="009B4DC9" w:rsidRDefault="009B4DC9" w:rsidP="009B4DC9">
            <w:r>
              <w:rPr>
                <w:rFonts w:ascii="Calibri" w:hAnsi="Calibri" w:cs="Calibri"/>
                <w:color w:val="000000"/>
              </w:rPr>
              <w:t>3.16</w:t>
            </w:r>
          </w:p>
        </w:tc>
        <w:tc>
          <w:tcPr>
            <w:tcW w:w="1300" w:type="dxa"/>
            <w:vAlign w:val="bottom"/>
          </w:tcPr>
          <w:p w14:paraId="197383EE" w14:textId="77777777" w:rsidR="009B4DC9" w:rsidRDefault="009B4DC9" w:rsidP="009B4DC9">
            <w:r w:rsidRPr="007201A5">
              <w:rPr>
                <w:rFonts w:ascii="Calibri" w:hAnsi="Calibri" w:cs="Calibri"/>
                <w:color w:val="000000"/>
              </w:rPr>
              <w:t xml:space="preserve">± </w:t>
            </w:r>
            <w:r>
              <w:rPr>
                <w:rFonts w:ascii="Calibri" w:hAnsi="Calibri" w:cs="Calibri"/>
                <w:color w:val="000000"/>
              </w:rPr>
              <w:t>0.97</w:t>
            </w:r>
          </w:p>
        </w:tc>
        <w:tc>
          <w:tcPr>
            <w:tcW w:w="1296" w:type="dxa"/>
            <w:vAlign w:val="bottom"/>
          </w:tcPr>
          <w:p w14:paraId="7F99123B" w14:textId="77777777" w:rsidR="009B4DC9" w:rsidRDefault="009B4DC9" w:rsidP="009B4DC9">
            <w:r>
              <w:rPr>
                <w:rFonts w:ascii="Calibri" w:hAnsi="Calibri" w:cs="Calibri"/>
                <w:color w:val="000000"/>
              </w:rPr>
              <w:t>197.69</w:t>
            </w:r>
          </w:p>
        </w:tc>
        <w:tc>
          <w:tcPr>
            <w:tcW w:w="1304" w:type="dxa"/>
            <w:vAlign w:val="bottom"/>
          </w:tcPr>
          <w:p w14:paraId="2E5D5A4B" w14:textId="77777777" w:rsidR="009B4DC9" w:rsidRDefault="009B4DC9" w:rsidP="009B4DC9">
            <w:r w:rsidRPr="007201A5">
              <w:rPr>
                <w:rFonts w:ascii="Calibri" w:hAnsi="Calibri" w:cs="Calibri"/>
                <w:color w:val="000000"/>
              </w:rPr>
              <w:t xml:space="preserve">± </w:t>
            </w:r>
            <w:r>
              <w:rPr>
                <w:rFonts w:ascii="Calibri" w:hAnsi="Calibri" w:cs="Calibri"/>
                <w:color w:val="000000"/>
              </w:rPr>
              <w:t>37.91</w:t>
            </w:r>
          </w:p>
        </w:tc>
        <w:tc>
          <w:tcPr>
            <w:tcW w:w="1381" w:type="dxa"/>
            <w:vAlign w:val="bottom"/>
          </w:tcPr>
          <w:p w14:paraId="4E5DC8A3" w14:textId="77777777" w:rsidR="009B4DC9" w:rsidRDefault="009B4DC9" w:rsidP="009B4DC9">
            <w:r>
              <w:rPr>
                <w:rFonts w:ascii="Calibri" w:hAnsi="Calibri" w:cs="Calibri"/>
                <w:color w:val="000000"/>
              </w:rPr>
              <w:t>3.49</w:t>
            </w:r>
          </w:p>
        </w:tc>
        <w:tc>
          <w:tcPr>
            <w:tcW w:w="1450" w:type="dxa"/>
            <w:vAlign w:val="bottom"/>
          </w:tcPr>
          <w:p w14:paraId="7EE6E370" w14:textId="77777777" w:rsidR="009B4DC9" w:rsidRDefault="009B4DC9" w:rsidP="009B4DC9">
            <w:r w:rsidRPr="007201A5">
              <w:rPr>
                <w:rFonts w:ascii="Calibri" w:hAnsi="Calibri" w:cs="Calibri"/>
                <w:color w:val="000000"/>
              </w:rPr>
              <w:t xml:space="preserve">± </w:t>
            </w:r>
            <w:r>
              <w:rPr>
                <w:rFonts w:ascii="Calibri" w:hAnsi="Calibri" w:cs="Calibri"/>
                <w:color w:val="000000"/>
              </w:rPr>
              <w:t>2.09</w:t>
            </w:r>
          </w:p>
        </w:tc>
      </w:tr>
      <w:tr w:rsidR="009B4DC9" w14:paraId="0E3CACA4" w14:textId="77777777" w:rsidTr="009B4DC9">
        <w:tc>
          <w:tcPr>
            <w:tcW w:w="1323" w:type="dxa"/>
            <w:vAlign w:val="bottom"/>
          </w:tcPr>
          <w:p w14:paraId="547377E3" w14:textId="77777777" w:rsidR="009B4DC9" w:rsidRPr="0059366E" w:rsidRDefault="009B4DC9" w:rsidP="009B4DC9">
            <w:pPr>
              <w:rPr>
                <w:rFonts w:ascii="Calibri" w:hAnsi="Calibri" w:cs="Calibri"/>
                <w:b/>
                <w:bCs/>
                <w:color w:val="000000"/>
              </w:rPr>
            </w:pPr>
            <w:r w:rsidRPr="0059366E">
              <w:rPr>
                <w:rFonts w:ascii="Calibri" w:hAnsi="Calibri" w:cs="Calibri"/>
                <w:b/>
                <w:bCs/>
                <w:color w:val="000000"/>
              </w:rPr>
              <w:t>Average total</w:t>
            </w:r>
          </w:p>
        </w:tc>
        <w:tc>
          <w:tcPr>
            <w:tcW w:w="1296" w:type="dxa"/>
            <w:vAlign w:val="bottom"/>
          </w:tcPr>
          <w:p w14:paraId="6CCB2763" w14:textId="77777777" w:rsidR="009B4DC9" w:rsidRDefault="009B4DC9" w:rsidP="009B4DC9">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3.90</w:t>
            </w:r>
            <w:r>
              <w:rPr>
                <w:rFonts w:ascii="Calibri" w:hAnsi="Calibri" w:cs="Calibri"/>
                <w:color w:val="000000"/>
              </w:rPr>
              <w:fldChar w:fldCharType="end"/>
            </w:r>
          </w:p>
        </w:tc>
        <w:tc>
          <w:tcPr>
            <w:tcW w:w="1300" w:type="dxa"/>
            <w:vAlign w:val="bottom"/>
          </w:tcPr>
          <w:p w14:paraId="48B2FEB2" w14:textId="77777777" w:rsidR="009B4DC9" w:rsidRPr="007201A5" w:rsidRDefault="009B4DC9" w:rsidP="009B4DC9">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20</w:t>
            </w:r>
            <w:r>
              <w:rPr>
                <w:rFonts w:ascii="Calibri" w:hAnsi="Calibri" w:cs="Calibri"/>
                <w:color w:val="000000"/>
              </w:rPr>
              <w:fldChar w:fldCharType="end"/>
            </w:r>
          </w:p>
        </w:tc>
        <w:tc>
          <w:tcPr>
            <w:tcW w:w="1296" w:type="dxa"/>
            <w:vAlign w:val="bottom"/>
          </w:tcPr>
          <w:p w14:paraId="15E1C4B7" w14:textId="77777777" w:rsidR="009B4DC9" w:rsidRDefault="009B4DC9" w:rsidP="009B4DC9">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216.50</w:t>
            </w:r>
            <w:r>
              <w:rPr>
                <w:rFonts w:ascii="Calibri" w:hAnsi="Calibri" w:cs="Calibri"/>
                <w:color w:val="000000"/>
              </w:rPr>
              <w:fldChar w:fldCharType="end"/>
            </w:r>
          </w:p>
        </w:tc>
        <w:tc>
          <w:tcPr>
            <w:tcW w:w="1304" w:type="dxa"/>
            <w:vAlign w:val="bottom"/>
          </w:tcPr>
          <w:p w14:paraId="11444FFD" w14:textId="77777777" w:rsidR="009B4DC9" w:rsidRPr="007201A5" w:rsidRDefault="009B4DC9" w:rsidP="009B4DC9">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3.18</w:t>
            </w:r>
            <w:r>
              <w:rPr>
                <w:rFonts w:ascii="Calibri" w:hAnsi="Calibri" w:cs="Calibri"/>
                <w:color w:val="000000"/>
              </w:rPr>
              <w:fldChar w:fldCharType="end"/>
            </w:r>
          </w:p>
        </w:tc>
        <w:tc>
          <w:tcPr>
            <w:tcW w:w="1381" w:type="dxa"/>
            <w:vAlign w:val="bottom"/>
          </w:tcPr>
          <w:p w14:paraId="04BD5689" w14:textId="77777777" w:rsidR="009B4DC9" w:rsidRDefault="009B4DC9" w:rsidP="009B4DC9">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92</w:t>
            </w:r>
            <w:r>
              <w:rPr>
                <w:rFonts w:ascii="Calibri" w:hAnsi="Calibri" w:cs="Calibri"/>
                <w:color w:val="000000"/>
              </w:rPr>
              <w:fldChar w:fldCharType="end"/>
            </w:r>
          </w:p>
        </w:tc>
        <w:tc>
          <w:tcPr>
            <w:tcW w:w="1450" w:type="dxa"/>
            <w:vAlign w:val="bottom"/>
          </w:tcPr>
          <w:p w14:paraId="6EAD6D08" w14:textId="77777777" w:rsidR="009B4DC9" w:rsidRPr="007201A5" w:rsidRDefault="009B4DC9" w:rsidP="009B4DC9">
            <w:pPr>
              <w:rPr>
                <w:rFonts w:ascii="Calibri" w:hAnsi="Calibri" w:cs="Calibri"/>
                <w:color w:val="000000"/>
              </w:rPr>
            </w:pPr>
            <w:r w:rsidRPr="001801CA">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93</w:t>
            </w:r>
            <w:r>
              <w:rPr>
                <w:rFonts w:ascii="Calibri" w:hAnsi="Calibri" w:cs="Calibri"/>
                <w:color w:val="000000"/>
              </w:rPr>
              <w:fldChar w:fldCharType="end"/>
            </w:r>
          </w:p>
        </w:tc>
      </w:tr>
    </w:tbl>
    <w:p w14:paraId="12F3C58B" w14:textId="77777777" w:rsidR="00A43202" w:rsidRDefault="00A43202" w:rsidP="00A43202">
      <w:pPr>
        <w:rPr>
          <w:rFonts w:cstheme="minorHAnsi"/>
          <w:b/>
          <w:bCs/>
        </w:rPr>
      </w:pPr>
      <w:r w:rsidRPr="008D78ED">
        <w:rPr>
          <w:rFonts w:cstheme="minorHAnsi"/>
          <w:b/>
          <w:bCs/>
        </w:rPr>
        <w:t xml:space="preserve">Table 1: </w:t>
      </w:r>
      <w:r>
        <w:rPr>
          <w:rFonts w:cstheme="minorHAnsi"/>
          <w:b/>
          <w:bCs/>
        </w:rPr>
        <w:t>A</w:t>
      </w:r>
      <w:r w:rsidRPr="008D78ED">
        <w:rPr>
          <w:rFonts w:cstheme="minorHAnsi"/>
          <w:b/>
          <w:bCs/>
        </w:rPr>
        <w:t>verage</w:t>
      </w:r>
      <w:r>
        <w:rPr>
          <w:rFonts w:cstheme="minorHAnsi"/>
          <w:b/>
          <w:bCs/>
        </w:rPr>
        <w:t>s</w:t>
      </w:r>
      <w:r w:rsidRPr="008D78ED">
        <w:rPr>
          <w:rFonts w:cstheme="minorHAnsi"/>
          <w:b/>
          <w:bCs/>
        </w:rPr>
        <w:t xml:space="preserve"> of wind speed, wind direction and air temperature in London during </w:t>
      </w:r>
      <w:r>
        <w:rPr>
          <w:rFonts w:cstheme="minorHAnsi"/>
          <w:b/>
          <w:bCs/>
        </w:rPr>
        <w:t>January</w:t>
      </w:r>
      <w:r w:rsidRPr="008D78ED">
        <w:rPr>
          <w:rFonts w:cstheme="minorHAnsi"/>
          <w:b/>
          <w:bCs/>
        </w:rPr>
        <w:t xml:space="preserve"> periods.</w:t>
      </w:r>
    </w:p>
    <w:p w14:paraId="6C6C5488" w14:textId="77777777" w:rsidR="00A43202" w:rsidRPr="008D78ED" w:rsidRDefault="00A43202" w:rsidP="004C539F">
      <w:pPr>
        <w:rPr>
          <w:rFonts w:cstheme="minorHAnsi"/>
        </w:rPr>
      </w:pPr>
    </w:p>
    <w:p w14:paraId="34809531" w14:textId="7DC251C9" w:rsidR="004C539F" w:rsidRDefault="004C539F" w:rsidP="004C539F"/>
    <w:p w14:paraId="22C883D5" w14:textId="017646F1" w:rsidR="00A43202" w:rsidRDefault="00A43202" w:rsidP="004C539F"/>
    <w:p w14:paraId="318C46BF" w14:textId="6D82D3E5" w:rsidR="00A43202" w:rsidRDefault="00A43202" w:rsidP="004C539F"/>
    <w:p w14:paraId="4F07DA9C" w14:textId="7B5A6FCE" w:rsidR="00A43202" w:rsidRDefault="00A43202" w:rsidP="004C539F"/>
    <w:p w14:paraId="57802992" w14:textId="6AC7AA11" w:rsidR="00A43202" w:rsidRDefault="00A43202" w:rsidP="004C539F"/>
    <w:p w14:paraId="08D43AD3" w14:textId="50E172D0" w:rsidR="00A43202" w:rsidRDefault="00A43202" w:rsidP="004C539F"/>
    <w:p w14:paraId="73FE7E4F" w14:textId="05409A5C" w:rsidR="00A43202" w:rsidRDefault="00A43202" w:rsidP="004C539F"/>
    <w:p w14:paraId="1A6E6010" w14:textId="176818D6" w:rsidR="00A43202" w:rsidRDefault="00A43202" w:rsidP="004C539F"/>
    <w:p w14:paraId="0F8D871D" w14:textId="43850DF2" w:rsidR="00A43202" w:rsidRDefault="00A43202" w:rsidP="004C539F"/>
    <w:p w14:paraId="3645C876" w14:textId="3BFD9737" w:rsidR="00A43202" w:rsidRDefault="00A43202" w:rsidP="00A43202">
      <w:r w:rsidRPr="008D78ED">
        <w:t>Average air temperature in JF1 was lower than in the average of the climatology, whereas in JF2 it was consistently higher (Table 1). It is also evident from the standard deviation that JF2 2018 was the period with greatest variability. To aid</w:t>
      </w:r>
      <w:r>
        <w:t xml:space="preserve"> the interpretation of the next section,</w:t>
      </w:r>
      <w:r w:rsidRPr="008D78ED">
        <w:t xml:space="preserve"> wind speed ranges were classified in </w:t>
      </w:r>
      <w:r>
        <w:t>n</w:t>
      </w:r>
      <w:r w:rsidRPr="008D78ED">
        <w:t>early average, above average, and high (Table 2) based on the total average from table 1. Similarly, average, and standard deviations of NO</w:t>
      </w:r>
      <w:r w:rsidRPr="008D78ED">
        <w:rPr>
          <w:vertAlign w:val="subscript"/>
        </w:rPr>
        <w:t>2</w:t>
      </w:r>
      <w:r w:rsidRPr="008D78ED">
        <w:t xml:space="preserve"> concentrations were calculated and are presented in Table 3. NO</w:t>
      </w:r>
      <w:r w:rsidRPr="008D78ED">
        <w:rPr>
          <w:vertAlign w:val="subscript"/>
        </w:rPr>
        <w:t xml:space="preserve">2 </w:t>
      </w:r>
      <w:r w:rsidRPr="008D78ED">
        <w:t>concentrations were also</w:t>
      </w:r>
      <w:r>
        <w:t xml:space="preserve"> divided in ranges and</w:t>
      </w:r>
      <w:r w:rsidRPr="008D78ED">
        <w:t xml:space="preserve"> classified according to </w:t>
      </w:r>
      <w:r>
        <w:t>those</w:t>
      </w:r>
      <w:r w:rsidRPr="008D78ED">
        <w:t xml:space="preserve"> observed during the study period</w:t>
      </w:r>
      <w:r>
        <w:t>s</w:t>
      </w:r>
      <w:r w:rsidRPr="008D78ED">
        <w:t xml:space="preserve"> (Table 3) and </w:t>
      </w:r>
      <w:r>
        <w:t>NO</w:t>
      </w:r>
      <w:r w:rsidRPr="00FA6F32">
        <w:rPr>
          <w:vertAlign w:val="subscript"/>
        </w:rPr>
        <w:t>2</w:t>
      </w:r>
      <w:r>
        <w:t xml:space="preserve"> </w:t>
      </w:r>
      <w:r w:rsidRPr="008D78ED">
        <w:t>European</w:t>
      </w:r>
      <w:r>
        <w:t xml:space="preserve"> legal</w:t>
      </w:r>
      <w:r w:rsidRPr="008D78ED">
        <w:t xml:space="preserve"> limits</w:t>
      </w:r>
      <w:r>
        <w:fldChar w:fldCharType="begin"/>
      </w:r>
      <w:r w:rsidR="008D1D95">
        <w:instrText xml:space="preserve"> ADDIN ZOTERO_ITEM CSL_CITATION {"citationID":"3EJdoWsD","properties":{"formattedCitation":"(Department for Environment, 2020)","plainCitation":"(Department for Environment, 2020)","noteIndex":0},"citationItems":[{"id":264,"uris":["http://zotero.org/users/local/KCAGbsdL/items/6AJJZV8Z"],"uri":["http://zotero.org/users/local/KCAGbsdL/items/6AJJZV8Z"],"itemData":{"id":264,"type":"webpage","language":"eng","note":"archive_location: UK; United Kingdom\nsource: uk-air.defra.gov.uk\npublisher: Department for Environment, Food and Rural Affairs (Defra), Nobel House, 17 Smith Square, London SW1P 3JR helpline@defra.gsi.gov.uk","title":"UK and EU Air Quality Limits- Defra, UK","URL":"https://uk-air.defra.gov.uk/air-pollution/uk-eu-limits","author":[{"family":"Department for Environment","given":"Food and Rural Affairs (Defra)","dropping-particle":"webmaster@defra gsi gov uk"}],"accessed":{"date-parts":[["2020",5,6]]},"issued":{"date-parts":[["2020"]]}}}],"schema":"https://github.com/citation-style-language/schema/raw/master/csl-citation.json"} </w:instrText>
      </w:r>
      <w:r>
        <w:fldChar w:fldCharType="separate"/>
      </w:r>
      <w:r w:rsidR="008D1D95" w:rsidRPr="008D1D95">
        <w:rPr>
          <w:rFonts w:ascii="Calibri" w:hAnsi="Calibri" w:cs="Calibri"/>
        </w:rPr>
        <w:t>(Department for Environment, 2020)</w:t>
      </w:r>
      <w:r>
        <w:fldChar w:fldCharType="end"/>
      </w:r>
      <w:r>
        <w:t xml:space="preserve"> </w:t>
      </w:r>
      <w:r w:rsidRPr="008D78ED">
        <w:t>. The classification is presented in table 4.</w:t>
      </w:r>
    </w:p>
    <w:p w14:paraId="5418817F" w14:textId="77777777" w:rsidR="00A43202" w:rsidRDefault="00A43202" w:rsidP="00A43202">
      <w:pPr>
        <w:rPr>
          <w:b/>
          <w:bCs/>
        </w:rPr>
      </w:pPr>
      <w:r w:rsidRPr="008D78ED">
        <w:rPr>
          <w:b/>
          <w:bCs/>
        </w:rPr>
        <w:t>Table 2: Wind speed ranges and classification</w:t>
      </w:r>
    </w:p>
    <w:tbl>
      <w:tblPr>
        <w:tblpPr w:leftFromText="180" w:rightFromText="180" w:vertAnchor="text" w:horzAnchor="margin" w:tblpY="91"/>
        <w:tblW w:w="0" w:type="auto"/>
        <w:tblLook w:val="04A0" w:firstRow="1" w:lastRow="0" w:firstColumn="1" w:lastColumn="0" w:noHBand="0" w:noVBand="1"/>
      </w:tblPr>
      <w:tblGrid>
        <w:gridCol w:w="4675"/>
        <w:gridCol w:w="4675"/>
      </w:tblGrid>
      <w:tr w:rsidR="00A43202" w14:paraId="55DD84FE" w14:textId="77777777" w:rsidTr="00BF5C93">
        <w:tc>
          <w:tcPr>
            <w:tcW w:w="4675" w:type="dxa"/>
          </w:tcPr>
          <w:p w14:paraId="1784CBF7" w14:textId="77777777" w:rsidR="00A43202" w:rsidRPr="007201A5" w:rsidRDefault="00A43202" w:rsidP="00BF5C93">
            <w:pPr>
              <w:rPr>
                <w:rFonts w:cstheme="minorHAnsi"/>
                <w:b/>
                <w:bCs/>
              </w:rPr>
            </w:pPr>
            <w:r w:rsidRPr="007201A5">
              <w:rPr>
                <w:rFonts w:cstheme="minorHAnsi"/>
                <w:b/>
                <w:bCs/>
              </w:rPr>
              <w:t>Wind speed</w:t>
            </w:r>
          </w:p>
        </w:tc>
        <w:tc>
          <w:tcPr>
            <w:tcW w:w="4675" w:type="dxa"/>
          </w:tcPr>
          <w:p w14:paraId="5C918664" w14:textId="77777777" w:rsidR="00A43202" w:rsidRPr="007201A5" w:rsidRDefault="00A43202" w:rsidP="00BF5C93">
            <w:pPr>
              <w:rPr>
                <w:rFonts w:cstheme="minorHAnsi"/>
                <w:b/>
                <w:bCs/>
              </w:rPr>
            </w:pPr>
            <w:r w:rsidRPr="007201A5">
              <w:rPr>
                <w:rFonts w:cstheme="minorHAnsi"/>
                <w:b/>
                <w:bCs/>
              </w:rPr>
              <w:t>Classification</w:t>
            </w:r>
          </w:p>
        </w:tc>
      </w:tr>
      <w:tr w:rsidR="00A43202" w14:paraId="2A7ADAAC" w14:textId="77777777" w:rsidTr="00BF5C93">
        <w:tc>
          <w:tcPr>
            <w:tcW w:w="4675" w:type="dxa"/>
          </w:tcPr>
          <w:p w14:paraId="2E43D5DF" w14:textId="77777777" w:rsidR="00A43202" w:rsidRDefault="00A43202" w:rsidP="00BF5C93">
            <w:pPr>
              <w:rPr>
                <w:rFonts w:cstheme="minorHAnsi"/>
              </w:rPr>
            </w:pPr>
            <w:r>
              <w:rPr>
                <w:rFonts w:cstheme="minorHAnsi"/>
              </w:rPr>
              <w:t>&lt; 4 m/s</w:t>
            </w:r>
          </w:p>
        </w:tc>
        <w:tc>
          <w:tcPr>
            <w:tcW w:w="4675" w:type="dxa"/>
          </w:tcPr>
          <w:p w14:paraId="7B709E6E" w14:textId="77777777" w:rsidR="00A43202" w:rsidRDefault="00A43202" w:rsidP="00BF5C93">
            <w:pPr>
              <w:rPr>
                <w:rFonts w:cstheme="minorHAnsi"/>
              </w:rPr>
            </w:pPr>
            <w:r>
              <w:rPr>
                <w:rFonts w:cstheme="minorHAnsi"/>
              </w:rPr>
              <w:t xml:space="preserve">Nearly average </w:t>
            </w:r>
          </w:p>
        </w:tc>
      </w:tr>
      <w:tr w:rsidR="00A43202" w14:paraId="30598C09" w14:textId="77777777" w:rsidTr="00BF5C93">
        <w:tc>
          <w:tcPr>
            <w:tcW w:w="4675" w:type="dxa"/>
          </w:tcPr>
          <w:p w14:paraId="4623C3F0" w14:textId="77777777" w:rsidR="00A43202" w:rsidRDefault="00A43202" w:rsidP="00BF5C93">
            <w:pPr>
              <w:rPr>
                <w:rFonts w:cstheme="minorHAnsi"/>
              </w:rPr>
            </w:pPr>
            <w:r>
              <w:rPr>
                <w:rFonts w:cstheme="minorHAnsi"/>
              </w:rPr>
              <w:t>Between 4 and 8 m/s</w:t>
            </w:r>
          </w:p>
        </w:tc>
        <w:tc>
          <w:tcPr>
            <w:tcW w:w="4675" w:type="dxa"/>
          </w:tcPr>
          <w:p w14:paraId="6520A4A7" w14:textId="77777777" w:rsidR="00A43202" w:rsidRDefault="00A43202" w:rsidP="00BF5C93">
            <w:pPr>
              <w:rPr>
                <w:rFonts w:cstheme="minorHAnsi"/>
              </w:rPr>
            </w:pPr>
            <w:r>
              <w:rPr>
                <w:rFonts w:cstheme="minorHAnsi"/>
              </w:rPr>
              <w:t>Above average</w:t>
            </w:r>
          </w:p>
        </w:tc>
      </w:tr>
      <w:tr w:rsidR="00A43202" w14:paraId="55B271E2" w14:textId="77777777" w:rsidTr="00BF5C93">
        <w:tc>
          <w:tcPr>
            <w:tcW w:w="4675" w:type="dxa"/>
          </w:tcPr>
          <w:p w14:paraId="765E0849" w14:textId="77777777" w:rsidR="00A43202" w:rsidRDefault="00A43202" w:rsidP="00BF5C93">
            <w:pPr>
              <w:rPr>
                <w:rFonts w:cstheme="minorHAnsi"/>
              </w:rPr>
            </w:pPr>
            <w:r>
              <w:rPr>
                <w:rFonts w:cstheme="minorHAnsi"/>
              </w:rPr>
              <w:t>&gt; 8 m/s</w:t>
            </w:r>
          </w:p>
        </w:tc>
        <w:tc>
          <w:tcPr>
            <w:tcW w:w="4675" w:type="dxa"/>
          </w:tcPr>
          <w:p w14:paraId="1070E29E" w14:textId="77777777" w:rsidR="00A43202" w:rsidRDefault="00A43202" w:rsidP="00BF5C93">
            <w:pPr>
              <w:rPr>
                <w:rFonts w:cstheme="minorHAnsi"/>
              </w:rPr>
            </w:pPr>
            <w:r>
              <w:rPr>
                <w:rFonts w:cstheme="minorHAnsi"/>
              </w:rPr>
              <w:t>High</w:t>
            </w:r>
          </w:p>
        </w:tc>
      </w:tr>
    </w:tbl>
    <w:p w14:paraId="6274CF69" w14:textId="727B0F2F" w:rsidR="00A43202" w:rsidRDefault="00A43202" w:rsidP="004C539F"/>
    <w:p w14:paraId="7602828B" w14:textId="59571418" w:rsidR="00A43202" w:rsidRDefault="00A43202" w:rsidP="004C539F"/>
    <w:p w14:paraId="7CAAB176" w14:textId="3B66E66A" w:rsidR="00A43202" w:rsidRDefault="00A43202" w:rsidP="004C539F"/>
    <w:p w14:paraId="75A255BC" w14:textId="6FBFF658" w:rsidR="00A43202" w:rsidRDefault="00A43202" w:rsidP="004C539F"/>
    <w:p w14:paraId="325A8149" w14:textId="01E8B6E5" w:rsidR="00A43202" w:rsidRDefault="00A43202" w:rsidP="004C539F"/>
    <w:p w14:paraId="57BD206B" w14:textId="0D918FAE" w:rsidR="009B4DC9" w:rsidRDefault="009B4DC9" w:rsidP="004C539F"/>
    <w:p w14:paraId="2441B26C" w14:textId="77777777" w:rsidR="009B4DC9" w:rsidRDefault="009B4DC9" w:rsidP="004C539F"/>
    <w:tbl>
      <w:tblPr>
        <w:tblpPr w:leftFromText="180" w:rightFromText="180" w:vertAnchor="text" w:horzAnchor="margin" w:tblpY="950"/>
        <w:tblW w:w="0" w:type="auto"/>
        <w:tblLook w:val="04A0" w:firstRow="1" w:lastRow="0" w:firstColumn="1" w:lastColumn="0" w:noHBand="0" w:noVBand="1"/>
      </w:tblPr>
      <w:tblGrid>
        <w:gridCol w:w="3116"/>
        <w:gridCol w:w="3117"/>
        <w:gridCol w:w="3117"/>
      </w:tblGrid>
      <w:tr w:rsidR="009B4DC9" w14:paraId="48E53539" w14:textId="77777777" w:rsidTr="009B4DC9">
        <w:tc>
          <w:tcPr>
            <w:tcW w:w="3116" w:type="dxa"/>
            <w:vAlign w:val="bottom"/>
          </w:tcPr>
          <w:p w14:paraId="75D10733" w14:textId="77777777" w:rsidR="009B4DC9" w:rsidRPr="00052A04" w:rsidRDefault="009B4DC9" w:rsidP="009B4DC9">
            <w:pPr>
              <w:rPr>
                <w:rFonts w:cstheme="minorHAnsi"/>
                <w:b/>
                <w:bCs/>
              </w:rPr>
            </w:pPr>
            <w:r w:rsidRPr="00052A04">
              <w:rPr>
                <w:rFonts w:ascii="Calibri" w:hAnsi="Calibri" w:cs="Calibri"/>
                <w:b/>
                <w:bCs/>
                <w:color w:val="000000"/>
              </w:rPr>
              <w:lastRenderedPageBreak/>
              <w:t>Period</w:t>
            </w:r>
          </w:p>
        </w:tc>
        <w:tc>
          <w:tcPr>
            <w:tcW w:w="3117" w:type="dxa"/>
            <w:vAlign w:val="bottom"/>
          </w:tcPr>
          <w:p w14:paraId="6F0E2683" w14:textId="77777777" w:rsidR="009B4DC9" w:rsidRPr="00052A04" w:rsidRDefault="009B4DC9" w:rsidP="009B4DC9">
            <w:pPr>
              <w:rPr>
                <w:rFonts w:cstheme="minorHAnsi"/>
                <w:b/>
                <w:bCs/>
              </w:rPr>
            </w:pPr>
            <w:r w:rsidRPr="00052A04">
              <w:rPr>
                <w:rFonts w:ascii="Calibri" w:hAnsi="Calibri" w:cs="Calibri"/>
                <w:b/>
                <w:bCs/>
                <w:color w:val="000000"/>
              </w:rPr>
              <w:t>Average NO</w:t>
            </w:r>
            <w:r w:rsidRPr="00052A04">
              <w:rPr>
                <w:rFonts w:ascii="Calibri" w:hAnsi="Calibri" w:cs="Calibri"/>
                <w:b/>
                <w:bCs/>
                <w:color w:val="000000"/>
                <w:vertAlign w:val="subscript"/>
              </w:rPr>
              <w:t>2</w:t>
            </w:r>
            <w:r w:rsidRPr="00052A04">
              <w:rPr>
                <w:rFonts w:ascii="Calibri" w:hAnsi="Calibri" w:cs="Calibri"/>
                <w:b/>
                <w:bCs/>
                <w:color w:val="000000"/>
              </w:rPr>
              <w:t xml:space="preserve"> concentration (µg/m³)</w:t>
            </w:r>
          </w:p>
        </w:tc>
        <w:tc>
          <w:tcPr>
            <w:tcW w:w="3117" w:type="dxa"/>
            <w:vAlign w:val="bottom"/>
          </w:tcPr>
          <w:p w14:paraId="0CE85A84" w14:textId="77777777" w:rsidR="009B4DC9" w:rsidRPr="00052A04" w:rsidRDefault="009B4DC9" w:rsidP="009B4DC9">
            <w:pPr>
              <w:rPr>
                <w:rFonts w:cstheme="minorHAnsi"/>
                <w:b/>
                <w:bCs/>
              </w:rPr>
            </w:pPr>
            <w:r w:rsidRPr="00052A04">
              <w:rPr>
                <w:rFonts w:cstheme="minorHAnsi"/>
                <w:b/>
                <w:bCs/>
              </w:rPr>
              <w:t>Standard deviation (NO</w:t>
            </w:r>
            <w:r w:rsidRPr="00052A04">
              <w:rPr>
                <w:rFonts w:cstheme="minorHAnsi"/>
                <w:b/>
                <w:bCs/>
                <w:vertAlign w:val="subscript"/>
              </w:rPr>
              <w:t xml:space="preserve">2 </w:t>
            </w:r>
            <w:r w:rsidRPr="00052A04">
              <w:rPr>
                <w:rFonts w:cstheme="minorHAnsi"/>
                <w:b/>
                <w:bCs/>
              </w:rPr>
              <w:t>concentration)</w:t>
            </w:r>
          </w:p>
        </w:tc>
      </w:tr>
      <w:tr w:rsidR="009B4DC9" w14:paraId="3ECD25E1" w14:textId="77777777" w:rsidTr="009B4DC9">
        <w:tc>
          <w:tcPr>
            <w:tcW w:w="3116" w:type="dxa"/>
            <w:vAlign w:val="bottom"/>
          </w:tcPr>
          <w:p w14:paraId="1C37992F" w14:textId="77777777" w:rsidR="009B4DC9" w:rsidRDefault="009B4DC9" w:rsidP="009B4DC9">
            <w:pPr>
              <w:rPr>
                <w:rFonts w:cstheme="minorHAnsi"/>
              </w:rPr>
            </w:pPr>
            <w:r>
              <w:rPr>
                <w:rFonts w:ascii="Calibri" w:hAnsi="Calibri" w:cs="Calibri"/>
                <w:color w:val="000000"/>
              </w:rPr>
              <w:t>JF1</w:t>
            </w:r>
          </w:p>
        </w:tc>
        <w:tc>
          <w:tcPr>
            <w:tcW w:w="3117" w:type="dxa"/>
            <w:vAlign w:val="bottom"/>
          </w:tcPr>
          <w:p w14:paraId="1BFC72DF" w14:textId="77777777" w:rsidR="009B4DC9" w:rsidRDefault="009B4DC9" w:rsidP="009B4DC9">
            <w:pPr>
              <w:rPr>
                <w:rFonts w:cstheme="minorHAnsi"/>
              </w:rPr>
            </w:pPr>
            <w:r>
              <w:rPr>
                <w:rFonts w:ascii="Calibri" w:hAnsi="Calibri" w:cs="Calibri"/>
                <w:color w:val="000000"/>
              </w:rPr>
              <w:t>88.37</w:t>
            </w:r>
          </w:p>
        </w:tc>
        <w:tc>
          <w:tcPr>
            <w:tcW w:w="3117" w:type="dxa"/>
            <w:vAlign w:val="bottom"/>
          </w:tcPr>
          <w:p w14:paraId="3ECFA3D6" w14:textId="77777777" w:rsidR="009B4DC9" w:rsidRDefault="009B4DC9" w:rsidP="009B4DC9">
            <w:pPr>
              <w:rPr>
                <w:rFonts w:cstheme="minorHAnsi"/>
              </w:rPr>
            </w:pPr>
            <w:r w:rsidRPr="007201A5">
              <w:rPr>
                <w:rFonts w:ascii="Calibri" w:hAnsi="Calibri" w:cs="Calibri"/>
                <w:color w:val="000000"/>
              </w:rPr>
              <w:t>±</w:t>
            </w:r>
            <w:r>
              <w:rPr>
                <w:rFonts w:ascii="Calibri" w:hAnsi="Calibri" w:cs="Calibri"/>
                <w:color w:val="000000"/>
              </w:rPr>
              <w:t xml:space="preserve"> 45.06</w:t>
            </w:r>
          </w:p>
        </w:tc>
      </w:tr>
      <w:tr w:rsidR="009B4DC9" w14:paraId="277C8194" w14:textId="77777777" w:rsidTr="009B4DC9">
        <w:tc>
          <w:tcPr>
            <w:tcW w:w="3116" w:type="dxa"/>
            <w:vAlign w:val="bottom"/>
          </w:tcPr>
          <w:p w14:paraId="5F32FA1C" w14:textId="77777777" w:rsidR="009B4DC9" w:rsidRDefault="009B4DC9" w:rsidP="009B4DC9">
            <w:pPr>
              <w:rPr>
                <w:rFonts w:cstheme="minorHAnsi"/>
              </w:rPr>
            </w:pPr>
            <w:r>
              <w:rPr>
                <w:rFonts w:ascii="Calibri" w:hAnsi="Calibri" w:cs="Calibri"/>
                <w:color w:val="000000"/>
              </w:rPr>
              <w:t>JF1 climatology</w:t>
            </w:r>
          </w:p>
        </w:tc>
        <w:tc>
          <w:tcPr>
            <w:tcW w:w="3117" w:type="dxa"/>
            <w:vAlign w:val="bottom"/>
          </w:tcPr>
          <w:p w14:paraId="41B1E80D" w14:textId="77777777" w:rsidR="009B4DC9" w:rsidRDefault="009B4DC9" w:rsidP="009B4DC9">
            <w:pPr>
              <w:rPr>
                <w:rFonts w:cstheme="minorHAnsi"/>
              </w:rPr>
            </w:pPr>
            <w:r>
              <w:rPr>
                <w:rFonts w:ascii="Calibri" w:hAnsi="Calibri" w:cs="Calibri"/>
                <w:color w:val="000000"/>
              </w:rPr>
              <w:t>126.91</w:t>
            </w:r>
          </w:p>
        </w:tc>
        <w:tc>
          <w:tcPr>
            <w:tcW w:w="3117" w:type="dxa"/>
            <w:vAlign w:val="bottom"/>
          </w:tcPr>
          <w:p w14:paraId="6120196E" w14:textId="77777777" w:rsidR="009B4DC9" w:rsidRDefault="009B4DC9" w:rsidP="009B4DC9">
            <w:pPr>
              <w:rPr>
                <w:rFonts w:cstheme="minorHAnsi"/>
              </w:rPr>
            </w:pPr>
            <w:r w:rsidRPr="007201A5">
              <w:rPr>
                <w:rFonts w:ascii="Calibri" w:hAnsi="Calibri" w:cs="Calibri"/>
                <w:color w:val="000000"/>
              </w:rPr>
              <w:t>±</w:t>
            </w:r>
            <w:r>
              <w:rPr>
                <w:rFonts w:ascii="Calibri" w:hAnsi="Calibri" w:cs="Calibri"/>
                <w:color w:val="000000"/>
              </w:rPr>
              <w:t xml:space="preserve"> 47.18</w:t>
            </w:r>
          </w:p>
        </w:tc>
      </w:tr>
      <w:tr w:rsidR="009B4DC9" w14:paraId="43029B1B" w14:textId="77777777" w:rsidTr="009B4DC9">
        <w:tc>
          <w:tcPr>
            <w:tcW w:w="3116" w:type="dxa"/>
            <w:vAlign w:val="bottom"/>
          </w:tcPr>
          <w:p w14:paraId="6E83E4D4" w14:textId="77777777" w:rsidR="009B4DC9" w:rsidRDefault="009B4DC9" w:rsidP="009B4DC9">
            <w:pPr>
              <w:rPr>
                <w:rFonts w:cstheme="minorHAnsi"/>
              </w:rPr>
            </w:pPr>
            <w:r>
              <w:rPr>
                <w:rFonts w:ascii="Calibri" w:hAnsi="Calibri" w:cs="Calibri"/>
                <w:color w:val="000000"/>
              </w:rPr>
              <w:t>JF2</w:t>
            </w:r>
          </w:p>
        </w:tc>
        <w:tc>
          <w:tcPr>
            <w:tcW w:w="3117" w:type="dxa"/>
            <w:vAlign w:val="bottom"/>
          </w:tcPr>
          <w:p w14:paraId="54EE7F97" w14:textId="77777777" w:rsidR="009B4DC9" w:rsidRDefault="009B4DC9" w:rsidP="009B4DC9">
            <w:pPr>
              <w:rPr>
                <w:rFonts w:cstheme="minorHAnsi"/>
              </w:rPr>
            </w:pPr>
            <w:r>
              <w:rPr>
                <w:rFonts w:ascii="Calibri" w:hAnsi="Calibri" w:cs="Calibri"/>
                <w:color w:val="000000"/>
              </w:rPr>
              <w:t>105.15</w:t>
            </w:r>
          </w:p>
        </w:tc>
        <w:tc>
          <w:tcPr>
            <w:tcW w:w="3117" w:type="dxa"/>
            <w:vAlign w:val="bottom"/>
          </w:tcPr>
          <w:p w14:paraId="5CA1B752" w14:textId="77777777" w:rsidR="009B4DC9" w:rsidRDefault="009B4DC9" w:rsidP="009B4DC9">
            <w:pPr>
              <w:rPr>
                <w:rFonts w:cstheme="minorHAnsi"/>
              </w:rPr>
            </w:pPr>
            <w:r w:rsidRPr="007201A5">
              <w:rPr>
                <w:rFonts w:ascii="Calibri" w:hAnsi="Calibri" w:cs="Calibri"/>
                <w:color w:val="000000"/>
              </w:rPr>
              <w:t>±</w:t>
            </w:r>
            <w:r>
              <w:rPr>
                <w:rFonts w:ascii="Calibri" w:hAnsi="Calibri" w:cs="Calibri"/>
                <w:color w:val="000000"/>
              </w:rPr>
              <w:t xml:space="preserve"> 47.45</w:t>
            </w:r>
          </w:p>
        </w:tc>
      </w:tr>
      <w:tr w:rsidR="009B4DC9" w14:paraId="68630CCB" w14:textId="77777777" w:rsidTr="009B4DC9">
        <w:tc>
          <w:tcPr>
            <w:tcW w:w="3116" w:type="dxa"/>
            <w:vAlign w:val="bottom"/>
          </w:tcPr>
          <w:p w14:paraId="56053E3D" w14:textId="77777777" w:rsidR="009B4DC9" w:rsidRDefault="009B4DC9" w:rsidP="009B4DC9">
            <w:pPr>
              <w:rPr>
                <w:rFonts w:cstheme="minorHAnsi"/>
              </w:rPr>
            </w:pPr>
            <w:r>
              <w:rPr>
                <w:rFonts w:ascii="Calibri" w:hAnsi="Calibri" w:cs="Calibri"/>
                <w:color w:val="000000"/>
              </w:rPr>
              <w:t>JF2 climatology</w:t>
            </w:r>
          </w:p>
        </w:tc>
        <w:tc>
          <w:tcPr>
            <w:tcW w:w="3117" w:type="dxa"/>
            <w:vAlign w:val="bottom"/>
          </w:tcPr>
          <w:p w14:paraId="2231856D" w14:textId="77777777" w:rsidR="009B4DC9" w:rsidRDefault="009B4DC9" w:rsidP="009B4DC9">
            <w:pPr>
              <w:rPr>
                <w:rFonts w:cstheme="minorHAnsi"/>
              </w:rPr>
            </w:pPr>
            <w:r>
              <w:rPr>
                <w:rFonts w:ascii="Calibri" w:hAnsi="Calibri" w:cs="Calibri"/>
                <w:color w:val="000000"/>
              </w:rPr>
              <w:t>132.41</w:t>
            </w:r>
          </w:p>
        </w:tc>
        <w:tc>
          <w:tcPr>
            <w:tcW w:w="3117" w:type="dxa"/>
            <w:vAlign w:val="bottom"/>
          </w:tcPr>
          <w:p w14:paraId="60D86337" w14:textId="77777777" w:rsidR="009B4DC9" w:rsidRDefault="009B4DC9" w:rsidP="009B4DC9">
            <w:pPr>
              <w:rPr>
                <w:rFonts w:cstheme="minorHAnsi"/>
              </w:rPr>
            </w:pPr>
            <w:r w:rsidRPr="007201A5">
              <w:rPr>
                <w:rFonts w:ascii="Calibri" w:hAnsi="Calibri" w:cs="Calibri"/>
                <w:color w:val="000000"/>
              </w:rPr>
              <w:t>±</w:t>
            </w:r>
            <w:r>
              <w:rPr>
                <w:rFonts w:ascii="Calibri" w:hAnsi="Calibri" w:cs="Calibri"/>
                <w:color w:val="000000"/>
              </w:rPr>
              <w:t xml:space="preserve"> 41.56</w:t>
            </w:r>
          </w:p>
        </w:tc>
      </w:tr>
      <w:tr w:rsidR="009B4DC9" w14:paraId="74732F41" w14:textId="77777777" w:rsidTr="009B4DC9">
        <w:tc>
          <w:tcPr>
            <w:tcW w:w="3116" w:type="dxa"/>
            <w:vAlign w:val="bottom"/>
          </w:tcPr>
          <w:p w14:paraId="3AEEC374" w14:textId="77777777" w:rsidR="009B4DC9" w:rsidRPr="001801CA" w:rsidRDefault="009B4DC9" w:rsidP="009B4DC9">
            <w:pPr>
              <w:rPr>
                <w:rFonts w:ascii="Calibri" w:hAnsi="Calibri" w:cs="Calibri"/>
                <w:b/>
                <w:bCs/>
                <w:color w:val="000000"/>
              </w:rPr>
            </w:pPr>
            <w:r w:rsidRPr="001801CA">
              <w:rPr>
                <w:rFonts w:ascii="Calibri" w:hAnsi="Calibri" w:cs="Calibri"/>
                <w:b/>
                <w:bCs/>
                <w:color w:val="000000"/>
              </w:rPr>
              <w:t>Average total</w:t>
            </w:r>
          </w:p>
        </w:tc>
        <w:tc>
          <w:tcPr>
            <w:tcW w:w="3117" w:type="dxa"/>
            <w:vAlign w:val="bottom"/>
          </w:tcPr>
          <w:p w14:paraId="74CD0EB5" w14:textId="77777777" w:rsidR="009B4DC9" w:rsidRDefault="009B4DC9" w:rsidP="009B4DC9">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13.21</w:t>
            </w:r>
            <w:r>
              <w:rPr>
                <w:rFonts w:ascii="Calibri" w:hAnsi="Calibri" w:cs="Calibri"/>
                <w:color w:val="000000"/>
              </w:rPr>
              <w:fldChar w:fldCharType="end"/>
            </w:r>
          </w:p>
        </w:tc>
        <w:tc>
          <w:tcPr>
            <w:tcW w:w="3117" w:type="dxa"/>
            <w:vAlign w:val="bottom"/>
          </w:tcPr>
          <w:p w14:paraId="79BA2039" w14:textId="77777777" w:rsidR="009B4DC9" w:rsidRDefault="009B4DC9" w:rsidP="009B4DC9">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5.31</w:t>
            </w:r>
            <w:r>
              <w:rPr>
                <w:rFonts w:ascii="Calibri" w:hAnsi="Calibri" w:cs="Calibri"/>
                <w:color w:val="000000"/>
              </w:rPr>
              <w:fldChar w:fldCharType="end"/>
            </w:r>
          </w:p>
        </w:tc>
      </w:tr>
    </w:tbl>
    <w:p w14:paraId="052828AC" w14:textId="77777777" w:rsidR="009B4DC9" w:rsidRDefault="009B4DC9" w:rsidP="00A43202">
      <w:pPr>
        <w:rPr>
          <w:b/>
          <w:bCs/>
        </w:rPr>
      </w:pPr>
    </w:p>
    <w:p w14:paraId="2972C32B" w14:textId="77777777" w:rsidR="00A43202" w:rsidRDefault="00A43202" w:rsidP="00A43202">
      <w:pPr>
        <w:rPr>
          <w:b/>
          <w:bCs/>
        </w:rPr>
      </w:pPr>
      <w:r w:rsidRPr="008D78ED">
        <w:rPr>
          <w:b/>
          <w:bCs/>
        </w:rPr>
        <w:t>Table 3: NO</w:t>
      </w:r>
      <w:r w:rsidRPr="00A43202">
        <w:rPr>
          <w:b/>
          <w:bCs/>
          <w:vertAlign w:val="subscript"/>
        </w:rPr>
        <w:t>2</w:t>
      </w:r>
      <w:r w:rsidRPr="008D78ED">
        <w:rPr>
          <w:b/>
          <w:bCs/>
        </w:rPr>
        <w:t xml:space="preserve"> average concentrations during the study periods and standard deviation.</w:t>
      </w:r>
    </w:p>
    <w:p w14:paraId="0F3E0716" w14:textId="77777777" w:rsidR="009B4DC9" w:rsidRDefault="009B4DC9" w:rsidP="00A43202">
      <w:pPr>
        <w:rPr>
          <w:b/>
          <w:bCs/>
        </w:rPr>
      </w:pPr>
    </w:p>
    <w:p w14:paraId="4DFFB43C" w14:textId="77777777" w:rsidR="009B4DC9" w:rsidRDefault="009B4DC9" w:rsidP="00A43202">
      <w:pPr>
        <w:rPr>
          <w:b/>
          <w:bCs/>
        </w:rPr>
      </w:pPr>
    </w:p>
    <w:p w14:paraId="04BD2A53" w14:textId="77777777" w:rsidR="009B4DC9" w:rsidRDefault="009B4DC9" w:rsidP="00A43202">
      <w:pPr>
        <w:rPr>
          <w:b/>
          <w:bCs/>
        </w:rPr>
      </w:pPr>
    </w:p>
    <w:p w14:paraId="6792E58B" w14:textId="77777777" w:rsidR="009B4DC9" w:rsidRDefault="009B4DC9" w:rsidP="00A43202">
      <w:pPr>
        <w:rPr>
          <w:b/>
          <w:bCs/>
        </w:rPr>
      </w:pPr>
    </w:p>
    <w:p w14:paraId="18CCBE2E" w14:textId="77777777" w:rsidR="009B4DC9" w:rsidRDefault="009B4DC9" w:rsidP="00A43202">
      <w:pPr>
        <w:rPr>
          <w:b/>
          <w:bCs/>
        </w:rPr>
      </w:pPr>
    </w:p>
    <w:p w14:paraId="404D20A1" w14:textId="77777777" w:rsidR="009B4DC9" w:rsidRDefault="009B4DC9" w:rsidP="00A43202">
      <w:pPr>
        <w:rPr>
          <w:b/>
          <w:bCs/>
        </w:rPr>
      </w:pPr>
    </w:p>
    <w:p w14:paraId="43EBED78" w14:textId="77777777" w:rsidR="009B4DC9" w:rsidRDefault="009B4DC9" w:rsidP="00A43202">
      <w:pPr>
        <w:rPr>
          <w:b/>
          <w:bCs/>
        </w:rPr>
      </w:pPr>
    </w:p>
    <w:p w14:paraId="5C5EBE6E" w14:textId="77777777" w:rsidR="009B4DC9" w:rsidRDefault="009B4DC9" w:rsidP="00A43202">
      <w:pPr>
        <w:rPr>
          <w:b/>
          <w:bCs/>
        </w:rPr>
      </w:pPr>
    </w:p>
    <w:p w14:paraId="679713F0" w14:textId="6953E683" w:rsidR="009B4DC9" w:rsidRPr="009B4DC9" w:rsidRDefault="009B4DC9" w:rsidP="00A43202">
      <w:pPr>
        <w:rPr>
          <w:rFonts w:cstheme="minorHAnsi"/>
          <w:b/>
          <w:bCs/>
        </w:rPr>
      </w:pPr>
      <w:r w:rsidRPr="00ED340F">
        <w:rPr>
          <w:rFonts w:cstheme="minorHAnsi"/>
          <w:b/>
          <w:bCs/>
        </w:rPr>
        <w:t xml:space="preserve">Table </w:t>
      </w:r>
      <w:r>
        <w:rPr>
          <w:rFonts w:cstheme="minorHAnsi"/>
          <w:b/>
          <w:bCs/>
        </w:rPr>
        <w:t>4</w:t>
      </w:r>
      <w:r w:rsidRPr="00ED340F">
        <w:rPr>
          <w:rFonts w:cstheme="minorHAnsi"/>
          <w:b/>
          <w:bCs/>
        </w:rPr>
        <w:t>: NO</w:t>
      </w:r>
      <w:r w:rsidRPr="00ED340F">
        <w:rPr>
          <w:rFonts w:cstheme="minorHAnsi"/>
          <w:b/>
          <w:bCs/>
          <w:vertAlign w:val="subscript"/>
        </w:rPr>
        <w:t>2</w:t>
      </w:r>
      <w:r w:rsidRPr="00ED340F">
        <w:rPr>
          <w:rFonts w:cstheme="minorHAnsi"/>
          <w:b/>
          <w:bCs/>
        </w:rPr>
        <w:t xml:space="preserve"> concentration ranges and classification</w:t>
      </w:r>
      <w:r w:rsidR="00FA512A">
        <w:rPr>
          <w:rFonts w:cstheme="minorHAnsi"/>
          <w:b/>
          <w:bCs/>
        </w:rPr>
        <w:t>.</w:t>
      </w:r>
    </w:p>
    <w:tbl>
      <w:tblPr>
        <w:tblW w:w="0" w:type="auto"/>
        <w:tblLook w:val="04A0" w:firstRow="1" w:lastRow="0" w:firstColumn="1" w:lastColumn="0" w:noHBand="0" w:noVBand="1"/>
      </w:tblPr>
      <w:tblGrid>
        <w:gridCol w:w="3158"/>
        <w:gridCol w:w="3350"/>
        <w:gridCol w:w="2877"/>
      </w:tblGrid>
      <w:tr w:rsidR="009B4DC9" w14:paraId="04B75E27" w14:textId="77777777" w:rsidTr="009B4DC9">
        <w:trPr>
          <w:trHeight w:val="756"/>
        </w:trPr>
        <w:tc>
          <w:tcPr>
            <w:tcW w:w="3158" w:type="dxa"/>
          </w:tcPr>
          <w:p w14:paraId="3F2498BD" w14:textId="77777777" w:rsidR="009B4DC9" w:rsidRPr="00052A04" w:rsidRDefault="009B4DC9" w:rsidP="00BF5C93">
            <w:pPr>
              <w:rPr>
                <w:rFonts w:cstheme="minorHAnsi"/>
                <w:b/>
                <w:bCs/>
              </w:rPr>
            </w:pPr>
            <w:r w:rsidRPr="00052A04">
              <w:rPr>
                <w:rFonts w:cstheme="minorHAnsi"/>
                <w:b/>
                <w:bCs/>
              </w:rPr>
              <w:t>NO</w:t>
            </w:r>
            <w:r w:rsidRPr="00052A04">
              <w:rPr>
                <w:rFonts w:cstheme="minorHAnsi"/>
                <w:b/>
                <w:bCs/>
                <w:vertAlign w:val="subscript"/>
              </w:rPr>
              <w:t>2</w:t>
            </w:r>
            <w:r w:rsidRPr="00052A04">
              <w:rPr>
                <w:rFonts w:cstheme="minorHAnsi"/>
                <w:b/>
                <w:bCs/>
              </w:rPr>
              <w:t xml:space="preserve"> concentration (µg/m³)</w:t>
            </w:r>
          </w:p>
        </w:tc>
        <w:tc>
          <w:tcPr>
            <w:tcW w:w="3350" w:type="dxa"/>
          </w:tcPr>
          <w:p w14:paraId="7A045642" w14:textId="77777777" w:rsidR="009B4DC9" w:rsidRPr="00052A04" w:rsidRDefault="009B4DC9" w:rsidP="00BF5C93">
            <w:pPr>
              <w:rPr>
                <w:rFonts w:cstheme="minorHAnsi"/>
                <w:b/>
                <w:bCs/>
              </w:rPr>
            </w:pPr>
            <w:r w:rsidRPr="00052A04">
              <w:rPr>
                <w:rFonts w:cstheme="minorHAnsi"/>
                <w:b/>
                <w:bCs/>
              </w:rPr>
              <w:t>Classification</w:t>
            </w:r>
          </w:p>
        </w:tc>
        <w:tc>
          <w:tcPr>
            <w:tcW w:w="2877" w:type="dxa"/>
          </w:tcPr>
          <w:p w14:paraId="136E2CBF" w14:textId="77777777" w:rsidR="009B4DC9" w:rsidRPr="00052A04" w:rsidRDefault="009B4DC9" w:rsidP="00BF5C93">
            <w:pPr>
              <w:rPr>
                <w:rFonts w:cstheme="minorHAnsi"/>
                <w:b/>
                <w:bCs/>
              </w:rPr>
            </w:pPr>
            <w:r w:rsidRPr="00052A04">
              <w:rPr>
                <w:rFonts w:cstheme="minorHAnsi"/>
                <w:b/>
                <w:bCs/>
              </w:rPr>
              <w:t>Comparison to EU limits</w:t>
            </w:r>
            <w:r>
              <w:rPr>
                <w:rFonts w:cstheme="minorHAnsi"/>
                <w:b/>
                <w:bCs/>
              </w:rPr>
              <w:t xml:space="preserve"> (200 </w:t>
            </w:r>
            <w:r w:rsidRPr="00052A04">
              <w:rPr>
                <w:rFonts w:cstheme="minorHAnsi"/>
                <w:b/>
                <w:bCs/>
              </w:rPr>
              <w:t>µg/m³)</w:t>
            </w:r>
          </w:p>
        </w:tc>
      </w:tr>
      <w:tr w:rsidR="009B4DC9" w14:paraId="05023B67" w14:textId="77777777" w:rsidTr="009B4DC9">
        <w:trPr>
          <w:trHeight w:val="451"/>
        </w:trPr>
        <w:tc>
          <w:tcPr>
            <w:tcW w:w="3158" w:type="dxa"/>
          </w:tcPr>
          <w:p w14:paraId="09A3AB94" w14:textId="77777777" w:rsidR="009B4DC9" w:rsidRDefault="009B4DC9" w:rsidP="00BF5C93">
            <w:pPr>
              <w:rPr>
                <w:rFonts w:cstheme="minorHAnsi"/>
              </w:rPr>
            </w:pPr>
            <w:r>
              <w:rPr>
                <w:rFonts w:cstheme="minorHAnsi"/>
              </w:rPr>
              <w:t>&lt;120</w:t>
            </w:r>
          </w:p>
        </w:tc>
        <w:tc>
          <w:tcPr>
            <w:tcW w:w="3350" w:type="dxa"/>
          </w:tcPr>
          <w:p w14:paraId="66FA0316" w14:textId="77777777" w:rsidR="009B4DC9" w:rsidRDefault="009B4DC9" w:rsidP="00BF5C93">
            <w:pPr>
              <w:rPr>
                <w:rFonts w:cstheme="minorHAnsi"/>
              </w:rPr>
            </w:pPr>
            <w:r>
              <w:rPr>
                <w:rFonts w:cstheme="minorHAnsi"/>
              </w:rPr>
              <w:t>Nearly average</w:t>
            </w:r>
          </w:p>
        </w:tc>
        <w:tc>
          <w:tcPr>
            <w:tcW w:w="2877" w:type="dxa"/>
          </w:tcPr>
          <w:p w14:paraId="20555748" w14:textId="77777777" w:rsidR="009B4DC9" w:rsidRDefault="009B4DC9" w:rsidP="00BF5C93">
            <w:pPr>
              <w:rPr>
                <w:rFonts w:cstheme="minorHAnsi"/>
              </w:rPr>
            </w:pPr>
            <w:r>
              <w:rPr>
                <w:rFonts w:cstheme="minorHAnsi"/>
              </w:rPr>
              <w:t>Below limits</w:t>
            </w:r>
          </w:p>
        </w:tc>
      </w:tr>
      <w:tr w:rsidR="009B4DC9" w14:paraId="27B9F42C" w14:textId="77777777" w:rsidTr="009B4DC9">
        <w:trPr>
          <w:trHeight w:val="463"/>
        </w:trPr>
        <w:tc>
          <w:tcPr>
            <w:tcW w:w="3158" w:type="dxa"/>
          </w:tcPr>
          <w:p w14:paraId="41AD9484" w14:textId="77777777" w:rsidR="009B4DC9" w:rsidRDefault="009B4DC9" w:rsidP="00BF5C93">
            <w:pPr>
              <w:rPr>
                <w:rFonts w:cstheme="minorHAnsi"/>
              </w:rPr>
            </w:pPr>
            <w:r>
              <w:rPr>
                <w:rFonts w:cstheme="minorHAnsi"/>
              </w:rPr>
              <w:t>Between 120 and 180</w:t>
            </w:r>
          </w:p>
        </w:tc>
        <w:tc>
          <w:tcPr>
            <w:tcW w:w="3350" w:type="dxa"/>
          </w:tcPr>
          <w:p w14:paraId="3B276B56" w14:textId="77777777" w:rsidR="009B4DC9" w:rsidRDefault="009B4DC9" w:rsidP="00BF5C93">
            <w:pPr>
              <w:rPr>
                <w:rFonts w:cstheme="minorHAnsi"/>
              </w:rPr>
            </w:pPr>
            <w:r>
              <w:rPr>
                <w:rFonts w:cstheme="minorHAnsi"/>
              </w:rPr>
              <w:t xml:space="preserve">Above average </w:t>
            </w:r>
          </w:p>
        </w:tc>
        <w:tc>
          <w:tcPr>
            <w:tcW w:w="2877" w:type="dxa"/>
          </w:tcPr>
          <w:p w14:paraId="724DA4D8" w14:textId="77777777" w:rsidR="009B4DC9" w:rsidRDefault="009B4DC9" w:rsidP="00BF5C93">
            <w:pPr>
              <w:rPr>
                <w:rFonts w:cstheme="minorHAnsi"/>
              </w:rPr>
            </w:pPr>
            <w:r>
              <w:rPr>
                <w:rFonts w:cstheme="minorHAnsi"/>
              </w:rPr>
              <w:t>Within limits</w:t>
            </w:r>
          </w:p>
        </w:tc>
      </w:tr>
      <w:tr w:rsidR="009B4DC9" w14:paraId="3323C4B4" w14:textId="77777777" w:rsidTr="009B4DC9">
        <w:trPr>
          <w:trHeight w:val="451"/>
        </w:trPr>
        <w:tc>
          <w:tcPr>
            <w:tcW w:w="3158" w:type="dxa"/>
          </w:tcPr>
          <w:p w14:paraId="23D8FFA6" w14:textId="77777777" w:rsidR="009B4DC9" w:rsidRDefault="009B4DC9" w:rsidP="00BF5C93">
            <w:pPr>
              <w:rPr>
                <w:rFonts w:cstheme="minorHAnsi"/>
              </w:rPr>
            </w:pPr>
            <w:r>
              <w:rPr>
                <w:rFonts w:cstheme="minorHAnsi"/>
              </w:rPr>
              <w:t>&gt;180</w:t>
            </w:r>
          </w:p>
        </w:tc>
        <w:tc>
          <w:tcPr>
            <w:tcW w:w="3350" w:type="dxa"/>
          </w:tcPr>
          <w:p w14:paraId="56D4379B" w14:textId="77777777" w:rsidR="009B4DC9" w:rsidRDefault="009B4DC9" w:rsidP="00BF5C93">
            <w:pPr>
              <w:rPr>
                <w:rFonts w:cstheme="minorHAnsi"/>
              </w:rPr>
            </w:pPr>
            <w:r>
              <w:rPr>
                <w:rFonts w:cstheme="minorHAnsi"/>
              </w:rPr>
              <w:t>High</w:t>
            </w:r>
          </w:p>
        </w:tc>
        <w:tc>
          <w:tcPr>
            <w:tcW w:w="2877" w:type="dxa"/>
          </w:tcPr>
          <w:p w14:paraId="266606E8" w14:textId="77777777" w:rsidR="009B4DC9" w:rsidRDefault="009B4DC9" w:rsidP="00BF5C93">
            <w:pPr>
              <w:rPr>
                <w:rFonts w:cstheme="minorHAnsi"/>
              </w:rPr>
            </w:pPr>
            <w:r>
              <w:rPr>
                <w:rFonts w:cstheme="minorHAnsi"/>
              </w:rPr>
              <w:t>Nearing limits</w:t>
            </w:r>
          </w:p>
        </w:tc>
      </w:tr>
    </w:tbl>
    <w:p w14:paraId="727028A3" w14:textId="2313AFDC" w:rsidR="00A43202" w:rsidRDefault="009B4DC9" w:rsidP="00A43202">
      <w:pPr>
        <w:pStyle w:val="Heading3"/>
      </w:pPr>
      <w:r>
        <w:br/>
      </w:r>
      <w:bookmarkStart w:id="30" w:name="_Toc39790714"/>
      <w:r w:rsidR="00A43202">
        <w:t>Local Wind and NO</w:t>
      </w:r>
      <w:r w:rsidR="00A43202" w:rsidRPr="00BD599B">
        <w:rPr>
          <w:vertAlign w:val="subscript"/>
        </w:rPr>
        <w:t>2</w:t>
      </w:r>
      <w:r w:rsidR="00A43202">
        <w:t xml:space="preserve"> concentration analysis</w:t>
      </w:r>
      <w:bookmarkEnd w:id="30"/>
    </w:p>
    <w:p w14:paraId="53D3F4BE" w14:textId="77777777" w:rsidR="00A43202" w:rsidRPr="00DC7A8E" w:rsidRDefault="00A43202" w:rsidP="00A43202"/>
    <w:p w14:paraId="675A8E1A" w14:textId="6AFDCD49" w:rsidR="009B4DC9" w:rsidRDefault="00A43202" w:rsidP="00A43202">
      <w:pPr>
        <w:sectPr w:rsidR="009B4DC9" w:rsidSect="00EB025E">
          <w:pgSz w:w="12240" w:h="15840"/>
          <w:pgMar w:top="1134" w:right="1134" w:bottom="1134" w:left="1134" w:header="720" w:footer="720" w:gutter="0"/>
          <w:cols w:space="720"/>
          <w:docGrid w:linePitch="360"/>
        </w:sectPr>
      </w:pPr>
      <w:r w:rsidRPr="00404243">
        <w:t xml:space="preserve">In JF1 climatology, </w:t>
      </w:r>
      <w:r>
        <w:t>w</w:t>
      </w:r>
      <w:r w:rsidRPr="00404243">
        <w:t>esterly</w:t>
      </w:r>
      <w:r>
        <w:t xml:space="preserve"> (</w:t>
      </w:r>
      <w:r w:rsidRPr="00404243">
        <w:t>35%</w:t>
      </w:r>
      <w:r>
        <w:t>)</w:t>
      </w:r>
      <w:r w:rsidRPr="00404243">
        <w:t xml:space="preserve"> and south-westerly winds </w:t>
      </w:r>
      <w:r>
        <w:t>(</w:t>
      </w:r>
      <w:r w:rsidRPr="00404243">
        <w:t>31%</w:t>
      </w:r>
      <w:r>
        <w:t xml:space="preserve">) </w:t>
      </w:r>
      <w:r w:rsidRPr="00404243">
        <w:t>were predominant</w:t>
      </w:r>
      <w:r>
        <w:t xml:space="preserve"> (Figure 4 top)</w:t>
      </w:r>
      <w:r w:rsidRPr="00404243">
        <w:t>. Southerl</w:t>
      </w:r>
      <w:r>
        <w:t>ies</w:t>
      </w:r>
      <w:r w:rsidRPr="00404243">
        <w:t xml:space="preserve"> and south-easterl</w:t>
      </w:r>
      <w:r>
        <w:t>ies</w:t>
      </w:r>
      <w:r w:rsidRPr="00404243">
        <w:t xml:space="preserve"> were recorded with minor frequency (12% </w:t>
      </w:r>
      <w:r>
        <w:t>south-</w:t>
      </w:r>
      <w:proofErr w:type="spellStart"/>
      <w:r>
        <w:t>southwesterly</w:t>
      </w:r>
      <w:proofErr w:type="spellEnd"/>
      <w:r w:rsidRPr="00404243">
        <w:t xml:space="preserve">, 8% </w:t>
      </w:r>
      <w:r>
        <w:t>southerly</w:t>
      </w:r>
      <w:r w:rsidRPr="00404243">
        <w:t xml:space="preserve"> and 8% </w:t>
      </w:r>
      <w:r>
        <w:t>south-</w:t>
      </w:r>
      <w:proofErr w:type="spellStart"/>
      <w:r>
        <w:t>southeasterly</w:t>
      </w:r>
      <w:proofErr w:type="spellEnd"/>
      <w:r w:rsidRPr="00404243">
        <w:t xml:space="preserve"> respectively). Wind speeds above the average were recorded most frequently (21% when westerly 23% when south-westerly, 8% when </w:t>
      </w:r>
      <w:r>
        <w:t>south-</w:t>
      </w:r>
      <w:proofErr w:type="spellStart"/>
      <w:r>
        <w:t>southwesterly</w:t>
      </w:r>
      <w:proofErr w:type="spellEnd"/>
      <w:r w:rsidRPr="00404243">
        <w:t xml:space="preserve">, 8% when </w:t>
      </w:r>
      <w:r>
        <w:t>southerly</w:t>
      </w:r>
      <w:r w:rsidRPr="00404243">
        <w:t xml:space="preserve"> and 4% when </w:t>
      </w:r>
      <w:r>
        <w:t>south-</w:t>
      </w:r>
      <w:proofErr w:type="spellStart"/>
      <w:r>
        <w:t>southeasterly</w:t>
      </w:r>
      <w:proofErr w:type="spellEnd"/>
      <w:r w:rsidRPr="00404243">
        <w:t>). Nearly average wind speeds were uncommon (24%) and high wind speeds where not recorded. IN JF1 2018, westerly and south westerly were also dominant</w:t>
      </w:r>
      <w:r>
        <w:t xml:space="preserve"> (</w:t>
      </w:r>
      <w:r w:rsidRPr="00404243">
        <w:t>19%</w:t>
      </w:r>
      <w:r w:rsidR="008E5FB4">
        <w:t>)</w:t>
      </w:r>
      <w:r w:rsidR="008E5FB4" w:rsidRPr="00404243">
        <w:t xml:space="preserve"> but</w:t>
      </w:r>
      <w:r w:rsidRPr="00404243">
        <w:t xml:space="preserve"> recorded with </w:t>
      </w:r>
      <w:r>
        <w:t xml:space="preserve">slightly </w:t>
      </w:r>
      <w:r w:rsidRPr="00404243">
        <w:t>less frequency than in JF1 climatology</w:t>
      </w:r>
      <w:r>
        <w:t xml:space="preserve"> (</w:t>
      </w:r>
      <w:r w:rsidRPr="00404243">
        <w:t>17%</w:t>
      </w:r>
      <w:r>
        <w:t>)</w:t>
      </w:r>
      <w:r w:rsidRPr="00404243">
        <w:t xml:space="preserve"> . Differently from JF1 climatology, north-easterly and easterly winds wer</w:t>
      </w:r>
      <w:r>
        <w:t>e observed</w:t>
      </w:r>
      <w:r w:rsidRPr="00404243">
        <w:t>, while south-easterly winds occurred more frequently (11%). Wind speed nearly average were more common in JF1 2018 than in JF1 climatology (55%)</w:t>
      </w:r>
      <w:r>
        <w:t xml:space="preserve"> (Figure 4 top)</w:t>
      </w:r>
      <w:r w:rsidRPr="00404243">
        <w:t xml:space="preserve">. </w:t>
      </w:r>
      <w:r>
        <w:t>Differently from the climatology, high wind speeds in 2018 were observed</w:t>
      </w:r>
      <w:r w:rsidRPr="00404243">
        <w:t xml:space="preserve"> (5%). In JF2 climatology, south-westerlies were predominant (28% for </w:t>
      </w:r>
      <w:r>
        <w:t>west-</w:t>
      </w:r>
      <w:proofErr w:type="spellStart"/>
      <w:r>
        <w:t>southwesterly</w:t>
      </w:r>
      <w:proofErr w:type="spellEnd"/>
      <w:r w:rsidRPr="00404243">
        <w:t xml:space="preserve"> 26% fo</w:t>
      </w:r>
      <w:r>
        <w:t>r south-</w:t>
      </w:r>
      <w:proofErr w:type="spellStart"/>
      <w:r>
        <w:t>southwesterly</w:t>
      </w:r>
      <w:proofErr w:type="spellEnd"/>
      <w:r w:rsidRPr="00404243">
        <w:t xml:space="preserve">) and southerly south-easterly were common (16% </w:t>
      </w:r>
      <w:r>
        <w:t>southerly</w:t>
      </w:r>
      <w:r w:rsidRPr="00404243">
        <w:t xml:space="preserve"> and 23% </w:t>
      </w:r>
      <w:r>
        <w:t>south-</w:t>
      </w:r>
      <w:proofErr w:type="spellStart"/>
      <w:r>
        <w:t>southeasterly</w:t>
      </w:r>
      <w:proofErr w:type="spellEnd"/>
      <w:r w:rsidRPr="00404243">
        <w:t xml:space="preserve">). Wind speed was </w:t>
      </w:r>
      <w:r>
        <w:t xml:space="preserve">mostly </w:t>
      </w:r>
      <w:r w:rsidRPr="00404243">
        <w:t xml:space="preserve">nearly average (73%) and wind speeds above the average were uncommon (20%). High wind speeds were not recorded, </w:t>
      </w:r>
      <w:r>
        <w:t>as well as observations of</w:t>
      </w:r>
      <w:r w:rsidRPr="00404243">
        <w:t xml:space="preserve"> wind direction </w:t>
      </w:r>
      <w:r>
        <w:t>in the northerly and easterly section</w:t>
      </w:r>
      <w:r w:rsidRPr="00404243">
        <w:t xml:space="preserve">. In JF2 2018 westerly and south westerly winds were dominant (35% </w:t>
      </w:r>
      <w:r>
        <w:t>westerly</w:t>
      </w:r>
      <w:r w:rsidRPr="00404243">
        <w:t xml:space="preserve">, 29% </w:t>
      </w:r>
      <w:r>
        <w:t>west-</w:t>
      </w:r>
      <w:proofErr w:type="spellStart"/>
      <w:r>
        <w:t>southwesterly</w:t>
      </w:r>
      <w:proofErr w:type="spellEnd"/>
      <w:r w:rsidRPr="00404243">
        <w:t xml:space="preserve"> and 11% </w:t>
      </w:r>
      <w:r>
        <w:t>south-</w:t>
      </w:r>
      <w:proofErr w:type="spellStart"/>
      <w:r>
        <w:t>southwesterly</w:t>
      </w:r>
      <w:proofErr w:type="spellEnd"/>
      <w:r w:rsidRPr="00404243">
        <w:t xml:space="preserve">), north-westerly occurred rarely (12% </w:t>
      </w:r>
      <w:r>
        <w:t>west-</w:t>
      </w:r>
      <w:proofErr w:type="spellStart"/>
      <w:r>
        <w:t>northwesterly</w:t>
      </w:r>
      <w:proofErr w:type="spellEnd"/>
      <w:r w:rsidRPr="00404243">
        <w:t xml:space="preserve"> and 4% </w:t>
      </w:r>
      <w:r>
        <w:t>north-</w:t>
      </w:r>
      <w:proofErr w:type="spellStart"/>
      <w:r>
        <w:t>northwesterly</w:t>
      </w:r>
      <w:proofErr w:type="spellEnd"/>
      <w:r w:rsidRPr="00404243">
        <w:t xml:space="preserve">) </w:t>
      </w:r>
      <w:r>
        <w:t>and wind was not observed from any other direction</w:t>
      </w:r>
      <w:r w:rsidRPr="00404243">
        <w:t xml:space="preserve">. Wind speed was mostly above average (50%),  nearly average </w:t>
      </w:r>
      <w:r>
        <w:t>in 45% of the observations</w:t>
      </w:r>
      <w:r w:rsidRPr="00404243">
        <w:t xml:space="preserve"> and rarely high (5%). Overall, high winds occurred only in 2018, and above average wind speeds occurred more frequently than in the </w:t>
      </w:r>
    </w:p>
    <w:p w14:paraId="1F79BE34" w14:textId="403569B8" w:rsidR="007A7F51" w:rsidRDefault="008E5FB4" w:rsidP="00A43202">
      <w:pPr>
        <w:sectPr w:rsidR="007A7F51" w:rsidSect="00EB025E">
          <w:pgSz w:w="12240" w:h="15840"/>
          <w:pgMar w:top="1134" w:right="1134" w:bottom="1134" w:left="1134" w:header="720" w:footer="720" w:gutter="0"/>
          <w:cols w:space="720"/>
          <w:docGrid w:linePitch="360"/>
        </w:sectPr>
      </w:pPr>
      <w:r>
        <w:rPr>
          <w:noProof/>
        </w:rPr>
        <w:lastRenderedPageBreak/>
        <mc:AlternateContent>
          <mc:Choice Requires="wps">
            <w:drawing>
              <wp:anchor distT="0" distB="0" distL="114300" distR="114300" simplePos="0" relativeHeight="251681792" behindDoc="0" locked="0" layoutInCell="1" allowOverlap="1" wp14:anchorId="5C258924" wp14:editId="7A5DBFA6">
                <wp:simplePos x="0" y="0"/>
                <wp:positionH relativeFrom="column">
                  <wp:posOffset>322580</wp:posOffset>
                </wp:positionH>
                <wp:positionV relativeFrom="paragraph">
                  <wp:posOffset>8329295</wp:posOffset>
                </wp:positionV>
                <wp:extent cx="600964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6009640" cy="635"/>
                        </a:xfrm>
                        <a:prstGeom prst="rect">
                          <a:avLst/>
                        </a:prstGeom>
                        <a:solidFill>
                          <a:prstClr val="white"/>
                        </a:solidFill>
                        <a:ln>
                          <a:noFill/>
                        </a:ln>
                      </wps:spPr>
                      <wps:txbx>
                        <w:txbxContent>
                          <w:p w14:paraId="51412A07" w14:textId="0581B2E7" w:rsidR="00BF5C93" w:rsidRPr="00EB4137" w:rsidRDefault="00BF5C93" w:rsidP="008E5FB4">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8E5FB4">
                              <w:t>Wind roses (above) and pollution roses (below) for the period studied in January for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258924" id="Text Box 14" o:spid="_x0000_s1029" type="#_x0000_t202" style="position:absolute;margin-left:25.4pt;margin-top:655.85pt;width:47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" stroked="f">
                <v:textbox style="mso-fit-shape-to-text:t" inset="0,0,0,0">
                  <w:txbxContent>
                    <w:p w14:paraId="51412A07" w14:textId="0581B2E7" w:rsidR="00BF5C93" w:rsidRPr="00EB4137" w:rsidRDefault="00BF5C93" w:rsidP="008E5FB4">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8E5FB4">
                        <w:t>Wind roses (above) and pollution roses (below) for the period studied in January for London.</w:t>
                      </w:r>
                    </w:p>
                  </w:txbxContent>
                </v:textbox>
                <w10:wrap type="square"/>
              </v:shape>
            </w:pict>
          </mc:Fallback>
        </mc:AlternateContent>
      </w:r>
      <w:r>
        <w:rPr>
          <w:noProof/>
        </w:rPr>
        <w:drawing>
          <wp:anchor distT="0" distB="0" distL="114300" distR="114300" simplePos="0" relativeHeight="251679744" behindDoc="0" locked="0" layoutInCell="1" allowOverlap="1" wp14:anchorId="5EDEB479" wp14:editId="4FF2DF42">
            <wp:simplePos x="0" y="0"/>
            <wp:positionH relativeFrom="margin">
              <wp:align>right</wp:align>
            </wp:positionH>
            <wp:positionV relativeFrom="paragraph">
              <wp:posOffset>270510</wp:posOffset>
            </wp:positionV>
            <wp:extent cx="6009640" cy="8336280"/>
            <wp:effectExtent l="0" t="0" r="0"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09640" cy="8336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99C948" w14:textId="764CDE41" w:rsidR="009B4DC9" w:rsidRDefault="007A7F51" w:rsidP="00A43202">
      <w:r w:rsidRPr="00404243">
        <w:lastRenderedPageBreak/>
        <w:t xml:space="preserve">climatology. JF1 2018 had higher variability in wind direction than JF1, with occurrences of winds between </w:t>
      </w:r>
      <w:r w:rsidRPr="00B9216F">
        <w:t>315° and 135°</w:t>
      </w:r>
      <w:r w:rsidRPr="00404243">
        <w:t xml:space="preserve"> which </w:t>
      </w:r>
      <w:r>
        <w:t>were not observed</w:t>
      </w:r>
      <w:r w:rsidRPr="00404243">
        <w:t xml:space="preserve"> in climatology. </w:t>
      </w:r>
      <w:r>
        <w:t xml:space="preserve">westerly and south-westerly winds were prevalent in </w:t>
      </w:r>
      <w:r w:rsidRPr="00404243">
        <w:t xml:space="preserve">JF2 2018, while in  JF2 climatology were south westerly and southerly. </w:t>
      </w:r>
      <w:r>
        <w:t>H</w:t>
      </w:r>
      <w:r w:rsidRPr="00404243">
        <w:t>igh NO</w:t>
      </w:r>
      <w:r w:rsidRPr="00DC7A8E">
        <w:rPr>
          <w:vertAlign w:val="subscript"/>
        </w:rPr>
        <w:t xml:space="preserve">2 </w:t>
      </w:r>
      <w:r w:rsidRPr="00404243">
        <w:t>concentrations</w:t>
      </w:r>
      <w:r>
        <w:t xml:space="preserve"> occurred</w:t>
      </w:r>
      <w:r w:rsidRPr="00404243">
        <w:t xml:space="preserve"> more frequent</w:t>
      </w:r>
      <w:r>
        <w:t>ly</w:t>
      </w:r>
      <w:r w:rsidRPr="00404243">
        <w:t xml:space="preserve"> in JF1 and JF2 climatology</w:t>
      </w:r>
      <w:r>
        <w:t xml:space="preserve"> (</w:t>
      </w:r>
      <w:r w:rsidRPr="00FB4850">
        <w:t>9% and 11%</w:t>
      </w:r>
      <w:r>
        <w:t>)</w:t>
      </w:r>
      <w:r w:rsidRPr="00404243">
        <w:t xml:space="preserve"> than in 2018 (4% JF1 and 2% in JF2)</w:t>
      </w:r>
      <w:r>
        <w:t>( Figure 4 bottom)</w:t>
      </w:r>
      <w:r w:rsidRPr="00404243">
        <w:t>. Above average NO</w:t>
      </w:r>
      <w:r w:rsidRPr="00DC7A8E">
        <w:rPr>
          <w:vertAlign w:val="subscript"/>
        </w:rPr>
        <w:t>2</w:t>
      </w:r>
      <w:r w:rsidRPr="00404243">
        <w:t xml:space="preserve"> concentrations were also substantially higher in climatology than in 2018 (43% in JF1 and 53% in JF2 climatology and 19% in </w:t>
      </w:r>
      <w:r>
        <w:t>JF1</w:t>
      </w:r>
      <w:r w:rsidRPr="00404243">
        <w:t xml:space="preserve">1 and 28% in </w:t>
      </w:r>
      <w:r>
        <w:t>JF</w:t>
      </w:r>
      <w:r w:rsidRPr="00404243">
        <w:t>2).</w:t>
      </w:r>
      <w:r>
        <w:t xml:space="preserve"> Although to the author’s knowledge, no studies were available to compare January 2018,</w:t>
      </w:r>
      <w:r w:rsidRPr="00404243">
        <w:t xml:space="preserve"> </w:t>
      </w:r>
      <w:r>
        <w:t xml:space="preserve">the results for the climatology had a similar general trend to </w:t>
      </w:r>
      <w:r>
        <w:fldChar w:fldCharType="begin"/>
      </w:r>
      <w:r>
        <w:instrText xml:space="preserve"> ADDIN ZOTERO_ITEM CSL_CITATION {"citationID":"pstTXdI2","properties":{"formattedCitation":"(Jeanjean et al., 2017)","plainCitation":"(Jeanjean et al., 2017)","noteIndex":0},"citationItems":[{"id":252,"uris":["http://zotero.org/users/local/KCAGbsdL/items/TMB8R8JH"],"uri":["http://zotero.org/users/local/KCAGbsdL/items/TMB8R8JH"],"itemData":{"id":252,"type":"article-journal","container-title":"Urban Forestry &amp; Urban Greening","DOI":"10.1016/j.ufug.2017.01.009","ISSN":"16188667","journalAbbreviation":"Urban Forestry &amp; Urban Greening","language":"en","page":"41-53","source":"DOI.org (Crossref)","title":"Air quality affected by trees in real street canyons: The case of Marylebone neighbourhood in central London","title-short":"Air quality affected by trees in real street canyons","volume":"22","author":[{"family":"Jeanjean","given":"Antoine P.R."},{"family":"Buccolieri","given":"Riccardo"},{"family":"Eddy","given":"James"},{"family":"Monks","given":"Paul S."},{"family":"Leigh","given":"Roland J."}],"issued":{"date-parts":[["2017",3]]}}}],"schema":"https://github.com/citation-style-language/schema/raw/master/csl-citation.json"} </w:instrText>
      </w:r>
      <w:r>
        <w:fldChar w:fldCharType="separate"/>
      </w:r>
      <w:r w:rsidRPr="005832EB">
        <w:rPr>
          <w:rFonts w:ascii="Calibri" w:hAnsi="Calibri" w:cs="Calibri"/>
        </w:rPr>
        <w:t>(</w:t>
      </w:r>
      <w:proofErr w:type="spellStart"/>
      <w:r w:rsidRPr="005832EB">
        <w:rPr>
          <w:rFonts w:ascii="Calibri" w:hAnsi="Calibri" w:cs="Calibri"/>
        </w:rPr>
        <w:t>Jeanjean</w:t>
      </w:r>
      <w:proofErr w:type="spellEnd"/>
      <w:r w:rsidRPr="005832EB">
        <w:rPr>
          <w:rFonts w:ascii="Calibri" w:hAnsi="Calibri" w:cs="Calibri"/>
        </w:rPr>
        <w:t xml:space="preserve"> et al., 2017)</w:t>
      </w:r>
      <w:r>
        <w:fldChar w:fldCharType="end"/>
      </w:r>
      <w:r>
        <w:t>.</w:t>
      </w:r>
    </w:p>
    <w:p w14:paraId="7CCB9C67" w14:textId="77777777" w:rsidR="007A7F51" w:rsidRDefault="007A7F51" w:rsidP="007A7F51">
      <w:pPr>
        <w:pStyle w:val="Heading2"/>
      </w:pPr>
      <w:bookmarkStart w:id="31" w:name="_Toc39790715"/>
      <w:r>
        <w:t>Trajectory analysis</w:t>
      </w:r>
      <w:bookmarkEnd w:id="31"/>
    </w:p>
    <w:p w14:paraId="2A3C2609" w14:textId="77777777" w:rsidR="007A7F51" w:rsidRDefault="007A7F51" w:rsidP="007A7F51">
      <w:pPr>
        <w:pStyle w:val="Heading3"/>
      </w:pPr>
      <w:bookmarkStart w:id="32" w:name="_Toc39790716"/>
      <w:r>
        <w:t>Air masses affecting London during study times</w:t>
      </w:r>
      <w:bookmarkEnd w:id="32"/>
      <w:r>
        <w:br/>
      </w:r>
    </w:p>
    <w:p w14:paraId="608C029B" w14:textId="77777777" w:rsidR="007A7F51" w:rsidRDefault="007A7F51" w:rsidP="007A7F51">
      <w:r>
        <w:t>The results of the cluster analysis are present in Table 5, Figure 5, and Figure 6.</w:t>
      </w:r>
    </w:p>
    <w:p w14:paraId="419E5237" w14:textId="3D035C51" w:rsidR="007A7F51" w:rsidRDefault="007A7F51" w:rsidP="00A43202">
      <w:r w:rsidRPr="00F33699">
        <w:rPr>
          <w:b/>
          <w:bCs/>
        </w:rPr>
        <w:t>Table</w:t>
      </w:r>
      <w:r>
        <w:rPr>
          <w:b/>
          <w:bCs/>
        </w:rPr>
        <w:t xml:space="preserve"> 5: R</w:t>
      </w:r>
      <w:r w:rsidRPr="00F33699">
        <w:rPr>
          <w:b/>
          <w:bCs/>
        </w:rPr>
        <w:t>esults of the cluster analysis, including classifications according to mean NO</w:t>
      </w:r>
      <w:r w:rsidRPr="00F33699">
        <w:rPr>
          <w:b/>
          <w:bCs/>
          <w:vertAlign w:val="subscript"/>
        </w:rPr>
        <w:t>2</w:t>
      </w:r>
      <w:r w:rsidRPr="00F33699">
        <w:rPr>
          <w:b/>
          <w:bCs/>
        </w:rPr>
        <w:t xml:space="preserve"> concentrations and</w:t>
      </w:r>
      <w:r>
        <w:rPr>
          <w:b/>
          <w:bCs/>
        </w:rPr>
        <w:t xml:space="preserve"> Relative frequency by direction and type for London.</w:t>
      </w:r>
    </w:p>
    <w:tbl>
      <w:tblPr>
        <w:tblpPr w:leftFromText="180" w:rightFromText="180" w:vertAnchor="text" w:horzAnchor="margin" w:tblpY="89"/>
        <w:tblW w:w="9499" w:type="dxa"/>
        <w:tblLook w:val="04A0" w:firstRow="1" w:lastRow="0" w:firstColumn="1" w:lastColumn="0" w:noHBand="0" w:noVBand="1"/>
      </w:tblPr>
      <w:tblGrid>
        <w:gridCol w:w="1313"/>
        <w:gridCol w:w="1037"/>
        <w:gridCol w:w="1460"/>
        <w:gridCol w:w="1201"/>
        <w:gridCol w:w="1583"/>
        <w:gridCol w:w="1392"/>
        <w:gridCol w:w="1513"/>
      </w:tblGrid>
      <w:tr w:rsidR="007A7F51" w14:paraId="43519B50" w14:textId="77777777" w:rsidTr="00BF5C93">
        <w:tc>
          <w:tcPr>
            <w:tcW w:w="1380" w:type="dxa"/>
          </w:tcPr>
          <w:p w14:paraId="71C4EBC8" w14:textId="77777777" w:rsidR="007A7F51" w:rsidRPr="007A7F51" w:rsidRDefault="007A7F51" w:rsidP="00BF5C93">
            <w:pPr>
              <w:rPr>
                <w:b/>
                <w:bCs/>
              </w:rPr>
            </w:pPr>
            <w:r w:rsidRPr="007A7F51">
              <w:rPr>
                <w:b/>
                <w:bCs/>
              </w:rPr>
              <w:t>Period</w:t>
            </w:r>
          </w:p>
        </w:tc>
        <w:tc>
          <w:tcPr>
            <w:tcW w:w="1216" w:type="dxa"/>
          </w:tcPr>
          <w:p w14:paraId="2A9655C3" w14:textId="77777777" w:rsidR="007A7F51" w:rsidRPr="007A7F51" w:rsidRDefault="007A7F51" w:rsidP="00BF5C93">
            <w:pPr>
              <w:rPr>
                <w:b/>
                <w:bCs/>
              </w:rPr>
            </w:pPr>
            <w:r w:rsidRPr="007A7F51">
              <w:rPr>
                <w:b/>
                <w:bCs/>
              </w:rPr>
              <w:t>Cluster number</w:t>
            </w:r>
          </w:p>
        </w:tc>
        <w:tc>
          <w:tcPr>
            <w:tcW w:w="1533" w:type="dxa"/>
          </w:tcPr>
          <w:p w14:paraId="6464E84A" w14:textId="77777777" w:rsidR="007A7F51" w:rsidRPr="007A7F51" w:rsidRDefault="007A7F51" w:rsidP="00BF5C93">
            <w:pPr>
              <w:rPr>
                <w:b/>
                <w:bCs/>
              </w:rPr>
            </w:pPr>
            <w:r w:rsidRPr="007A7F51">
              <w:rPr>
                <w:b/>
                <w:bCs/>
              </w:rPr>
              <w:t>Direction and type</w:t>
            </w:r>
          </w:p>
        </w:tc>
        <w:tc>
          <w:tcPr>
            <w:tcW w:w="1320" w:type="dxa"/>
          </w:tcPr>
          <w:p w14:paraId="0E303F8B" w14:textId="77777777" w:rsidR="007A7F51" w:rsidRPr="007A7F51" w:rsidRDefault="007A7F51" w:rsidP="00BF5C93">
            <w:pPr>
              <w:rPr>
                <w:b/>
                <w:bCs/>
              </w:rPr>
            </w:pPr>
            <w:r w:rsidRPr="007A7F51">
              <w:rPr>
                <w:b/>
                <w:bCs/>
              </w:rPr>
              <w:t>Relative frequency (%)</w:t>
            </w:r>
          </w:p>
        </w:tc>
        <w:tc>
          <w:tcPr>
            <w:tcW w:w="1583" w:type="dxa"/>
          </w:tcPr>
          <w:p w14:paraId="6C02771C" w14:textId="77777777" w:rsidR="007A7F51" w:rsidRPr="007A7F51" w:rsidRDefault="007A7F51" w:rsidP="00BF5C93">
            <w:pPr>
              <w:rPr>
                <w:b/>
                <w:bCs/>
              </w:rPr>
            </w:pPr>
            <w:r w:rsidRPr="007A7F51">
              <w:rPr>
                <w:b/>
                <w:bCs/>
              </w:rPr>
              <w:t>Classification according to mean NO</w:t>
            </w:r>
            <w:r w:rsidRPr="007A7F51">
              <w:rPr>
                <w:b/>
                <w:bCs/>
                <w:vertAlign w:val="subscript"/>
              </w:rPr>
              <w:t xml:space="preserve">2 </w:t>
            </w:r>
            <w:r w:rsidRPr="007A7F51">
              <w:rPr>
                <w:b/>
                <w:bCs/>
              </w:rPr>
              <w:t xml:space="preserve">concentrations </w:t>
            </w:r>
          </w:p>
        </w:tc>
        <w:tc>
          <w:tcPr>
            <w:tcW w:w="891" w:type="dxa"/>
          </w:tcPr>
          <w:p w14:paraId="35A04F2E" w14:textId="27E0D7B2" w:rsidR="007A7F51" w:rsidRPr="007A7F51" w:rsidRDefault="007A7F51" w:rsidP="00BF5C93">
            <w:pPr>
              <w:rPr>
                <w:b/>
                <w:bCs/>
              </w:rPr>
            </w:pPr>
            <w:r w:rsidRPr="007A7F51">
              <w:rPr>
                <w:b/>
                <w:bCs/>
              </w:rPr>
              <w:t xml:space="preserve">Relative frequency by mean </w:t>
            </w:r>
            <w:r w:rsidR="00FA512A" w:rsidRPr="007A7F51">
              <w:rPr>
                <w:b/>
                <w:bCs/>
              </w:rPr>
              <w:t xml:space="preserve"> </w:t>
            </w:r>
            <w:r w:rsidR="00FA512A" w:rsidRPr="007A7F51">
              <w:rPr>
                <w:b/>
                <w:bCs/>
              </w:rPr>
              <w:t>NO</w:t>
            </w:r>
            <w:r w:rsidR="00FA512A" w:rsidRPr="007A7F51">
              <w:rPr>
                <w:b/>
                <w:bCs/>
                <w:vertAlign w:val="subscript"/>
              </w:rPr>
              <w:t>2</w:t>
            </w:r>
            <w:r w:rsidR="00FA512A">
              <w:rPr>
                <w:b/>
                <w:bCs/>
                <w:vertAlign w:val="subscript"/>
              </w:rPr>
              <w:t xml:space="preserve"> </w:t>
            </w:r>
            <w:r w:rsidRPr="007A7F51">
              <w:rPr>
                <w:b/>
                <w:bCs/>
              </w:rPr>
              <w:t>classification levels</w:t>
            </w:r>
          </w:p>
        </w:tc>
        <w:tc>
          <w:tcPr>
            <w:tcW w:w="1576" w:type="dxa"/>
          </w:tcPr>
          <w:p w14:paraId="620A61AA" w14:textId="77777777" w:rsidR="007A7F51" w:rsidRPr="007A7F51" w:rsidRDefault="007A7F51" w:rsidP="00BF5C93">
            <w:pPr>
              <w:rPr>
                <w:b/>
                <w:bCs/>
              </w:rPr>
            </w:pPr>
            <w:r w:rsidRPr="007A7F51">
              <w:rPr>
                <w:b/>
                <w:bCs/>
              </w:rPr>
              <w:t>Relative frequency by direction and type (%)</w:t>
            </w:r>
          </w:p>
        </w:tc>
      </w:tr>
      <w:tr w:rsidR="007A7F51" w14:paraId="7E6D29BC" w14:textId="77777777" w:rsidTr="00BF5C93">
        <w:tc>
          <w:tcPr>
            <w:tcW w:w="1380" w:type="dxa"/>
          </w:tcPr>
          <w:p w14:paraId="2CC01CC3" w14:textId="77777777" w:rsidR="007A7F51" w:rsidRPr="007A7F51" w:rsidRDefault="007A7F51" w:rsidP="00BF5C93">
            <w:r w:rsidRPr="007A7F51">
              <w:t>JF1 2018</w:t>
            </w:r>
          </w:p>
        </w:tc>
        <w:tc>
          <w:tcPr>
            <w:tcW w:w="1216" w:type="dxa"/>
          </w:tcPr>
          <w:p w14:paraId="611C305E" w14:textId="77777777" w:rsidR="007A7F51" w:rsidRPr="007A7F51" w:rsidRDefault="007A7F51" w:rsidP="00BF5C93">
            <w:r w:rsidRPr="007A7F51">
              <w:t>MC1</w:t>
            </w:r>
          </w:p>
        </w:tc>
        <w:tc>
          <w:tcPr>
            <w:tcW w:w="1533" w:type="dxa"/>
          </w:tcPr>
          <w:p w14:paraId="11786396" w14:textId="77777777" w:rsidR="007A7F51" w:rsidRPr="007A7F51" w:rsidRDefault="007A7F51" w:rsidP="00BF5C93">
            <w:r w:rsidRPr="007A7F51">
              <w:t>W fast</w:t>
            </w:r>
          </w:p>
        </w:tc>
        <w:tc>
          <w:tcPr>
            <w:tcW w:w="1320" w:type="dxa"/>
          </w:tcPr>
          <w:p w14:paraId="52913860" w14:textId="77777777" w:rsidR="007A7F51" w:rsidRPr="007A7F51" w:rsidRDefault="007A7F51" w:rsidP="00BF5C93">
            <w:r w:rsidRPr="007A7F51">
              <w:t>15</w:t>
            </w:r>
          </w:p>
        </w:tc>
        <w:tc>
          <w:tcPr>
            <w:tcW w:w="1583" w:type="dxa"/>
          </w:tcPr>
          <w:p w14:paraId="282C8E46" w14:textId="77777777" w:rsidR="007A7F51" w:rsidRPr="007A7F51" w:rsidRDefault="007A7F51" w:rsidP="00BF5C93">
            <w:r w:rsidRPr="007A7F51">
              <w:t>Nearly average</w:t>
            </w:r>
          </w:p>
        </w:tc>
        <w:tc>
          <w:tcPr>
            <w:tcW w:w="891" w:type="dxa"/>
          </w:tcPr>
          <w:p w14:paraId="505ACD46" w14:textId="77777777" w:rsidR="007A7F51" w:rsidRPr="007A7F51" w:rsidRDefault="007A7F51" w:rsidP="00BF5C93">
            <w:r w:rsidRPr="007A7F51">
              <w:t>Nearly average: 100</w:t>
            </w:r>
          </w:p>
        </w:tc>
        <w:tc>
          <w:tcPr>
            <w:tcW w:w="1576" w:type="dxa"/>
          </w:tcPr>
          <w:p w14:paraId="4681D8F6" w14:textId="77777777" w:rsidR="007A7F51" w:rsidRPr="007A7F51" w:rsidRDefault="007A7F51" w:rsidP="00BF5C93">
            <w:r w:rsidRPr="007A7F51">
              <w:t>W fast :28</w:t>
            </w:r>
          </w:p>
        </w:tc>
      </w:tr>
      <w:tr w:rsidR="007A7F51" w14:paraId="6D8E740E" w14:textId="77777777" w:rsidTr="00BF5C93">
        <w:tc>
          <w:tcPr>
            <w:tcW w:w="1380" w:type="dxa"/>
          </w:tcPr>
          <w:p w14:paraId="3CE6FF5E" w14:textId="77777777" w:rsidR="007A7F51" w:rsidRPr="007A7F51" w:rsidRDefault="007A7F51" w:rsidP="00BF5C93"/>
        </w:tc>
        <w:tc>
          <w:tcPr>
            <w:tcW w:w="1216" w:type="dxa"/>
          </w:tcPr>
          <w:p w14:paraId="04DF8C8C" w14:textId="77777777" w:rsidR="007A7F51" w:rsidRPr="007A7F51" w:rsidRDefault="007A7F51" w:rsidP="00BF5C93">
            <w:r w:rsidRPr="007A7F51">
              <w:t>MC2</w:t>
            </w:r>
          </w:p>
        </w:tc>
        <w:tc>
          <w:tcPr>
            <w:tcW w:w="1533" w:type="dxa"/>
          </w:tcPr>
          <w:p w14:paraId="0F1F90B5" w14:textId="77777777" w:rsidR="007A7F51" w:rsidRPr="007A7F51" w:rsidRDefault="007A7F51" w:rsidP="00BF5C93">
            <w:r w:rsidRPr="007A7F51">
              <w:t>NW fast</w:t>
            </w:r>
          </w:p>
        </w:tc>
        <w:tc>
          <w:tcPr>
            <w:tcW w:w="1320" w:type="dxa"/>
          </w:tcPr>
          <w:p w14:paraId="48FF2BEC" w14:textId="77777777" w:rsidR="007A7F51" w:rsidRPr="007A7F51" w:rsidRDefault="007A7F51" w:rsidP="00BF5C93">
            <w:r w:rsidRPr="007A7F51">
              <w:t>14</w:t>
            </w:r>
          </w:p>
        </w:tc>
        <w:tc>
          <w:tcPr>
            <w:tcW w:w="1583" w:type="dxa"/>
          </w:tcPr>
          <w:p w14:paraId="0044D11C" w14:textId="77777777" w:rsidR="007A7F51" w:rsidRPr="007A7F51" w:rsidRDefault="007A7F51" w:rsidP="00BF5C93">
            <w:r w:rsidRPr="007A7F51">
              <w:t>Nearly average</w:t>
            </w:r>
          </w:p>
        </w:tc>
        <w:tc>
          <w:tcPr>
            <w:tcW w:w="891" w:type="dxa"/>
          </w:tcPr>
          <w:p w14:paraId="6B16C083" w14:textId="77777777" w:rsidR="007A7F51" w:rsidRPr="007A7F51" w:rsidRDefault="007A7F51" w:rsidP="00BF5C93"/>
        </w:tc>
        <w:tc>
          <w:tcPr>
            <w:tcW w:w="1576" w:type="dxa"/>
          </w:tcPr>
          <w:p w14:paraId="62E45B46" w14:textId="77777777" w:rsidR="007A7F51" w:rsidRPr="007A7F51" w:rsidRDefault="007A7F51" w:rsidP="00BF5C93">
            <w:r w:rsidRPr="007A7F51">
              <w:t>NW fast: 14</w:t>
            </w:r>
          </w:p>
        </w:tc>
      </w:tr>
      <w:tr w:rsidR="007A7F51" w14:paraId="5CD1D8CC" w14:textId="77777777" w:rsidTr="00BF5C93">
        <w:tc>
          <w:tcPr>
            <w:tcW w:w="1380" w:type="dxa"/>
          </w:tcPr>
          <w:p w14:paraId="0D071EF2" w14:textId="77777777" w:rsidR="007A7F51" w:rsidRPr="007A7F51" w:rsidRDefault="007A7F51" w:rsidP="00BF5C93"/>
        </w:tc>
        <w:tc>
          <w:tcPr>
            <w:tcW w:w="1216" w:type="dxa"/>
          </w:tcPr>
          <w:p w14:paraId="653AE614" w14:textId="77777777" w:rsidR="007A7F51" w:rsidRPr="007A7F51" w:rsidRDefault="007A7F51" w:rsidP="00BF5C93">
            <w:r w:rsidRPr="007A7F51">
              <w:t>MC3</w:t>
            </w:r>
          </w:p>
        </w:tc>
        <w:tc>
          <w:tcPr>
            <w:tcW w:w="1533" w:type="dxa"/>
          </w:tcPr>
          <w:p w14:paraId="1F998800" w14:textId="77777777" w:rsidR="007A7F51" w:rsidRPr="007A7F51" w:rsidRDefault="007A7F51" w:rsidP="00BF5C93">
            <w:r w:rsidRPr="007A7F51">
              <w:t>W fast</w:t>
            </w:r>
          </w:p>
        </w:tc>
        <w:tc>
          <w:tcPr>
            <w:tcW w:w="1320" w:type="dxa"/>
          </w:tcPr>
          <w:p w14:paraId="60032FB4" w14:textId="77777777" w:rsidR="007A7F51" w:rsidRPr="007A7F51" w:rsidRDefault="007A7F51" w:rsidP="00BF5C93">
            <w:r w:rsidRPr="007A7F51">
              <w:t>13</w:t>
            </w:r>
          </w:p>
        </w:tc>
        <w:tc>
          <w:tcPr>
            <w:tcW w:w="1583" w:type="dxa"/>
          </w:tcPr>
          <w:p w14:paraId="754A0612" w14:textId="77777777" w:rsidR="007A7F51" w:rsidRPr="007A7F51" w:rsidRDefault="007A7F51" w:rsidP="00BF5C93">
            <w:r w:rsidRPr="007A7F51">
              <w:t>Nearly average</w:t>
            </w:r>
          </w:p>
        </w:tc>
        <w:tc>
          <w:tcPr>
            <w:tcW w:w="891" w:type="dxa"/>
          </w:tcPr>
          <w:p w14:paraId="33D7E025" w14:textId="77777777" w:rsidR="007A7F51" w:rsidRPr="007A7F51" w:rsidRDefault="007A7F51" w:rsidP="00BF5C93"/>
        </w:tc>
        <w:tc>
          <w:tcPr>
            <w:tcW w:w="1576" w:type="dxa"/>
          </w:tcPr>
          <w:p w14:paraId="7BBEABCD" w14:textId="77777777" w:rsidR="007A7F51" w:rsidRPr="007A7F51" w:rsidRDefault="007A7F51" w:rsidP="00BF5C93">
            <w:r w:rsidRPr="007A7F51">
              <w:t>NE slow: 12</w:t>
            </w:r>
          </w:p>
        </w:tc>
      </w:tr>
      <w:tr w:rsidR="007A7F51" w14:paraId="5E7FB6ED" w14:textId="77777777" w:rsidTr="00BF5C93">
        <w:tc>
          <w:tcPr>
            <w:tcW w:w="1380" w:type="dxa"/>
          </w:tcPr>
          <w:p w14:paraId="7976F7BA" w14:textId="77777777" w:rsidR="007A7F51" w:rsidRPr="007A7F51" w:rsidRDefault="007A7F51" w:rsidP="00BF5C93"/>
        </w:tc>
        <w:tc>
          <w:tcPr>
            <w:tcW w:w="1216" w:type="dxa"/>
          </w:tcPr>
          <w:p w14:paraId="640A90CE" w14:textId="77777777" w:rsidR="007A7F51" w:rsidRPr="007A7F51" w:rsidRDefault="007A7F51" w:rsidP="00BF5C93">
            <w:r w:rsidRPr="007A7F51">
              <w:t>MC4</w:t>
            </w:r>
          </w:p>
        </w:tc>
        <w:tc>
          <w:tcPr>
            <w:tcW w:w="1533" w:type="dxa"/>
          </w:tcPr>
          <w:p w14:paraId="046220F5" w14:textId="77777777" w:rsidR="007A7F51" w:rsidRPr="007A7F51" w:rsidRDefault="007A7F51" w:rsidP="00BF5C93">
            <w:r w:rsidRPr="007A7F51">
              <w:t>NE slow</w:t>
            </w:r>
          </w:p>
        </w:tc>
        <w:tc>
          <w:tcPr>
            <w:tcW w:w="1320" w:type="dxa"/>
          </w:tcPr>
          <w:p w14:paraId="4396FC9E" w14:textId="77777777" w:rsidR="007A7F51" w:rsidRPr="007A7F51" w:rsidRDefault="007A7F51" w:rsidP="00BF5C93">
            <w:r w:rsidRPr="007A7F51">
              <w:t>12</w:t>
            </w:r>
          </w:p>
        </w:tc>
        <w:tc>
          <w:tcPr>
            <w:tcW w:w="1583" w:type="dxa"/>
          </w:tcPr>
          <w:p w14:paraId="12661A49" w14:textId="77777777" w:rsidR="007A7F51" w:rsidRPr="007A7F51" w:rsidRDefault="007A7F51" w:rsidP="00BF5C93">
            <w:r w:rsidRPr="007A7F51">
              <w:t>Nearly average</w:t>
            </w:r>
          </w:p>
        </w:tc>
        <w:tc>
          <w:tcPr>
            <w:tcW w:w="891" w:type="dxa"/>
          </w:tcPr>
          <w:p w14:paraId="720B10AC" w14:textId="77777777" w:rsidR="007A7F51" w:rsidRPr="007A7F51" w:rsidRDefault="007A7F51" w:rsidP="00BF5C93"/>
        </w:tc>
        <w:tc>
          <w:tcPr>
            <w:tcW w:w="1576" w:type="dxa"/>
          </w:tcPr>
          <w:p w14:paraId="2D8B927E" w14:textId="77777777" w:rsidR="007A7F51" w:rsidRPr="007A7F51" w:rsidRDefault="007A7F51" w:rsidP="00BF5C93">
            <w:r w:rsidRPr="007A7F51">
              <w:t>SW fast: 6</w:t>
            </w:r>
          </w:p>
        </w:tc>
      </w:tr>
      <w:tr w:rsidR="007A7F51" w14:paraId="3A9A73A9" w14:textId="77777777" w:rsidTr="00BF5C93">
        <w:tc>
          <w:tcPr>
            <w:tcW w:w="1380" w:type="dxa"/>
          </w:tcPr>
          <w:p w14:paraId="6499830E" w14:textId="77777777" w:rsidR="007A7F51" w:rsidRPr="007A7F51" w:rsidRDefault="007A7F51" w:rsidP="00BF5C93"/>
        </w:tc>
        <w:tc>
          <w:tcPr>
            <w:tcW w:w="1216" w:type="dxa"/>
          </w:tcPr>
          <w:p w14:paraId="70458B92" w14:textId="77777777" w:rsidR="007A7F51" w:rsidRPr="007A7F51" w:rsidRDefault="007A7F51" w:rsidP="00BF5C93">
            <w:r w:rsidRPr="007A7F51">
              <w:t>MC5</w:t>
            </w:r>
          </w:p>
        </w:tc>
        <w:tc>
          <w:tcPr>
            <w:tcW w:w="1533" w:type="dxa"/>
          </w:tcPr>
          <w:p w14:paraId="370857ED" w14:textId="77777777" w:rsidR="007A7F51" w:rsidRPr="007A7F51" w:rsidRDefault="007A7F51" w:rsidP="00BF5C93">
            <w:r w:rsidRPr="007A7F51">
              <w:t>SW fast</w:t>
            </w:r>
          </w:p>
        </w:tc>
        <w:tc>
          <w:tcPr>
            <w:tcW w:w="1320" w:type="dxa"/>
          </w:tcPr>
          <w:p w14:paraId="5621EA8D" w14:textId="77777777" w:rsidR="007A7F51" w:rsidRPr="007A7F51" w:rsidRDefault="007A7F51" w:rsidP="00BF5C93">
            <w:r w:rsidRPr="007A7F51">
              <w:t>6</w:t>
            </w:r>
          </w:p>
        </w:tc>
        <w:tc>
          <w:tcPr>
            <w:tcW w:w="1583" w:type="dxa"/>
          </w:tcPr>
          <w:p w14:paraId="6E2FF9B0" w14:textId="77777777" w:rsidR="007A7F51" w:rsidRPr="007A7F51" w:rsidRDefault="007A7F51" w:rsidP="00BF5C93">
            <w:r w:rsidRPr="007A7F51">
              <w:t>Nearly average</w:t>
            </w:r>
          </w:p>
        </w:tc>
        <w:tc>
          <w:tcPr>
            <w:tcW w:w="891" w:type="dxa"/>
          </w:tcPr>
          <w:p w14:paraId="418AC64E" w14:textId="77777777" w:rsidR="007A7F51" w:rsidRPr="007A7F51" w:rsidRDefault="007A7F51" w:rsidP="00BF5C93"/>
        </w:tc>
        <w:tc>
          <w:tcPr>
            <w:tcW w:w="1576" w:type="dxa"/>
          </w:tcPr>
          <w:p w14:paraId="03E6716F" w14:textId="77777777" w:rsidR="007A7F51" w:rsidRPr="007A7F51" w:rsidRDefault="007A7F51" w:rsidP="00BF5C93">
            <w:r w:rsidRPr="007A7F51">
              <w:t>SE slow (recirculated): 25</w:t>
            </w:r>
          </w:p>
        </w:tc>
      </w:tr>
      <w:tr w:rsidR="007A7F51" w14:paraId="290BAF3B" w14:textId="77777777" w:rsidTr="00BF5C93">
        <w:tc>
          <w:tcPr>
            <w:tcW w:w="1380" w:type="dxa"/>
          </w:tcPr>
          <w:p w14:paraId="5253E70C" w14:textId="77777777" w:rsidR="007A7F51" w:rsidRPr="007A7F51" w:rsidRDefault="007A7F51" w:rsidP="00BF5C93"/>
        </w:tc>
        <w:tc>
          <w:tcPr>
            <w:tcW w:w="1216" w:type="dxa"/>
          </w:tcPr>
          <w:p w14:paraId="77D38A3A" w14:textId="77777777" w:rsidR="007A7F51" w:rsidRPr="007A7F51" w:rsidRDefault="007A7F51" w:rsidP="00BF5C93">
            <w:r w:rsidRPr="007A7F51">
              <w:t>MC6</w:t>
            </w:r>
          </w:p>
        </w:tc>
        <w:tc>
          <w:tcPr>
            <w:tcW w:w="1533" w:type="dxa"/>
          </w:tcPr>
          <w:p w14:paraId="096ACF3B" w14:textId="77777777" w:rsidR="007A7F51" w:rsidRPr="007A7F51" w:rsidRDefault="007A7F51" w:rsidP="00BF5C93">
            <w:r w:rsidRPr="007A7F51">
              <w:t>SE slow (recirculated)</w:t>
            </w:r>
          </w:p>
        </w:tc>
        <w:tc>
          <w:tcPr>
            <w:tcW w:w="1320" w:type="dxa"/>
          </w:tcPr>
          <w:p w14:paraId="619CBD29" w14:textId="77777777" w:rsidR="007A7F51" w:rsidRPr="007A7F51" w:rsidRDefault="007A7F51" w:rsidP="00BF5C93">
            <w:r w:rsidRPr="007A7F51">
              <w:t>25</w:t>
            </w:r>
          </w:p>
        </w:tc>
        <w:tc>
          <w:tcPr>
            <w:tcW w:w="1583" w:type="dxa"/>
          </w:tcPr>
          <w:p w14:paraId="5511A69C" w14:textId="77777777" w:rsidR="007A7F51" w:rsidRPr="007A7F51" w:rsidRDefault="007A7F51" w:rsidP="00BF5C93">
            <w:r w:rsidRPr="007A7F51">
              <w:t>Nearly average</w:t>
            </w:r>
          </w:p>
        </w:tc>
        <w:tc>
          <w:tcPr>
            <w:tcW w:w="891" w:type="dxa"/>
          </w:tcPr>
          <w:p w14:paraId="21318AE9" w14:textId="77777777" w:rsidR="007A7F51" w:rsidRPr="007A7F51" w:rsidRDefault="007A7F51" w:rsidP="00BF5C93"/>
        </w:tc>
        <w:tc>
          <w:tcPr>
            <w:tcW w:w="1576" w:type="dxa"/>
          </w:tcPr>
          <w:p w14:paraId="04AAD721" w14:textId="77777777" w:rsidR="007A7F51" w:rsidRPr="007A7F51" w:rsidRDefault="007A7F51" w:rsidP="00BF5C93">
            <w:r w:rsidRPr="007A7F51">
              <w:t>W fast (recirculated): 9</w:t>
            </w:r>
          </w:p>
        </w:tc>
      </w:tr>
      <w:tr w:rsidR="007A7F51" w14:paraId="17BEA1B6" w14:textId="77777777" w:rsidTr="00BF5C93">
        <w:tc>
          <w:tcPr>
            <w:tcW w:w="1380" w:type="dxa"/>
          </w:tcPr>
          <w:p w14:paraId="404E44A6" w14:textId="77777777" w:rsidR="007A7F51" w:rsidRPr="007A7F51" w:rsidRDefault="007A7F51" w:rsidP="00BF5C93"/>
        </w:tc>
        <w:tc>
          <w:tcPr>
            <w:tcW w:w="1216" w:type="dxa"/>
          </w:tcPr>
          <w:p w14:paraId="15AC6275" w14:textId="77777777" w:rsidR="007A7F51" w:rsidRPr="007A7F51" w:rsidRDefault="007A7F51" w:rsidP="00BF5C93">
            <w:r w:rsidRPr="007A7F51">
              <w:t>MC7</w:t>
            </w:r>
          </w:p>
        </w:tc>
        <w:tc>
          <w:tcPr>
            <w:tcW w:w="1533" w:type="dxa"/>
          </w:tcPr>
          <w:p w14:paraId="1149E74B" w14:textId="77777777" w:rsidR="007A7F51" w:rsidRPr="007A7F51" w:rsidRDefault="007A7F51" w:rsidP="00BF5C93">
            <w:r w:rsidRPr="007A7F51">
              <w:t>W fast (recirculated)</w:t>
            </w:r>
          </w:p>
        </w:tc>
        <w:tc>
          <w:tcPr>
            <w:tcW w:w="1320" w:type="dxa"/>
          </w:tcPr>
          <w:p w14:paraId="5B3AD1FB" w14:textId="77777777" w:rsidR="007A7F51" w:rsidRPr="007A7F51" w:rsidRDefault="007A7F51" w:rsidP="00BF5C93">
            <w:r w:rsidRPr="007A7F51">
              <w:t>9</w:t>
            </w:r>
          </w:p>
        </w:tc>
        <w:tc>
          <w:tcPr>
            <w:tcW w:w="1583" w:type="dxa"/>
          </w:tcPr>
          <w:p w14:paraId="7A966AB0" w14:textId="77777777" w:rsidR="007A7F51" w:rsidRPr="007A7F51" w:rsidRDefault="007A7F51" w:rsidP="00BF5C93">
            <w:r w:rsidRPr="007A7F51">
              <w:t>Nearly average</w:t>
            </w:r>
          </w:p>
        </w:tc>
        <w:tc>
          <w:tcPr>
            <w:tcW w:w="891" w:type="dxa"/>
          </w:tcPr>
          <w:p w14:paraId="7787E057" w14:textId="77777777" w:rsidR="007A7F51" w:rsidRPr="007A7F51" w:rsidRDefault="007A7F51" w:rsidP="00BF5C93"/>
        </w:tc>
        <w:tc>
          <w:tcPr>
            <w:tcW w:w="1576" w:type="dxa"/>
          </w:tcPr>
          <w:p w14:paraId="32B653EE" w14:textId="77777777" w:rsidR="007A7F51" w:rsidRPr="007A7F51" w:rsidRDefault="007A7F51" w:rsidP="00BF5C93">
            <w:r w:rsidRPr="007A7F51">
              <w:t>S fast: 5</w:t>
            </w:r>
          </w:p>
        </w:tc>
      </w:tr>
      <w:tr w:rsidR="007A7F51" w14:paraId="6FCF91BA" w14:textId="77777777" w:rsidTr="00BF5C93">
        <w:tc>
          <w:tcPr>
            <w:tcW w:w="1380" w:type="dxa"/>
          </w:tcPr>
          <w:p w14:paraId="074E8B34" w14:textId="77777777" w:rsidR="007A7F51" w:rsidRPr="007A7F51" w:rsidRDefault="007A7F51" w:rsidP="00BF5C93"/>
        </w:tc>
        <w:tc>
          <w:tcPr>
            <w:tcW w:w="1216" w:type="dxa"/>
          </w:tcPr>
          <w:p w14:paraId="6B3EF353" w14:textId="77777777" w:rsidR="007A7F51" w:rsidRPr="007A7F51" w:rsidRDefault="007A7F51" w:rsidP="00BF5C93">
            <w:r w:rsidRPr="007A7F51">
              <w:t>MC8</w:t>
            </w:r>
          </w:p>
        </w:tc>
        <w:tc>
          <w:tcPr>
            <w:tcW w:w="1533" w:type="dxa"/>
          </w:tcPr>
          <w:p w14:paraId="6909A226" w14:textId="77777777" w:rsidR="007A7F51" w:rsidRPr="007A7F51" w:rsidRDefault="007A7F51" w:rsidP="00BF5C93">
            <w:r w:rsidRPr="007A7F51">
              <w:t>S fast</w:t>
            </w:r>
          </w:p>
        </w:tc>
        <w:tc>
          <w:tcPr>
            <w:tcW w:w="1320" w:type="dxa"/>
          </w:tcPr>
          <w:p w14:paraId="319E7455" w14:textId="77777777" w:rsidR="007A7F51" w:rsidRPr="007A7F51" w:rsidRDefault="007A7F51" w:rsidP="00BF5C93">
            <w:r w:rsidRPr="007A7F51">
              <w:t>5</w:t>
            </w:r>
          </w:p>
        </w:tc>
        <w:tc>
          <w:tcPr>
            <w:tcW w:w="1583" w:type="dxa"/>
          </w:tcPr>
          <w:p w14:paraId="26E1A344" w14:textId="77777777" w:rsidR="007A7F51" w:rsidRPr="007A7F51" w:rsidRDefault="007A7F51" w:rsidP="00BF5C93">
            <w:r w:rsidRPr="007A7F51">
              <w:t>Nearly average</w:t>
            </w:r>
          </w:p>
        </w:tc>
        <w:tc>
          <w:tcPr>
            <w:tcW w:w="891" w:type="dxa"/>
          </w:tcPr>
          <w:p w14:paraId="39413EFF" w14:textId="77777777" w:rsidR="007A7F51" w:rsidRPr="007A7F51" w:rsidRDefault="007A7F51" w:rsidP="00BF5C93"/>
        </w:tc>
        <w:tc>
          <w:tcPr>
            <w:tcW w:w="1576" w:type="dxa"/>
          </w:tcPr>
          <w:p w14:paraId="171A8791" w14:textId="77777777" w:rsidR="007A7F51" w:rsidRPr="007A7F51" w:rsidRDefault="007A7F51" w:rsidP="00BF5C93"/>
        </w:tc>
      </w:tr>
      <w:tr w:rsidR="007A7F51" w14:paraId="527DCC19" w14:textId="77777777" w:rsidTr="00BF5C93">
        <w:tc>
          <w:tcPr>
            <w:tcW w:w="1380" w:type="dxa"/>
          </w:tcPr>
          <w:p w14:paraId="0916746D" w14:textId="77777777" w:rsidR="007A7F51" w:rsidRPr="007A7F51" w:rsidRDefault="007A7F51" w:rsidP="00BF5C93">
            <w:r w:rsidRPr="007A7F51">
              <w:t>JF1 climatology</w:t>
            </w:r>
          </w:p>
        </w:tc>
        <w:tc>
          <w:tcPr>
            <w:tcW w:w="1216" w:type="dxa"/>
          </w:tcPr>
          <w:p w14:paraId="3D7D23C8" w14:textId="77777777" w:rsidR="007A7F51" w:rsidRPr="007A7F51" w:rsidRDefault="007A7F51" w:rsidP="00BF5C93">
            <w:r w:rsidRPr="007A7F51">
              <w:t>MC1</w:t>
            </w:r>
          </w:p>
        </w:tc>
        <w:tc>
          <w:tcPr>
            <w:tcW w:w="1533" w:type="dxa"/>
          </w:tcPr>
          <w:p w14:paraId="04D2939D" w14:textId="77777777" w:rsidR="007A7F51" w:rsidRPr="007A7F51" w:rsidRDefault="007A7F51" w:rsidP="00BF5C93">
            <w:r w:rsidRPr="007A7F51">
              <w:t>W fast</w:t>
            </w:r>
          </w:p>
        </w:tc>
        <w:tc>
          <w:tcPr>
            <w:tcW w:w="1320" w:type="dxa"/>
          </w:tcPr>
          <w:p w14:paraId="1D75AD5A" w14:textId="77777777" w:rsidR="007A7F51" w:rsidRPr="007A7F51" w:rsidRDefault="007A7F51" w:rsidP="00BF5C93">
            <w:r w:rsidRPr="007A7F51">
              <w:t>16</w:t>
            </w:r>
          </w:p>
        </w:tc>
        <w:tc>
          <w:tcPr>
            <w:tcW w:w="1583" w:type="dxa"/>
          </w:tcPr>
          <w:p w14:paraId="46881BD4" w14:textId="77777777" w:rsidR="007A7F51" w:rsidRPr="007A7F51" w:rsidRDefault="007A7F51" w:rsidP="00BF5C93">
            <w:r w:rsidRPr="007A7F51">
              <w:t>Above average</w:t>
            </w:r>
          </w:p>
        </w:tc>
        <w:tc>
          <w:tcPr>
            <w:tcW w:w="891" w:type="dxa"/>
          </w:tcPr>
          <w:p w14:paraId="6EA06E74" w14:textId="77777777" w:rsidR="007A7F51" w:rsidRPr="007A7F51" w:rsidRDefault="007A7F51" w:rsidP="00BF5C93">
            <w:r w:rsidRPr="007A7F51">
              <w:t>Above average: 59</w:t>
            </w:r>
          </w:p>
        </w:tc>
        <w:tc>
          <w:tcPr>
            <w:tcW w:w="1576" w:type="dxa"/>
          </w:tcPr>
          <w:p w14:paraId="1BBA3B33" w14:textId="77777777" w:rsidR="007A7F51" w:rsidRPr="007A7F51" w:rsidRDefault="007A7F51" w:rsidP="00BF5C93">
            <w:r w:rsidRPr="007A7F51">
              <w:t>W fast :34</w:t>
            </w:r>
          </w:p>
        </w:tc>
      </w:tr>
      <w:tr w:rsidR="007A7F51" w14:paraId="3613CE4E" w14:textId="77777777" w:rsidTr="00BF5C93">
        <w:tc>
          <w:tcPr>
            <w:tcW w:w="1380" w:type="dxa"/>
          </w:tcPr>
          <w:p w14:paraId="3F0BBA3E" w14:textId="77777777" w:rsidR="007A7F51" w:rsidRPr="007A7F51" w:rsidRDefault="007A7F51" w:rsidP="00BF5C93"/>
        </w:tc>
        <w:tc>
          <w:tcPr>
            <w:tcW w:w="1216" w:type="dxa"/>
          </w:tcPr>
          <w:p w14:paraId="3FF4AA39" w14:textId="77777777" w:rsidR="007A7F51" w:rsidRPr="007A7F51" w:rsidRDefault="007A7F51" w:rsidP="00BF5C93">
            <w:r w:rsidRPr="007A7F51">
              <w:t>MC2</w:t>
            </w:r>
          </w:p>
        </w:tc>
        <w:tc>
          <w:tcPr>
            <w:tcW w:w="1533" w:type="dxa"/>
          </w:tcPr>
          <w:p w14:paraId="28333469" w14:textId="77777777" w:rsidR="007A7F51" w:rsidRPr="007A7F51" w:rsidRDefault="007A7F51" w:rsidP="00BF5C93">
            <w:r w:rsidRPr="007A7F51">
              <w:t>W fast</w:t>
            </w:r>
          </w:p>
        </w:tc>
        <w:tc>
          <w:tcPr>
            <w:tcW w:w="1320" w:type="dxa"/>
          </w:tcPr>
          <w:p w14:paraId="4F6E629B" w14:textId="77777777" w:rsidR="007A7F51" w:rsidRPr="007A7F51" w:rsidRDefault="007A7F51" w:rsidP="00BF5C93">
            <w:r w:rsidRPr="007A7F51">
              <w:t>18</w:t>
            </w:r>
          </w:p>
        </w:tc>
        <w:tc>
          <w:tcPr>
            <w:tcW w:w="1583" w:type="dxa"/>
          </w:tcPr>
          <w:p w14:paraId="58C9B291" w14:textId="77777777" w:rsidR="007A7F51" w:rsidRPr="007A7F51" w:rsidRDefault="007A7F51" w:rsidP="00BF5C93">
            <w:r w:rsidRPr="007A7F51">
              <w:t>Above average</w:t>
            </w:r>
          </w:p>
        </w:tc>
        <w:tc>
          <w:tcPr>
            <w:tcW w:w="891" w:type="dxa"/>
          </w:tcPr>
          <w:p w14:paraId="4CD451D9" w14:textId="6A12832F" w:rsidR="007A7F51" w:rsidRPr="007A7F51" w:rsidRDefault="007A7F51" w:rsidP="00BF5C93">
            <w:r w:rsidRPr="007A7F51">
              <w:t>Nearly average:</w:t>
            </w:r>
            <w:r>
              <w:t xml:space="preserve"> </w:t>
            </w:r>
            <w:r w:rsidRPr="007A7F51">
              <w:t>41</w:t>
            </w:r>
          </w:p>
        </w:tc>
        <w:tc>
          <w:tcPr>
            <w:tcW w:w="1576" w:type="dxa"/>
          </w:tcPr>
          <w:p w14:paraId="0854BE43" w14:textId="77777777" w:rsidR="007A7F51" w:rsidRPr="007A7F51" w:rsidRDefault="007A7F51" w:rsidP="00BF5C93">
            <w:r w:rsidRPr="007A7F51">
              <w:t>NW fast: 35</w:t>
            </w:r>
          </w:p>
        </w:tc>
      </w:tr>
      <w:tr w:rsidR="007A7F51" w14:paraId="5327EE90" w14:textId="77777777" w:rsidTr="00BF5C93">
        <w:tc>
          <w:tcPr>
            <w:tcW w:w="1380" w:type="dxa"/>
          </w:tcPr>
          <w:p w14:paraId="30DE687E" w14:textId="77777777" w:rsidR="007A7F51" w:rsidRPr="007A7F51" w:rsidRDefault="007A7F51" w:rsidP="00BF5C93"/>
        </w:tc>
        <w:tc>
          <w:tcPr>
            <w:tcW w:w="1216" w:type="dxa"/>
          </w:tcPr>
          <w:p w14:paraId="5F5B81AA" w14:textId="77777777" w:rsidR="007A7F51" w:rsidRPr="007A7F51" w:rsidRDefault="007A7F51" w:rsidP="00BF5C93">
            <w:r w:rsidRPr="007A7F51">
              <w:t xml:space="preserve">MC3 </w:t>
            </w:r>
          </w:p>
        </w:tc>
        <w:tc>
          <w:tcPr>
            <w:tcW w:w="1533" w:type="dxa"/>
          </w:tcPr>
          <w:p w14:paraId="548A3312" w14:textId="77777777" w:rsidR="007A7F51" w:rsidRPr="007A7F51" w:rsidRDefault="007A7F51" w:rsidP="00BF5C93">
            <w:r w:rsidRPr="007A7F51">
              <w:t>NW fast</w:t>
            </w:r>
          </w:p>
        </w:tc>
        <w:tc>
          <w:tcPr>
            <w:tcW w:w="1320" w:type="dxa"/>
          </w:tcPr>
          <w:p w14:paraId="54D60AFC" w14:textId="77777777" w:rsidR="007A7F51" w:rsidRPr="007A7F51" w:rsidRDefault="007A7F51" w:rsidP="00BF5C93">
            <w:r w:rsidRPr="007A7F51">
              <w:t>18</w:t>
            </w:r>
          </w:p>
        </w:tc>
        <w:tc>
          <w:tcPr>
            <w:tcW w:w="1583" w:type="dxa"/>
          </w:tcPr>
          <w:p w14:paraId="32705065" w14:textId="77777777" w:rsidR="007A7F51" w:rsidRPr="007A7F51" w:rsidRDefault="007A7F51" w:rsidP="00BF5C93">
            <w:r w:rsidRPr="007A7F51">
              <w:t>Nearly average</w:t>
            </w:r>
          </w:p>
        </w:tc>
        <w:tc>
          <w:tcPr>
            <w:tcW w:w="891" w:type="dxa"/>
          </w:tcPr>
          <w:p w14:paraId="19C90D48" w14:textId="77777777" w:rsidR="007A7F51" w:rsidRPr="007A7F51" w:rsidRDefault="007A7F51" w:rsidP="00BF5C93"/>
        </w:tc>
        <w:tc>
          <w:tcPr>
            <w:tcW w:w="1576" w:type="dxa"/>
          </w:tcPr>
          <w:p w14:paraId="510F4DC9" w14:textId="77777777" w:rsidR="007A7F51" w:rsidRPr="007A7F51" w:rsidRDefault="007A7F51" w:rsidP="00BF5C93">
            <w:r w:rsidRPr="007A7F51">
              <w:t>SW slow: 15</w:t>
            </w:r>
          </w:p>
        </w:tc>
      </w:tr>
      <w:tr w:rsidR="007A7F51" w14:paraId="77C2E08C" w14:textId="77777777" w:rsidTr="00BF5C93">
        <w:tc>
          <w:tcPr>
            <w:tcW w:w="1380" w:type="dxa"/>
          </w:tcPr>
          <w:p w14:paraId="3DF7DC49" w14:textId="77777777" w:rsidR="007A7F51" w:rsidRPr="007A7F51" w:rsidRDefault="007A7F51" w:rsidP="00BF5C93"/>
        </w:tc>
        <w:tc>
          <w:tcPr>
            <w:tcW w:w="1216" w:type="dxa"/>
          </w:tcPr>
          <w:p w14:paraId="68CAAB6B" w14:textId="77777777" w:rsidR="007A7F51" w:rsidRPr="007A7F51" w:rsidRDefault="007A7F51" w:rsidP="00BF5C93">
            <w:r w:rsidRPr="007A7F51">
              <w:t>MC4</w:t>
            </w:r>
          </w:p>
        </w:tc>
        <w:tc>
          <w:tcPr>
            <w:tcW w:w="1533" w:type="dxa"/>
          </w:tcPr>
          <w:p w14:paraId="421F0BFA" w14:textId="77777777" w:rsidR="007A7F51" w:rsidRPr="007A7F51" w:rsidRDefault="007A7F51" w:rsidP="00BF5C93">
            <w:r w:rsidRPr="007A7F51">
              <w:t>SW slow</w:t>
            </w:r>
          </w:p>
        </w:tc>
        <w:tc>
          <w:tcPr>
            <w:tcW w:w="1320" w:type="dxa"/>
          </w:tcPr>
          <w:p w14:paraId="3C1B4312" w14:textId="77777777" w:rsidR="007A7F51" w:rsidRPr="007A7F51" w:rsidRDefault="007A7F51" w:rsidP="00BF5C93">
            <w:r w:rsidRPr="007A7F51">
              <w:t>15</w:t>
            </w:r>
          </w:p>
        </w:tc>
        <w:tc>
          <w:tcPr>
            <w:tcW w:w="1583" w:type="dxa"/>
          </w:tcPr>
          <w:p w14:paraId="7CE8EDCA" w14:textId="77777777" w:rsidR="007A7F51" w:rsidRPr="007A7F51" w:rsidRDefault="007A7F51" w:rsidP="00BF5C93">
            <w:r w:rsidRPr="007A7F51">
              <w:t>Nearly average</w:t>
            </w:r>
          </w:p>
        </w:tc>
        <w:tc>
          <w:tcPr>
            <w:tcW w:w="891" w:type="dxa"/>
          </w:tcPr>
          <w:p w14:paraId="0EF75FF0" w14:textId="77777777" w:rsidR="007A7F51" w:rsidRPr="007A7F51" w:rsidRDefault="007A7F51" w:rsidP="00BF5C93"/>
        </w:tc>
        <w:tc>
          <w:tcPr>
            <w:tcW w:w="1576" w:type="dxa"/>
          </w:tcPr>
          <w:p w14:paraId="43282FE9" w14:textId="77777777" w:rsidR="007A7F51" w:rsidRPr="007A7F51" w:rsidRDefault="007A7F51" w:rsidP="00BF5C93">
            <w:r w:rsidRPr="007A7F51">
              <w:t>SE slow (recirculated): 6</w:t>
            </w:r>
          </w:p>
        </w:tc>
      </w:tr>
      <w:tr w:rsidR="007A7F51" w14:paraId="127E529B" w14:textId="77777777" w:rsidTr="00BF5C93">
        <w:tc>
          <w:tcPr>
            <w:tcW w:w="1380" w:type="dxa"/>
          </w:tcPr>
          <w:p w14:paraId="0A2D5213" w14:textId="77777777" w:rsidR="007A7F51" w:rsidRPr="007A7F51" w:rsidRDefault="007A7F51" w:rsidP="00BF5C93"/>
        </w:tc>
        <w:tc>
          <w:tcPr>
            <w:tcW w:w="1216" w:type="dxa"/>
          </w:tcPr>
          <w:p w14:paraId="07B25615" w14:textId="77777777" w:rsidR="007A7F51" w:rsidRPr="007A7F51" w:rsidRDefault="007A7F51" w:rsidP="00BF5C93">
            <w:r w:rsidRPr="007A7F51">
              <w:t>MC5</w:t>
            </w:r>
          </w:p>
        </w:tc>
        <w:tc>
          <w:tcPr>
            <w:tcW w:w="1533" w:type="dxa"/>
          </w:tcPr>
          <w:p w14:paraId="5F9D196D" w14:textId="77777777" w:rsidR="007A7F51" w:rsidRPr="007A7F51" w:rsidRDefault="007A7F51" w:rsidP="00BF5C93">
            <w:r w:rsidRPr="007A7F51">
              <w:t>NW fast</w:t>
            </w:r>
          </w:p>
        </w:tc>
        <w:tc>
          <w:tcPr>
            <w:tcW w:w="1320" w:type="dxa"/>
          </w:tcPr>
          <w:p w14:paraId="28E55479" w14:textId="77777777" w:rsidR="007A7F51" w:rsidRPr="007A7F51" w:rsidRDefault="007A7F51" w:rsidP="00BF5C93">
            <w:r w:rsidRPr="007A7F51">
              <w:t>17</w:t>
            </w:r>
          </w:p>
        </w:tc>
        <w:tc>
          <w:tcPr>
            <w:tcW w:w="1583" w:type="dxa"/>
          </w:tcPr>
          <w:p w14:paraId="00E672B0" w14:textId="77777777" w:rsidR="007A7F51" w:rsidRPr="007A7F51" w:rsidRDefault="007A7F51" w:rsidP="00BF5C93">
            <w:r w:rsidRPr="007A7F51">
              <w:t>Above average</w:t>
            </w:r>
          </w:p>
        </w:tc>
        <w:tc>
          <w:tcPr>
            <w:tcW w:w="891" w:type="dxa"/>
          </w:tcPr>
          <w:p w14:paraId="23CA7D6A" w14:textId="77777777" w:rsidR="007A7F51" w:rsidRPr="007A7F51" w:rsidRDefault="007A7F51" w:rsidP="00BF5C93"/>
        </w:tc>
        <w:tc>
          <w:tcPr>
            <w:tcW w:w="1576" w:type="dxa"/>
          </w:tcPr>
          <w:p w14:paraId="2A3A1D2F" w14:textId="77777777" w:rsidR="007A7F51" w:rsidRPr="007A7F51" w:rsidRDefault="007A7F51" w:rsidP="00BF5C93">
            <w:r w:rsidRPr="007A7F51">
              <w:t>SW fast: 2</w:t>
            </w:r>
          </w:p>
        </w:tc>
      </w:tr>
      <w:tr w:rsidR="007A7F51" w14:paraId="150FB799" w14:textId="77777777" w:rsidTr="00BF5C93">
        <w:tc>
          <w:tcPr>
            <w:tcW w:w="1380" w:type="dxa"/>
          </w:tcPr>
          <w:p w14:paraId="1333BAD2" w14:textId="77777777" w:rsidR="007A7F51" w:rsidRPr="007A7F51" w:rsidRDefault="007A7F51" w:rsidP="00BF5C93"/>
        </w:tc>
        <w:tc>
          <w:tcPr>
            <w:tcW w:w="1216" w:type="dxa"/>
          </w:tcPr>
          <w:p w14:paraId="4292D674" w14:textId="77777777" w:rsidR="007A7F51" w:rsidRPr="007A7F51" w:rsidRDefault="007A7F51" w:rsidP="00BF5C93">
            <w:r w:rsidRPr="007A7F51">
              <w:t>MC6</w:t>
            </w:r>
          </w:p>
        </w:tc>
        <w:tc>
          <w:tcPr>
            <w:tcW w:w="1533" w:type="dxa"/>
          </w:tcPr>
          <w:p w14:paraId="1639FF44" w14:textId="77777777" w:rsidR="007A7F51" w:rsidRPr="007A7F51" w:rsidRDefault="007A7F51" w:rsidP="00BF5C93">
            <w:r w:rsidRPr="007A7F51">
              <w:t>SE slow (recirculated)</w:t>
            </w:r>
          </w:p>
        </w:tc>
        <w:tc>
          <w:tcPr>
            <w:tcW w:w="1320" w:type="dxa"/>
          </w:tcPr>
          <w:p w14:paraId="4A028AB3" w14:textId="77777777" w:rsidR="007A7F51" w:rsidRPr="007A7F51" w:rsidRDefault="007A7F51" w:rsidP="00BF5C93">
            <w:r w:rsidRPr="007A7F51">
              <w:t>6</w:t>
            </w:r>
          </w:p>
        </w:tc>
        <w:tc>
          <w:tcPr>
            <w:tcW w:w="1583" w:type="dxa"/>
          </w:tcPr>
          <w:p w14:paraId="5E8FDB4E" w14:textId="77777777" w:rsidR="007A7F51" w:rsidRPr="007A7F51" w:rsidRDefault="007A7F51" w:rsidP="00BF5C93">
            <w:r w:rsidRPr="007A7F51">
              <w:t>Nearly average</w:t>
            </w:r>
          </w:p>
        </w:tc>
        <w:tc>
          <w:tcPr>
            <w:tcW w:w="891" w:type="dxa"/>
          </w:tcPr>
          <w:p w14:paraId="4FDD16DA" w14:textId="77777777" w:rsidR="007A7F51" w:rsidRPr="007A7F51" w:rsidRDefault="007A7F51" w:rsidP="00BF5C93"/>
        </w:tc>
        <w:tc>
          <w:tcPr>
            <w:tcW w:w="1576" w:type="dxa"/>
          </w:tcPr>
          <w:p w14:paraId="6FC28907" w14:textId="77777777" w:rsidR="007A7F51" w:rsidRPr="007A7F51" w:rsidRDefault="007A7F51" w:rsidP="00BF5C93">
            <w:r w:rsidRPr="007A7F51">
              <w:t>NE fast: 8</w:t>
            </w:r>
          </w:p>
        </w:tc>
      </w:tr>
      <w:tr w:rsidR="007A7F51" w14:paraId="7878BF77" w14:textId="77777777" w:rsidTr="00BF5C93">
        <w:tc>
          <w:tcPr>
            <w:tcW w:w="1380" w:type="dxa"/>
          </w:tcPr>
          <w:p w14:paraId="17032B59" w14:textId="77777777" w:rsidR="007A7F51" w:rsidRPr="007A7F51" w:rsidRDefault="007A7F51" w:rsidP="00BF5C93"/>
        </w:tc>
        <w:tc>
          <w:tcPr>
            <w:tcW w:w="1216" w:type="dxa"/>
          </w:tcPr>
          <w:p w14:paraId="6FA2A2BC" w14:textId="77777777" w:rsidR="007A7F51" w:rsidRPr="007A7F51" w:rsidRDefault="007A7F51" w:rsidP="00BF5C93">
            <w:r w:rsidRPr="007A7F51">
              <w:t>MC7</w:t>
            </w:r>
          </w:p>
        </w:tc>
        <w:tc>
          <w:tcPr>
            <w:tcW w:w="1533" w:type="dxa"/>
          </w:tcPr>
          <w:p w14:paraId="4D4A0959" w14:textId="77777777" w:rsidR="007A7F51" w:rsidRPr="007A7F51" w:rsidRDefault="007A7F51" w:rsidP="00BF5C93">
            <w:r w:rsidRPr="007A7F51">
              <w:t>SW fast</w:t>
            </w:r>
          </w:p>
        </w:tc>
        <w:tc>
          <w:tcPr>
            <w:tcW w:w="1320" w:type="dxa"/>
          </w:tcPr>
          <w:p w14:paraId="2C556955" w14:textId="77777777" w:rsidR="007A7F51" w:rsidRPr="007A7F51" w:rsidRDefault="007A7F51" w:rsidP="00BF5C93">
            <w:r w:rsidRPr="007A7F51">
              <w:t>2</w:t>
            </w:r>
          </w:p>
        </w:tc>
        <w:tc>
          <w:tcPr>
            <w:tcW w:w="1583" w:type="dxa"/>
          </w:tcPr>
          <w:p w14:paraId="63B6BF16" w14:textId="77777777" w:rsidR="007A7F51" w:rsidRPr="007A7F51" w:rsidRDefault="007A7F51" w:rsidP="00BF5C93">
            <w:r w:rsidRPr="007A7F51">
              <w:t>Nearly average</w:t>
            </w:r>
          </w:p>
        </w:tc>
        <w:tc>
          <w:tcPr>
            <w:tcW w:w="891" w:type="dxa"/>
          </w:tcPr>
          <w:p w14:paraId="74CDADB1" w14:textId="77777777" w:rsidR="007A7F51" w:rsidRPr="007A7F51" w:rsidRDefault="007A7F51" w:rsidP="00BF5C93"/>
        </w:tc>
        <w:tc>
          <w:tcPr>
            <w:tcW w:w="1576" w:type="dxa"/>
          </w:tcPr>
          <w:p w14:paraId="118D656D" w14:textId="77777777" w:rsidR="007A7F51" w:rsidRPr="007A7F51" w:rsidRDefault="007A7F51" w:rsidP="00BF5C93"/>
        </w:tc>
      </w:tr>
      <w:tr w:rsidR="007A7F51" w14:paraId="5CDCF421" w14:textId="77777777" w:rsidTr="00BF5C93">
        <w:tc>
          <w:tcPr>
            <w:tcW w:w="1380" w:type="dxa"/>
          </w:tcPr>
          <w:p w14:paraId="4B563343" w14:textId="77777777" w:rsidR="007A7F51" w:rsidRPr="007A7F51" w:rsidRDefault="007A7F51" w:rsidP="00BF5C93"/>
        </w:tc>
        <w:tc>
          <w:tcPr>
            <w:tcW w:w="1216" w:type="dxa"/>
          </w:tcPr>
          <w:p w14:paraId="44F97512" w14:textId="77777777" w:rsidR="007A7F51" w:rsidRPr="007A7F51" w:rsidRDefault="007A7F51" w:rsidP="00BF5C93">
            <w:r w:rsidRPr="007A7F51">
              <w:t>MC8</w:t>
            </w:r>
          </w:p>
        </w:tc>
        <w:tc>
          <w:tcPr>
            <w:tcW w:w="1533" w:type="dxa"/>
          </w:tcPr>
          <w:p w14:paraId="310D0450" w14:textId="77777777" w:rsidR="007A7F51" w:rsidRPr="007A7F51" w:rsidRDefault="007A7F51" w:rsidP="00BF5C93">
            <w:r w:rsidRPr="007A7F51">
              <w:t>NE fast</w:t>
            </w:r>
          </w:p>
        </w:tc>
        <w:tc>
          <w:tcPr>
            <w:tcW w:w="1320" w:type="dxa"/>
          </w:tcPr>
          <w:p w14:paraId="5B6B438F" w14:textId="77777777" w:rsidR="007A7F51" w:rsidRPr="007A7F51" w:rsidRDefault="007A7F51" w:rsidP="00BF5C93">
            <w:r w:rsidRPr="007A7F51">
              <w:t>8</w:t>
            </w:r>
          </w:p>
        </w:tc>
        <w:tc>
          <w:tcPr>
            <w:tcW w:w="1583" w:type="dxa"/>
          </w:tcPr>
          <w:p w14:paraId="3D0B9E44" w14:textId="77777777" w:rsidR="007A7F51" w:rsidRPr="007A7F51" w:rsidRDefault="007A7F51" w:rsidP="00BF5C93">
            <w:r w:rsidRPr="007A7F51">
              <w:t>Above average</w:t>
            </w:r>
          </w:p>
        </w:tc>
        <w:tc>
          <w:tcPr>
            <w:tcW w:w="891" w:type="dxa"/>
          </w:tcPr>
          <w:p w14:paraId="01C35DF7" w14:textId="77777777" w:rsidR="007A7F51" w:rsidRPr="007A7F51" w:rsidRDefault="007A7F51" w:rsidP="00BF5C93"/>
        </w:tc>
        <w:tc>
          <w:tcPr>
            <w:tcW w:w="1576" w:type="dxa"/>
          </w:tcPr>
          <w:p w14:paraId="3EF8763E" w14:textId="77777777" w:rsidR="007A7F51" w:rsidRPr="007A7F51" w:rsidRDefault="007A7F51" w:rsidP="00BF5C93"/>
        </w:tc>
      </w:tr>
      <w:tr w:rsidR="007A7F51" w14:paraId="53368AB8" w14:textId="77777777" w:rsidTr="00BF5C93">
        <w:tc>
          <w:tcPr>
            <w:tcW w:w="1380" w:type="dxa"/>
          </w:tcPr>
          <w:p w14:paraId="238E6B09" w14:textId="77777777" w:rsidR="007A7F51" w:rsidRPr="007A7F51" w:rsidRDefault="007A7F51" w:rsidP="00BF5C93">
            <w:r w:rsidRPr="007A7F51">
              <w:t>JF2 2018</w:t>
            </w:r>
          </w:p>
        </w:tc>
        <w:tc>
          <w:tcPr>
            <w:tcW w:w="1216" w:type="dxa"/>
          </w:tcPr>
          <w:p w14:paraId="29ACF1F7" w14:textId="77777777" w:rsidR="007A7F51" w:rsidRPr="007A7F51" w:rsidRDefault="007A7F51" w:rsidP="00BF5C93">
            <w:r w:rsidRPr="007A7F51">
              <w:t>MC1</w:t>
            </w:r>
          </w:p>
        </w:tc>
        <w:tc>
          <w:tcPr>
            <w:tcW w:w="1533" w:type="dxa"/>
          </w:tcPr>
          <w:p w14:paraId="6ACB6552" w14:textId="77777777" w:rsidR="007A7F51" w:rsidRPr="007A7F51" w:rsidRDefault="007A7F51" w:rsidP="00BF5C93">
            <w:r w:rsidRPr="007A7F51">
              <w:t>W fast</w:t>
            </w:r>
          </w:p>
        </w:tc>
        <w:tc>
          <w:tcPr>
            <w:tcW w:w="1320" w:type="dxa"/>
          </w:tcPr>
          <w:p w14:paraId="17FAFDC4" w14:textId="77777777" w:rsidR="007A7F51" w:rsidRPr="007A7F51" w:rsidRDefault="007A7F51" w:rsidP="00BF5C93">
            <w:r w:rsidRPr="007A7F51">
              <w:t>26</w:t>
            </w:r>
          </w:p>
        </w:tc>
        <w:tc>
          <w:tcPr>
            <w:tcW w:w="1583" w:type="dxa"/>
          </w:tcPr>
          <w:p w14:paraId="12E60F2A" w14:textId="77777777" w:rsidR="007A7F51" w:rsidRPr="007A7F51" w:rsidRDefault="007A7F51" w:rsidP="00BF5C93">
            <w:r w:rsidRPr="007A7F51">
              <w:t>Nearly average</w:t>
            </w:r>
          </w:p>
        </w:tc>
        <w:tc>
          <w:tcPr>
            <w:tcW w:w="891" w:type="dxa"/>
          </w:tcPr>
          <w:p w14:paraId="1EE07243" w14:textId="77777777" w:rsidR="007A7F51" w:rsidRPr="007A7F51" w:rsidRDefault="007A7F51" w:rsidP="00BF5C93">
            <w:r w:rsidRPr="007A7F51">
              <w:t>Nearly average:77</w:t>
            </w:r>
          </w:p>
        </w:tc>
        <w:tc>
          <w:tcPr>
            <w:tcW w:w="1576" w:type="dxa"/>
          </w:tcPr>
          <w:p w14:paraId="238C2A11" w14:textId="77777777" w:rsidR="007A7F51" w:rsidRPr="007A7F51" w:rsidRDefault="007A7F51" w:rsidP="00BF5C93">
            <w:r w:rsidRPr="007A7F51">
              <w:t>W fast: 39</w:t>
            </w:r>
          </w:p>
        </w:tc>
      </w:tr>
      <w:tr w:rsidR="007A7F51" w14:paraId="217B59CE" w14:textId="77777777" w:rsidTr="00BF5C93">
        <w:tc>
          <w:tcPr>
            <w:tcW w:w="1380" w:type="dxa"/>
          </w:tcPr>
          <w:p w14:paraId="6E7485B0" w14:textId="77777777" w:rsidR="007A7F51" w:rsidRPr="007A7F51" w:rsidRDefault="007A7F51" w:rsidP="00BF5C93"/>
        </w:tc>
        <w:tc>
          <w:tcPr>
            <w:tcW w:w="1216" w:type="dxa"/>
          </w:tcPr>
          <w:p w14:paraId="0739B0C5" w14:textId="77777777" w:rsidR="007A7F51" w:rsidRPr="007A7F51" w:rsidRDefault="007A7F51" w:rsidP="00BF5C93">
            <w:r w:rsidRPr="007A7F51">
              <w:t>MC2</w:t>
            </w:r>
          </w:p>
        </w:tc>
        <w:tc>
          <w:tcPr>
            <w:tcW w:w="1533" w:type="dxa"/>
          </w:tcPr>
          <w:p w14:paraId="4B3F248C" w14:textId="77777777" w:rsidR="007A7F51" w:rsidRPr="007A7F51" w:rsidRDefault="007A7F51" w:rsidP="00BF5C93">
            <w:r w:rsidRPr="007A7F51">
              <w:t>NW fast</w:t>
            </w:r>
          </w:p>
        </w:tc>
        <w:tc>
          <w:tcPr>
            <w:tcW w:w="1320" w:type="dxa"/>
          </w:tcPr>
          <w:p w14:paraId="5069E46D" w14:textId="77777777" w:rsidR="007A7F51" w:rsidRPr="007A7F51" w:rsidRDefault="007A7F51" w:rsidP="00BF5C93">
            <w:r w:rsidRPr="007A7F51">
              <w:t>13</w:t>
            </w:r>
          </w:p>
        </w:tc>
        <w:tc>
          <w:tcPr>
            <w:tcW w:w="1583" w:type="dxa"/>
          </w:tcPr>
          <w:p w14:paraId="096D1413" w14:textId="77777777" w:rsidR="007A7F51" w:rsidRPr="007A7F51" w:rsidRDefault="007A7F51" w:rsidP="00BF5C93">
            <w:r w:rsidRPr="007A7F51">
              <w:t>Nearly average</w:t>
            </w:r>
          </w:p>
        </w:tc>
        <w:tc>
          <w:tcPr>
            <w:tcW w:w="891" w:type="dxa"/>
          </w:tcPr>
          <w:p w14:paraId="38A7D4A6" w14:textId="77777777" w:rsidR="007A7F51" w:rsidRPr="007A7F51" w:rsidRDefault="007A7F51" w:rsidP="00BF5C93">
            <w:r w:rsidRPr="007A7F51">
              <w:t>Above average:23</w:t>
            </w:r>
          </w:p>
        </w:tc>
        <w:tc>
          <w:tcPr>
            <w:tcW w:w="1576" w:type="dxa"/>
          </w:tcPr>
          <w:p w14:paraId="1995C38B" w14:textId="77777777" w:rsidR="007A7F51" w:rsidRPr="007A7F51" w:rsidRDefault="007A7F51" w:rsidP="00BF5C93">
            <w:r w:rsidRPr="007A7F51">
              <w:t>NW fast: 36</w:t>
            </w:r>
          </w:p>
        </w:tc>
      </w:tr>
      <w:tr w:rsidR="007A7F51" w14:paraId="35E34761" w14:textId="77777777" w:rsidTr="00BF5C93">
        <w:tc>
          <w:tcPr>
            <w:tcW w:w="1380" w:type="dxa"/>
          </w:tcPr>
          <w:p w14:paraId="1430F10E" w14:textId="77777777" w:rsidR="007A7F51" w:rsidRPr="007A7F51" w:rsidRDefault="007A7F51" w:rsidP="00BF5C93"/>
        </w:tc>
        <w:tc>
          <w:tcPr>
            <w:tcW w:w="1216" w:type="dxa"/>
          </w:tcPr>
          <w:p w14:paraId="349C68EC" w14:textId="77777777" w:rsidR="007A7F51" w:rsidRPr="007A7F51" w:rsidRDefault="007A7F51" w:rsidP="00BF5C93">
            <w:r w:rsidRPr="007A7F51">
              <w:t>MC3</w:t>
            </w:r>
          </w:p>
        </w:tc>
        <w:tc>
          <w:tcPr>
            <w:tcW w:w="1533" w:type="dxa"/>
          </w:tcPr>
          <w:p w14:paraId="6F720078" w14:textId="77777777" w:rsidR="007A7F51" w:rsidRPr="007A7F51" w:rsidRDefault="007A7F51" w:rsidP="00BF5C93">
            <w:r w:rsidRPr="007A7F51">
              <w:t>NW fast</w:t>
            </w:r>
          </w:p>
        </w:tc>
        <w:tc>
          <w:tcPr>
            <w:tcW w:w="1320" w:type="dxa"/>
          </w:tcPr>
          <w:p w14:paraId="0388FA87" w14:textId="77777777" w:rsidR="007A7F51" w:rsidRPr="007A7F51" w:rsidRDefault="007A7F51" w:rsidP="00BF5C93">
            <w:r w:rsidRPr="007A7F51">
              <w:t>13</w:t>
            </w:r>
          </w:p>
        </w:tc>
        <w:tc>
          <w:tcPr>
            <w:tcW w:w="1583" w:type="dxa"/>
          </w:tcPr>
          <w:p w14:paraId="38FFB521" w14:textId="77777777" w:rsidR="007A7F51" w:rsidRPr="007A7F51" w:rsidRDefault="007A7F51" w:rsidP="00BF5C93">
            <w:r w:rsidRPr="007A7F51">
              <w:t>Above average</w:t>
            </w:r>
          </w:p>
        </w:tc>
        <w:tc>
          <w:tcPr>
            <w:tcW w:w="891" w:type="dxa"/>
          </w:tcPr>
          <w:p w14:paraId="44D493A5" w14:textId="77777777" w:rsidR="007A7F51" w:rsidRPr="007A7F51" w:rsidRDefault="007A7F51" w:rsidP="00BF5C93"/>
        </w:tc>
        <w:tc>
          <w:tcPr>
            <w:tcW w:w="1576" w:type="dxa"/>
          </w:tcPr>
          <w:p w14:paraId="2A3106EC" w14:textId="77777777" w:rsidR="007A7F51" w:rsidRPr="007A7F51" w:rsidRDefault="007A7F51" w:rsidP="00BF5C93">
            <w:r w:rsidRPr="007A7F51">
              <w:t>SW slow: 15</w:t>
            </w:r>
          </w:p>
        </w:tc>
      </w:tr>
      <w:tr w:rsidR="007A7F51" w14:paraId="784D5D53" w14:textId="77777777" w:rsidTr="00BF5C93">
        <w:tc>
          <w:tcPr>
            <w:tcW w:w="1380" w:type="dxa"/>
          </w:tcPr>
          <w:p w14:paraId="6B361E31" w14:textId="77777777" w:rsidR="007A7F51" w:rsidRPr="007A7F51" w:rsidRDefault="007A7F51" w:rsidP="00BF5C93"/>
        </w:tc>
        <w:tc>
          <w:tcPr>
            <w:tcW w:w="1216" w:type="dxa"/>
          </w:tcPr>
          <w:p w14:paraId="1631225C" w14:textId="77777777" w:rsidR="007A7F51" w:rsidRPr="007A7F51" w:rsidRDefault="007A7F51" w:rsidP="00BF5C93">
            <w:r w:rsidRPr="007A7F51">
              <w:t>MC4</w:t>
            </w:r>
          </w:p>
        </w:tc>
        <w:tc>
          <w:tcPr>
            <w:tcW w:w="1533" w:type="dxa"/>
          </w:tcPr>
          <w:p w14:paraId="75FFCDE7" w14:textId="77777777" w:rsidR="007A7F51" w:rsidRPr="007A7F51" w:rsidRDefault="007A7F51" w:rsidP="00BF5C93">
            <w:r w:rsidRPr="007A7F51">
              <w:t>W fast</w:t>
            </w:r>
          </w:p>
        </w:tc>
        <w:tc>
          <w:tcPr>
            <w:tcW w:w="1320" w:type="dxa"/>
          </w:tcPr>
          <w:p w14:paraId="718B16BE" w14:textId="77777777" w:rsidR="007A7F51" w:rsidRPr="007A7F51" w:rsidRDefault="007A7F51" w:rsidP="00BF5C93">
            <w:r w:rsidRPr="007A7F51">
              <w:t>13</w:t>
            </w:r>
          </w:p>
        </w:tc>
        <w:tc>
          <w:tcPr>
            <w:tcW w:w="1583" w:type="dxa"/>
          </w:tcPr>
          <w:p w14:paraId="7FF472BA" w14:textId="77777777" w:rsidR="007A7F51" w:rsidRPr="007A7F51" w:rsidRDefault="007A7F51" w:rsidP="00BF5C93">
            <w:r w:rsidRPr="007A7F51">
              <w:t>Nearly average</w:t>
            </w:r>
          </w:p>
        </w:tc>
        <w:tc>
          <w:tcPr>
            <w:tcW w:w="891" w:type="dxa"/>
          </w:tcPr>
          <w:p w14:paraId="5FE24593" w14:textId="77777777" w:rsidR="007A7F51" w:rsidRPr="007A7F51" w:rsidRDefault="007A7F51" w:rsidP="00BF5C93"/>
        </w:tc>
        <w:tc>
          <w:tcPr>
            <w:tcW w:w="1576" w:type="dxa"/>
          </w:tcPr>
          <w:p w14:paraId="069409EC" w14:textId="77777777" w:rsidR="007A7F51" w:rsidRPr="007A7F51" w:rsidRDefault="007A7F51" w:rsidP="00BF5C93">
            <w:r w:rsidRPr="007A7F51">
              <w:t>SW fast: 10</w:t>
            </w:r>
          </w:p>
        </w:tc>
      </w:tr>
      <w:tr w:rsidR="007A7F51" w14:paraId="630BE389" w14:textId="77777777" w:rsidTr="00BF5C93">
        <w:tc>
          <w:tcPr>
            <w:tcW w:w="1380" w:type="dxa"/>
          </w:tcPr>
          <w:p w14:paraId="4B023B01" w14:textId="77777777" w:rsidR="007A7F51" w:rsidRPr="007A7F51" w:rsidRDefault="007A7F51" w:rsidP="00BF5C93"/>
        </w:tc>
        <w:tc>
          <w:tcPr>
            <w:tcW w:w="1216" w:type="dxa"/>
          </w:tcPr>
          <w:p w14:paraId="2F9E66F6" w14:textId="77777777" w:rsidR="007A7F51" w:rsidRPr="007A7F51" w:rsidRDefault="007A7F51" w:rsidP="00BF5C93">
            <w:r w:rsidRPr="007A7F51">
              <w:t>MC5</w:t>
            </w:r>
          </w:p>
        </w:tc>
        <w:tc>
          <w:tcPr>
            <w:tcW w:w="1533" w:type="dxa"/>
          </w:tcPr>
          <w:p w14:paraId="6AE0BDC9" w14:textId="77777777" w:rsidR="007A7F51" w:rsidRPr="007A7F51" w:rsidRDefault="007A7F51" w:rsidP="00BF5C93">
            <w:r w:rsidRPr="007A7F51">
              <w:t>NW fast</w:t>
            </w:r>
          </w:p>
        </w:tc>
        <w:tc>
          <w:tcPr>
            <w:tcW w:w="1320" w:type="dxa"/>
          </w:tcPr>
          <w:p w14:paraId="4ADDC0BB" w14:textId="77777777" w:rsidR="007A7F51" w:rsidRPr="007A7F51" w:rsidRDefault="007A7F51" w:rsidP="00BF5C93">
            <w:r w:rsidRPr="007A7F51">
              <w:t>10</w:t>
            </w:r>
          </w:p>
        </w:tc>
        <w:tc>
          <w:tcPr>
            <w:tcW w:w="1583" w:type="dxa"/>
          </w:tcPr>
          <w:p w14:paraId="38379163" w14:textId="77777777" w:rsidR="007A7F51" w:rsidRPr="007A7F51" w:rsidRDefault="007A7F51" w:rsidP="00BF5C93">
            <w:r w:rsidRPr="007A7F51">
              <w:t>Above average</w:t>
            </w:r>
          </w:p>
        </w:tc>
        <w:tc>
          <w:tcPr>
            <w:tcW w:w="891" w:type="dxa"/>
          </w:tcPr>
          <w:p w14:paraId="46D1596F" w14:textId="77777777" w:rsidR="007A7F51" w:rsidRPr="007A7F51" w:rsidRDefault="007A7F51" w:rsidP="00BF5C93"/>
        </w:tc>
        <w:tc>
          <w:tcPr>
            <w:tcW w:w="1576" w:type="dxa"/>
          </w:tcPr>
          <w:p w14:paraId="6860C253" w14:textId="77777777" w:rsidR="007A7F51" w:rsidRPr="007A7F51" w:rsidRDefault="007A7F51" w:rsidP="00BF5C93"/>
        </w:tc>
      </w:tr>
      <w:tr w:rsidR="007A7F51" w14:paraId="0A2C89D1" w14:textId="77777777" w:rsidTr="00BF5C93">
        <w:tc>
          <w:tcPr>
            <w:tcW w:w="1380" w:type="dxa"/>
          </w:tcPr>
          <w:p w14:paraId="5A24E27F" w14:textId="77777777" w:rsidR="007A7F51" w:rsidRPr="007A7F51" w:rsidRDefault="007A7F51" w:rsidP="00BF5C93"/>
        </w:tc>
        <w:tc>
          <w:tcPr>
            <w:tcW w:w="1216" w:type="dxa"/>
          </w:tcPr>
          <w:p w14:paraId="54121946" w14:textId="77777777" w:rsidR="007A7F51" w:rsidRPr="007A7F51" w:rsidRDefault="007A7F51" w:rsidP="00BF5C93">
            <w:r w:rsidRPr="007A7F51">
              <w:t>MC6</w:t>
            </w:r>
          </w:p>
        </w:tc>
        <w:tc>
          <w:tcPr>
            <w:tcW w:w="1533" w:type="dxa"/>
          </w:tcPr>
          <w:p w14:paraId="556064ED" w14:textId="77777777" w:rsidR="007A7F51" w:rsidRPr="007A7F51" w:rsidRDefault="007A7F51" w:rsidP="00BF5C93">
            <w:r w:rsidRPr="007A7F51">
              <w:t>SW slow</w:t>
            </w:r>
          </w:p>
        </w:tc>
        <w:tc>
          <w:tcPr>
            <w:tcW w:w="1320" w:type="dxa"/>
          </w:tcPr>
          <w:p w14:paraId="6E0CB169" w14:textId="77777777" w:rsidR="007A7F51" w:rsidRPr="007A7F51" w:rsidRDefault="007A7F51" w:rsidP="00BF5C93">
            <w:r w:rsidRPr="007A7F51">
              <w:t>15</w:t>
            </w:r>
          </w:p>
        </w:tc>
        <w:tc>
          <w:tcPr>
            <w:tcW w:w="1583" w:type="dxa"/>
          </w:tcPr>
          <w:p w14:paraId="77FEF6C3" w14:textId="77777777" w:rsidR="007A7F51" w:rsidRPr="007A7F51" w:rsidRDefault="007A7F51" w:rsidP="00BF5C93">
            <w:r w:rsidRPr="007A7F51">
              <w:t>Nearly average</w:t>
            </w:r>
          </w:p>
        </w:tc>
        <w:tc>
          <w:tcPr>
            <w:tcW w:w="891" w:type="dxa"/>
          </w:tcPr>
          <w:p w14:paraId="0B4D8D28" w14:textId="77777777" w:rsidR="007A7F51" w:rsidRPr="007A7F51" w:rsidRDefault="007A7F51" w:rsidP="00BF5C93"/>
        </w:tc>
        <w:tc>
          <w:tcPr>
            <w:tcW w:w="1576" w:type="dxa"/>
          </w:tcPr>
          <w:p w14:paraId="392CE3D1" w14:textId="77777777" w:rsidR="007A7F51" w:rsidRPr="007A7F51" w:rsidRDefault="007A7F51" w:rsidP="00BF5C93"/>
        </w:tc>
      </w:tr>
      <w:tr w:rsidR="007A7F51" w14:paraId="2558376C" w14:textId="77777777" w:rsidTr="00BF5C93">
        <w:tc>
          <w:tcPr>
            <w:tcW w:w="1380" w:type="dxa"/>
          </w:tcPr>
          <w:p w14:paraId="69AFD5F0" w14:textId="77777777" w:rsidR="007A7F51" w:rsidRPr="007A7F51" w:rsidRDefault="007A7F51" w:rsidP="00BF5C93"/>
        </w:tc>
        <w:tc>
          <w:tcPr>
            <w:tcW w:w="1216" w:type="dxa"/>
          </w:tcPr>
          <w:p w14:paraId="19AF4F2D" w14:textId="77777777" w:rsidR="007A7F51" w:rsidRPr="007A7F51" w:rsidRDefault="007A7F51" w:rsidP="00BF5C93">
            <w:r w:rsidRPr="007A7F51">
              <w:t>MC7</w:t>
            </w:r>
          </w:p>
        </w:tc>
        <w:tc>
          <w:tcPr>
            <w:tcW w:w="1533" w:type="dxa"/>
          </w:tcPr>
          <w:p w14:paraId="757D35E7" w14:textId="77777777" w:rsidR="007A7F51" w:rsidRPr="007A7F51" w:rsidRDefault="007A7F51" w:rsidP="00BF5C93">
            <w:r w:rsidRPr="007A7F51">
              <w:t>SW fast</w:t>
            </w:r>
          </w:p>
        </w:tc>
        <w:tc>
          <w:tcPr>
            <w:tcW w:w="1320" w:type="dxa"/>
          </w:tcPr>
          <w:p w14:paraId="5F89E6D6" w14:textId="77777777" w:rsidR="007A7F51" w:rsidRPr="007A7F51" w:rsidRDefault="007A7F51" w:rsidP="00BF5C93">
            <w:r w:rsidRPr="007A7F51">
              <w:t>10</w:t>
            </w:r>
          </w:p>
        </w:tc>
        <w:tc>
          <w:tcPr>
            <w:tcW w:w="1583" w:type="dxa"/>
          </w:tcPr>
          <w:p w14:paraId="48698CC3" w14:textId="77777777" w:rsidR="007A7F51" w:rsidRPr="007A7F51" w:rsidRDefault="007A7F51" w:rsidP="00BF5C93">
            <w:r w:rsidRPr="007A7F51">
              <w:t>Nearly average</w:t>
            </w:r>
          </w:p>
        </w:tc>
        <w:tc>
          <w:tcPr>
            <w:tcW w:w="891" w:type="dxa"/>
          </w:tcPr>
          <w:p w14:paraId="1449F9B2" w14:textId="77777777" w:rsidR="007A7F51" w:rsidRPr="007A7F51" w:rsidRDefault="007A7F51" w:rsidP="00BF5C93"/>
        </w:tc>
        <w:tc>
          <w:tcPr>
            <w:tcW w:w="1576" w:type="dxa"/>
          </w:tcPr>
          <w:p w14:paraId="74FCE7DE" w14:textId="77777777" w:rsidR="007A7F51" w:rsidRPr="007A7F51" w:rsidRDefault="007A7F51" w:rsidP="00BF5C93"/>
        </w:tc>
      </w:tr>
      <w:tr w:rsidR="007A7F51" w14:paraId="7851761A" w14:textId="77777777" w:rsidTr="00BF5C93">
        <w:trPr>
          <w:trHeight w:val="135"/>
        </w:trPr>
        <w:tc>
          <w:tcPr>
            <w:tcW w:w="1380" w:type="dxa"/>
          </w:tcPr>
          <w:p w14:paraId="4452E2CE" w14:textId="77777777" w:rsidR="007A7F51" w:rsidRPr="007A7F51" w:rsidRDefault="007A7F51" w:rsidP="00BF5C93">
            <w:r w:rsidRPr="007A7F51">
              <w:t>JF2 Climatology</w:t>
            </w:r>
          </w:p>
        </w:tc>
        <w:tc>
          <w:tcPr>
            <w:tcW w:w="1216" w:type="dxa"/>
          </w:tcPr>
          <w:p w14:paraId="3AD3D7FF" w14:textId="77777777" w:rsidR="007A7F51" w:rsidRPr="007A7F51" w:rsidRDefault="007A7F51" w:rsidP="00BF5C93">
            <w:r w:rsidRPr="007A7F51">
              <w:t>MC1</w:t>
            </w:r>
          </w:p>
        </w:tc>
        <w:tc>
          <w:tcPr>
            <w:tcW w:w="1533" w:type="dxa"/>
          </w:tcPr>
          <w:p w14:paraId="6C121F56" w14:textId="77777777" w:rsidR="007A7F51" w:rsidRPr="007A7F51" w:rsidRDefault="007A7F51" w:rsidP="00BF5C93">
            <w:r w:rsidRPr="007A7F51">
              <w:t>SW fast</w:t>
            </w:r>
          </w:p>
        </w:tc>
        <w:tc>
          <w:tcPr>
            <w:tcW w:w="1320" w:type="dxa"/>
          </w:tcPr>
          <w:p w14:paraId="0E490DF2" w14:textId="77777777" w:rsidR="007A7F51" w:rsidRPr="007A7F51" w:rsidRDefault="007A7F51" w:rsidP="00BF5C93">
            <w:r w:rsidRPr="007A7F51">
              <w:t>10</w:t>
            </w:r>
          </w:p>
        </w:tc>
        <w:tc>
          <w:tcPr>
            <w:tcW w:w="1583" w:type="dxa"/>
          </w:tcPr>
          <w:p w14:paraId="23A8BF61" w14:textId="77777777" w:rsidR="007A7F51" w:rsidRPr="007A7F51" w:rsidRDefault="007A7F51" w:rsidP="00BF5C93">
            <w:r w:rsidRPr="007A7F51">
              <w:t>Nearly average</w:t>
            </w:r>
          </w:p>
        </w:tc>
        <w:tc>
          <w:tcPr>
            <w:tcW w:w="891" w:type="dxa"/>
          </w:tcPr>
          <w:p w14:paraId="1BC2A423" w14:textId="5D3F8D09" w:rsidR="007A7F51" w:rsidRPr="007A7F51" w:rsidRDefault="007A7F51" w:rsidP="00BF5C93">
            <w:r w:rsidRPr="007A7F51">
              <w:t>Above average:</w:t>
            </w:r>
            <w:r>
              <w:t xml:space="preserve"> </w:t>
            </w:r>
            <w:r w:rsidRPr="007A7F51">
              <w:t>46</w:t>
            </w:r>
          </w:p>
        </w:tc>
        <w:tc>
          <w:tcPr>
            <w:tcW w:w="1576" w:type="dxa"/>
          </w:tcPr>
          <w:p w14:paraId="151F9986" w14:textId="77777777" w:rsidR="007A7F51" w:rsidRPr="007A7F51" w:rsidRDefault="007A7F51" w:rsidP="00BF5C93">
            <w:r w:rsidRPr="007A7F51">
              <w:t>SW fast: 10</w:t>
            </w:r>
          </w:p>
        </w:tc>
      </w:tr>
      <w:tr w:rsidR="007A7F51" w14:paraId="26A3C590" w14:textId="77777777" w:rsidTr="00BF5C93">
        <w:tc>
          <w:tcPr>
            <w:tcW w:w="1380" w:type="dxa"/>
          </w:tcPr>
          <w:p w14:paraId="682CCE23" w14:textId="77777777" w:rsidR="007A7F51" w:rsidRPr="007A7F51" w:rsidRDefault="007A7F51" w:rsidP="00BF5C93"/>
        </w:tc>
        <w:tc>
          <w:tcPr>
            <w:tcW w:w="1216" w:type="dxa"/>
          </w:tcPr>
          <w:p w14:paraId="19ECF6F3" w14:textId="77777777" w:rsidR="007A7F51" w:rsidRPr="007A7F51" w:rsidRDefault="007A7F51" w:rsidP="00BF5C93">
            <w:r w:rsidRPr="007A7F51">
              <w:t>MC2</w:t>
            </w:r>
          </w:p>
        </w:tc>
        <w:tc>
          <w:tcPr>
            <w:tcW w:w="1533" w:type="dxa"/>
          </w:tcPr>
          <w:p w14:paraId="32CA80C6" w14:textId="77777777" w:rsidR="007A7F51" w:rsidRPr="007A7F51" w:rsidRDefault="007A7F51" w:rsidP="00BF5C93">
            <w:r w:rsidRPr="007A7F51">
              <w:t>W fast</w:t>
            </w:r>
          </w:p>
        </w:tc>
        <w:tc>
          <w:tcPr>
            <w:tcW w:w="1320" w:type="dxa"/>
          </w:tcPr>
          <w:p w14:paraId="1DBB041F" w14:textId="77777777" w:rsidR="007A7F51" w:rsidRPr="007A7F51" w:rsidRDefault="007A7F51" w:rsidP="00BF5C93">
            <w:r w:rsidRPr="007A7F51">
              <w:t>23</w:t>
            </w:r>
          </w:p>
        </w:tc>
        <w:tc>
          <w:tcPr>
            <w:tcW w:w="1583" w:type="dxa"/>
          </w:tcPr>
          <w:p w14:paraId="2A99EB16" w14:textId="77777777" w:rsidR="007A7F51" w:rsidRPr="007A7F51" w:rsidRDefault="007A7F51" w:rsidP="00BF5C93">
            <w:r w:rsidRPr="007A7F51">
              <w:t>Above average</w:t>
            </w:r>
          </w:p>
        </w:tc>
        <w:tc>
          <w:tcPr>
            <w:tcW w:w="891" w:type="dxa"/>
          </w:tcPr>
          <w:p w14:paraId="6DDC6BF4" w14:textId="3E92E889" w:rsidR="007A7F51" w:rsidRPr="007A7F51" w:rsidRDefault="007A7F51" w:rsidP="00BF5C93">
            <w:r w:rsidRPr="007A7F51">
              <w:t>Nearl</w:t>
            </w:r>
            <w:r>
              <w:t xml:space="preserve">y </w:t>
            </w:r>
            <w:r w:rsidRPr="007A7F51">
              <w:t>average:</w:t>
            </w:r>
            <w:r>
              <w:t xml:space="preserve"> </w:t>
            </w:r>
            <w:r w:rsidRPr="007A7F51">
              <w:t>37</w:t>
            </w:r>
          </w:p>
        </w:tc>
        <w:tc>
          <w:tcPr>
            <w:tcW w:w="1576" w:type="dxa"/>
          </w:tcPr>
          <w:p w14:paraId="3C265BFD" w14:textId="77777777" w:rsidR="007A7F51" w:rsidRPr="007A7F51" w:rsidRDefault="007A7F51" w:rsidP="00BF5C93">
            <w:r w:rsidRPr="007A7F51">
              <w:t>W fast: 23</w:t>
            </w:r>
          </w:p>
        </w:tc>
      </w:tr>
      <w:tr w:rsidR="007A7F51" w14:paraId="022C95BE" w14:textId="77777777" w:rsidTr="00BF5C93">
        <w:tc>
          <w:tcPr>
            <w:tcW w:w="1380" w:type="dxa"/>
          </w:tcPr>
          <w:p w14:paraId="73DEF82E" w14:textId="77777777" w:rsidR="007A7F51" w:rsidRPr="007A7F51" w:rsidRDefault="007A7F51" w:rsidP="00BF5C93"/>
        </w:tc>
        <w:tc>
          <w:tcPr>
            <w:tcW w:w="1216" w:type="dxa"/>
          </w:tcPr>
          <w:p w14:paraId="4BE3F8DE" w14:textId="77777777" w:rsidR="007A7F51" w:rsidRPr="007A7F51" w:rsidRDefault="007A7F51" w:rsidP="00BF5C93">
            <w:r w:rsidRPr="007A7F51">
              <w:t>MC3</w:t>
            </w:r>
          </w:p>
        </w:tc>
        <w:tc>
          <w:tcPr>
            <w:tcW w:w="1533" w:type="dxa"/>
          </w:tcPr>
          <w:p w14:paraId="03CF35BE" w14:textId="77777777" w:rsidR="007A7F51" w:rsidRPr="007A7F51" w:rsidRDefault="007A7F51" w:rsidP="00BF5C93">
            <w:r w:rsidRPr="007A7F51">
              <w:t>N slow</w:t>
            </w:r>
          </w:p>
        </w:tc>
        <w:tc>
          <w:tcPr>
            <w:tcW w:w="1320" w:type="dxa"/>
          </w:tcPr>
          <w:p w14:paraId="3F4D6C60" w14:textId="77777777" w:rsidR="007A7F51" w:rsidRPr="007A7F51" w:rsidRDefault="007A7F51" w:rsidP="00BF5C93">
            <w:r w:rsidRPr="007A7F51">
              <w:t>13</w:t>
            </w:r>
          </w:p>
        </w:tc>
        <w:tc>
          <w:tcPr>
            <w:tcW w:w="1583" w:type="dxa"/>
          </w:tcPr>
          <w:p w14:paraId="18437B1D" w14:textId="77777777" w:rsidR="007A7F51" w:rsidRPr="007A7F51" w:rsidRDefault="007A7F51" w:rsidP="00BF5C93">
            <w:r w:rsidRPr="007A7F51">
              <w:t>Above average</w:t>
            </w:r>
          </w:p>
        </w:tc>
        <w:tc>
          <w:tcPr>
            <w:tcW w:w="891" w:type="dxa"/>
          </w:tcPr>
          <w:p w14:paraId="6FD6D203" w14:textId="24EFB839" w:rsidR="007A7F51" w:rsidRPr="007A7F51" w:rsidRDefault="007A7F51" w:rsidP="00BF5C93">
            <w:r w:rsidRPr="007A7F51">
              <w:t>High:</w:t>
            </w:r>
            <w:r>
              <w:t xml:space="preserve"> </w:t>
            </w:r>
            <w:r w:rsidRPr="007A7F51">
              <w:t>7</w:t>
            </w:r>
          </w:p>
        </w:tc>
        <w:tc>
          <w:tcPr>
            <w:tcW w:w="1576" w:type="dxa"/>
          </w:tcPr>
          <w:p w14:paraId="1F43AC10" w14:textId="77777777" w:rsidR="007A7F51" w:rsidRPr="007A7F51" w:rsidRDefault="007A7F51" w:rsidP="00BF5C93">
            <w:r w:rsidRPr="007A7F51">
              <w:t>N slow: 13</w:t>
            </w:r>
          </w:p>
        </w:tc>
      </w:tr>
      <w:tr w:rsidR="007A7F51" w14:paraId="600B9DE7" w14:textId="77777777" w:rsidTr="00BF5C93">
        <w:tc>
          <w:tcPr>
            <w:tcW w:w="1380" w:type="dxa"/>
          </w:tcPr>
          <w:p w14:paraId="037948C8" w14:textId="77777777" w:rsidR="007A7F51" w:rsidRPr="007A7F51" w:rsidRDefault="007A7F51" w:rsidP="00BF5C93"/>
        </w:tc>
        <w:tc>
          <w:tcPr>
            <w:tcW w:w="1216" w:type="dxa"/>
          </w:tcPr>
          <w:p w14:paraId="5EE9E152" w14:textId="77777777" w:rsidR="007A7F51" w:rsidRPr="007A7F51" w:rsidRDefault="007A7F51" w:rsidP="00BF5C93">
            <w:r w:rsidRPr="007A7F51">
              <w:t>MC4</w:t>
            </w:r>
          </w:p>
        </w:tc>
        <w:tc>
          <w:tcPr>
            <w:tcW w:w="1533" w:type="dxa"/>
          </w:tcPr>
          <w:p w14:paraId="4D75EE41" w14:textId="77777777" w:rsidR="007A7F51" w:rsidRPr="007A7F51" w:rsidRDefault="007A7F51" w:rsidP="00BF5C93">
            <w:r w:rsidRPr="007A7F51">
              <w:t>NW slow (recirculated)</w:t>
            </w:r>
          </w:p>
        </w:tc>
        <w:tc>
          <w:tcPr>
            <w:tcW w:w="1320" w:type="dxa"/>
          </w:tcPr>
          <w:p w14:paraId="40421E9C" w14:textId="77777777" w:rsidR="007A7F51" w:rsidRPr="007A7F51" w:rsidRDefault="007A7F51" w:rsidP="00BF5C93">
            <w:r w:rsidRPr="007A7F51">
              <w:t>13</w:t>
            </w:r>
          </w:p>
        </w:tc>
        <w:tc>
          <w:tcPr>
            <w:tcW w:w="1583" w:type="dxa"/>
          </w:tcPr>
          <w:p w14:paraId="439D2F32" w14:textId="77777777" w:rsidR="007A7F51" w:rsidRPr="007A7F51" w:rsidRDefault="007A7F51" w:rsidP="00BF5C93">
            <w:r w:rsidRPr="007A7F51">
              <w:t>Nearly average</w:t>
            </w:r>
          </w:p>
        </w:tc>
        <w:tc>
          <w:tcPr>
            <w:tcW w:w="891" w:type="dxa"/>
          </w:tcPr>
          <w:p w14:paraId="002879EB" w14:textId="77777777" w:rsidR="007A7F51" w:rsidRPr="007A7F51" w:rsidRDefault="007A7F51" w:rsidP="00BF5C93"/>
        </w:tc>
        <w:tc>
          <w:tcPr>
            <w:tcW w:w="1576" w:type="dxa"/>
          </w:tcPr>
          <w:p w14:paraId="2BD9DD4D" w14:textId="77777777" w:rsidR="007A7F51" w:rsidRPr="007A7F51" w:rsidRDefault="007A7F51" w:rsidP="00BF5C93">
            <w:r w:rsidRPr="007A7F51">
              <w:t>NW slow (recirculated): 13</w:t>
            </w:r>
          </w:p>
        </w:tc>
      </w:tr>
      <w:tr w:rsidR="007A7F51" w14:paraId="4F0D02B4" w14:textId="77777777" w:rsidTr="00BF5C93">
        <w:tc>
          <w:tcPr>
            <w:tcW w:w="1380" w:type="dxa"/>
          </w:tcPr>
          <w:p w14:paraId="38B5815B" w14:textId="77777777" w:rsidR="007A7F51" w:rsidRPr="007A7F51" w:rsidRDefault="007A7F51" w:rsidP="00BF5C93"/>
        </w:tc>
        <w:tc>
          <w:tcPr>
            <w:tcW w:w="1216" w:type="dxa"/>
          </w:tcPr>
          <w:p w14:paraId="2630631E" w14:textId="77777777" w:rsidR="007A7F51" w:rsidRPr="007A7F51" w:rsidRDefault="007A7F51" w:rsidP="00BF5C93">
            <w:r w:rsidRPr="007A7F51">
              <w:t>MC5</w:t>
            </w:r>
          </w:p>
        </w:tc>
        <w:tc>
          <w:tcPr>
            <w:tcW w:w="1533" w:type="dxa"/>
          </w:tcPr>
          <w:p w14:paraId="29572E52" w14:textId="77777777" w:rsidR="007A7F51" w:rsidRPr="007A7F51" w:rsidRDefault="007A7F51" w:rsidP="00BF5C93">
            <w:r w:rsidRPr="007A7F51">
              <w:t>SE slow (recirculated)</w:t>
            </w:r>
          </w:p>
        </w:tc>
        <w:tc>
          <w:tcPr>
            <w:tcW w:w="1320" w:type="dxa"/>
          </w:tcPr>
          <w:p w14:paraId="1098D104" w14:textId="77777777" w:rsidR="007A7F51" w:rsidRPr="007A7F51" w:rsidRDefault="007A7F51" w:rsidP="00BF5C93">
            <w:r w:rsidRPr="007A7F51">
              <w:t>24</w:t>
            </w:r>
          </w:p>
        </w:tc>
        <w:tc>
          <w:tcPr>
            <w:tcW w:w="1583" w:type="dxa"/>
          </w:tcPr>
          <w:p w14:paraId="51973608" w14:textId="77777777" w:rsidR="007A7F51" w:rsidRPr="007A7F51" w:rsidRDefault="007A7F51" w:rsidP="00BF5C93">
            <w:r w:rsidRPr="007A7F51">
              <w:t>Nearly average</w:t>
            </w:r>
          </w:p>
        </w:tc>
        <w:tc>
          <w:tcPr>
            <w:tcW w:w="891" w:type="dxa"/>
          </w:tcPr>
          <w:p w14:paraId="3100B7DC" w14:textId="77777777" w:rsidR="007A7F51" w:rsidRPr="007A7F51" w:rsidRDefault="007A7F51" w:rsidP="00BF5C93"/>
        </w:tc>
        <w:tc>
          <w:tcPr>
            <w:tcW w:w="1576" w:type="dxa"/>
          </w:tcPr>
          <w:p w14:paraId="039A3C6E" w14:textId="77777777" w:rsidR="007A7F51" w:rsidRPr="007A7F51" w:rsidRDefault="007A7F51" w:rsidP="00BF5C93">
            <w:r w:rsidRPr="007A7F51">
              <w:t>SE slow (recirculated): 24</w:t>
            </w:r>
          </w:p>
        </w:tc>
      </w:tr>
      <w:tr w:rsidR="007A7F51" w14:paraId="4E7E7853" w14:textId="77777777" w:rsidTr="00BF5C93">
        <w:tc>
          <w:tcPr>
            <w:tcW w:w="1380" w:type="dxa"/>
          </w:tcPr>
          <w:p w14:paraId="412D9CD1" w14:textId="77777777" w:rsidR="007A7F51" w:rsidRPr="007A7F51" w:rsidRDefault="007A7F51" w:rsidP="00BF5C93"/>
        </w:tc>
        <w:tc>
          <w:tcPr>
            <w:tcW w:w="1216" w:type="dxa"/>
          </w:tcPr>
          <w:p w14:paraId="0DE5C736" w14:textId="77777777" w:rsidR="007A7F51" w:rsidRPr="007A7F51" w:rsidRDefault="007A7F51" w:rsidP="00BF5C93">
            <w:r w:rsidRPr="007A7F51">
              <w:t>MC6</w:t>
            </w:r>
          </w:p>
        </w:tc>
        <w:tc>
          <w:tcPr>
            <w:tcW w:w="1533" w:type="dxa"/>
          </w:tcPr>
          <w:p w14:paraId="43180875" w14:textId="77777777" w:rsidR="007A7F51" w:rsidRPr="007A7F51" w:rsidRDefault="007A7F51" w:rsidP="00BF5C93">
            <w:r w:rsidRPr="007A7F51">
              <w:t>NW fast</w:t>
            </w:r>
          </w:p>
        </w:tc>
        <w:tc>
          <w:tcPr>
            <w:tcW w:w="1320" w:type="dxa"/>
          </w:tcPr>
          <w:p w14:paraId="0C093FEE" w14:textId="77777777" w:rsidR="007A7F51" w:rsidRPr="007A7F51" w:rsidRDefault="007A7F51" w:rsidP="00BF5C93">
            <w:r w:rsidRPr="007A7F51">
              <w:t>10</w:t>
            </w:r>
          </w:p>
        </w:tc>
        <w:tc>
          <w:tcPr>
            <w:tcW w:w="1583" w:type="dxa"/>
          </w:tcPr>
          <w:p w14:paraId="59E6559E" w14:textId="77777777" w:rsidR="007A7F51" w:rsidRPr="007A7F51" w:rsidRDefault="007A7F51" w:rsidP="00BF5C93">
            <w:r w:rsidRPr="007A7F51">
              <w:t>Above average</w:t>
            </w:r>
          </w:p>
        </w:tc>
        <w:tc>
          <w:tcPr>
            <w:tcW w:w="891" w:type="dxa"/>
          </w:tcPr>
          <w:p w14:paraId="746F652A" w14:textId="77777777" w:rsidR="007A7F51" w:rsidRPr="007A7F51" w:rsidRDefault="007A7F51" w:rsidP="00BF5C93"/>
        </w:tc>
        <w:tc>
          <w:tcPr>
            <w:tcW w:w="1576" w:type="dxa"/>
          </w:tcPr>
          <w:p w14:paraId="7088E322" w14:textId="77777777" w:rsidR="007A7F51" w:rsidRPr="007A7F51" w:rsidRDefault="007A7F51" w:rsidP="00BF5C93">
            <w:r w:rsidRPr="007A7F51">
              <w:t>NW fast: 10</w:t>
            </w:r>
          </w:p>
        </w:tc>
      </w:tr>
      <w:tr w:rsidR="007A7F51" w14:paraId="79B24452" w14:textId="77777777" w:rsidTr="00BF5C93">
        <w:tc>
          <w:tcPr>
            <w:tcW w:w="1380" w:type="dxa"/>
          </w:tcPr>
          <w:p w14:paraId="64DAF46C" w14:textId="77777777" w:rsidR="007A7F51" w:rsidRPr="007A7F51" w:rsidRDefault="007A7F51" w:rsidP="00BF5C93"/>
        </w:tc>
        <w:tc>
          <w:tcPr>
            <w:tcW w:w="1216" w:type="dxa"/>
          </w:tcPr>
          <w:p w14:paraId="3EDFBF22" w14:textId="77777777" w:rsidR="007A7F51" w:rsidRPr="007A7F51" w:rsidRDefault="007A7F51" w:rsidP="00BF5C93">
            <w:r w:rsidRPr="007A7F51">
              <w:t>MC7</w:t>
            </w:r>
          </w:p>
        </w:tc>
        <w:tc>
          <w:tcPr>
            <w:tcW w:w="1533" w:type="dxa"/>
          </w:tcPr>
          <w:p w14:paraId="28B44469" w14:textId="77777777" w:rsidR="007A7F51" w:rsidRPr="007A7F51" w:rsidRDefault="007A7F51" w:rsidP="00BF5C93">
            <w:r w:rsidRPr="007A7F51">
              <w:t>NE fast</w:t>
            </w:r>
          </w:p>
        </w:tc>
        <w:tc>
          <w:tcPr>
            <w:tcW w:w="1320" w:type="dxa"/>
          </w:tcPr>
          <w:p w14:paraId="26B12772" w14:textId="77777777" w:rsidR="007A7F51" w:rsidRPr="007A7F51" w:rsidRDefault="007A7F51" w:rsidP="00BF5C93">
            <w:r w:rsidRPr="007A7F51">
              <w:t>7</w:t>
            </w:r>
          </w:p>
        </w:tc>
        <w:tc>
          <w:tcPr>
            <w:tcW w:w="1583" w:type="dxa"/>
          </w:tcPr>
          <w:p w14:paraId="7542F5D6" w14:textId="77777777" w:rsidR="007A7F51" w:rsidRPr="007A7F51" w:rsidRDefault="007A7F51" w:rsidP="00BF5C93">
            <w:r w:rsidRPr="007A7F51">
              <w:t>High</w:t>
            </w:r>
          </w:p>
        </w:tc>
        <w:tc>
          <w:tcPr>
            <w:tcW w:w="891" w:type="dxa"/>
          </w:tcPr>
          <w:p w14:paraId="24DE0024" w14:textId="77777777" w:rsidR="007A7F51" w:rsidRPr="007A7F51" w:rsidRDefault="007A7F51" w:rsidP="00BF5C93"/>
        </w:tc>
        <w:tc>
          <w:tcPr>
            <w:tcW w:w="1576" w:type="dxa"/>
          </w:tcPr>
          <w:p w14:paraId="73B8200B" w14:textId="77777777" w:rsidR="007A7F51" w:rsidRPr="007A7F51" w:rsidRDefault="007A7F51" w:rsidP="00BF5C93">
            <w:r w:rsidRPr="007A7F51">
              <w:t>NE fast: 7</w:t>
            </w:r>
          </w:p>
        </w:tc>
      </w:tr>
    </w:tbl>
    <w:p w14:paraId="13870234" w14:textId="2828D5C9" w:rsidR="007A7F51" w:rsidRDefault="007A7F51" w:rsidP="00A43202">
      <w:pPr>
        <w:sectPr w:rsidR="007A7F51" w:rsidSect="007A7F51">
          <w:pgSz w:w="12240" w:h="15840"/>
          <w:pgMar w:top="1134" w:right="1134" w:bottom="1134" w:left="1134" w:header="720" w:footer="720" w:gutter="0"/>
          <w:cols w:space="720"/>
          <w:docGrid w:linePitch="360"/>
        </w:sectPr>
      </w:pPr>
    </w:p>
    <w:p w14:paraId="1B93A727" w14:textId="06AC41F4" w:rsidR="00A43202" w:rsidRDefault="00A43202" w:rsidP="00A43202"/>
    <w:p w14:paraId="34B288EA" w14:textId="77777777" w:rsidR="00A43202" w:rsidRPr="00A52927" w:rsidRDefault="00A43202" w:rsidP="00A43202">
      <w:r w:rsidRPr="00A52927">
        <w:t>IN JF1 climatology, westerly fast (MC1 and MC2) and north-westerly fast (MC3 and MC5) air masses were prevalent (34% and 35%</w:t>
      </w:r>
      <w:r>
        <w:t xml:space="preserve"> respectively</w:t>
      </w:r>
      <w:r w:rsidRPr="00A52927">
        <w:t xml:space="preserve">). </w:t>
      </w:r>
      <w:r>
        <w:t>S</w:t>
      </w:r>
      <w:r w:rsidRPr="00A52927">
        <w:t>outh-westerly slow (MC4) and north-easterly fast (</w:t>
      </w:r>
      <w:r>
        <w:t>MC8</w:t>
      </w:r>
      <w:r w:rsidRPr="00A52927">
        <w:t xml:space="preserve">) air masses </w:t>
      </w:r>
      <w:r>
        <w:t>were uncommon</w:t>
      </w:r>
      <w:r w:rsidRPr="00A52927">
        <w:t xml:space="preserve"> (15% and 8%</w:t>
      </w:r>
      <w:r w:rsidRPr="000C4EAA">
        <w:t xml:space="preserve"> </w:t>
      </w:r>
      <w:r>
        <w:t>respectively</w:t>
      </w:r>
      <w:r w:rsidRPr="00A52927">
        <w:t xml:space="preserve">). </w:t>
      </w:r>
      <w:r>
        <w:t>S</w:t>
      </w:r>
      <w:r w:rsidRPr="00A52927">
        <w:t>outh-easterly slow recirculated (MC6) and south-westerly fast (MC7) air masses affected London with minimal frequency (6% and 2%</w:t>
      </w:r>
      <w:r>
        <w:t xml:space="preserve"> respectively</w:t>
      </w:r>
      <w:r w:rsidRPr="00A52927">
        <w:t>)</w:t>
      </w:r>
      <w:r w:rsidRPr="00B42A4C">
        <w:t>(Figure 5 and Table 5</w:t>
      </w:r>
      <w:r>
        <w:t>)</w:t>
      </w:r>
      <w:r w:rsidRPr="00A52927">
        <w:t>.</w:t>
      </w:r>
    </w:p>
    <w:p w14:paraId="403B577E" w14:textId="77777777" w:rsidR="00A43202" w:rsidRDefault="00A43202" w:rsidP="00A43202">
      <w:r w:rsidRPr="00A52927">
        <w:t xml:space="preserve">IN JF1 2018, westerly fast (MC1 and MC3) and south-easterly slow </w:t>
      </w:r>
      <w:r>
        <w:t xml:space="preserve">recirculated </w:t>
      </w:r>
      <w:r w:rsidRPr="00A52927">
        <w:t>(MC6) air masses were dominant (28% and 25%</w:t>
      </w:r>
      <w:r w:rsidRPr="000C4EAA">
        <w:t xml:space="preserve"> </w:t>
      </w:r>
      <w:r>
        <w:t>respectively</w:t>
      </w:r>
      <w:r w:rsidRPr="00A52927">
        <w:t>).  North-westerly fast (MC2) and north-easterly slow (MC4) air masses had similar frequency (14% and 12%</w:t>
      </w:r>
      <w:r w:rsidRPr="000C4EAA">
        <w:t xml:space="preserve"> </w:t>
      </w:r>
      <w:r>
        <w:t>respectively</w:t>
      </w:r>
      <w:r w:rsidRPr="00A52927">
        <w:t>), with westerly fast recirculated (MC7), south-westerly fast (MC5) and southerly fast (MC8) air masses observed with minimal frequency (9%, 6% and 5%</w:t>
      </w:r>
      <w:r>
        <w:t xml:space="preserve"> respectively</w:t>
      </w:r>
      <w:r w:rsidRPr="00A52927">
        <w:t>)</w:t>
      </w:r>
      <w:r w:rsidRPr="00B42A4C">
        <w:t xml:space="preserve"> </w:t>
      </w:r>
      <w:r>
        <w:t>(</w:t>
      </w:r>
      <w:r w:rsidRPr="00B42A4C">
        <w:t>Figure 5 and Table 5).</w:t>
      </w:r>
    </w:p>
    <w:p w14:paraId="3F98587C" w14:textId="77777777" w:rsidR="00A43202" w:rsidRDefault="00A43202" w:rsidP="00A43202">
      <w:r>
        <w:t>Westerly air masses affected London slightly less frequently in JF1 climatology (34%) than in JF1 2018 (37%), while north-westerly air masses were less common during JF1 2018 (14%) than in JF1 climatology (35%). South-easterly recirculated air masses occurred four times more frequently in JF1 2018 (25%) than in JF1 climatology (6%), while north-easterly air masses were slightly more frequent in JF1 2018 (12%) than in JF1 climatology (8%). Southerly air masses were only recorded in 2018 (5%)</w:t>
      </w:r>
      <w:r w:rsidRPr="005C5767">
        <w:t>(Figure 5 and Table 5)</w:t>
      </w:r>
      <w:r>
        <w:t>.</w:t>
      </w:r>
    </w:p>
    <w:p w14:paraId="3165CE69" w14:textId="19B7812F" w:rsidR="00A43202" w:rsidRPr="00A52927" w:rsidRDefault="00A43202" w:rsidP="00A43202">
      <w:r w:rsidRPr="00A52927">
        <w:t>I</w:t>
      </w:r>
      <w:r w:rsidR="007A7F51">
        <w:t>n</w:t>
      </w:r>
      <w:r w:rsidRPr="00A52927">
        <w:t xml:space="preserve"> JF2 climatology, south-easterly slow recirculated (MC5) and westerly fast air masses (MC2) were prevalent and occurred with similar frequency (24% and 23%</w:t>
      </w:r>
      <w:r w:rsidRPr="000C4EAA">
        <w:t xml:space="preserve"> </w:t>
      </w:r>
      <w:r>
        <w:t>respectively</w:t>
      </w:r>
      <w:r w:rsidRPr="00A52927">
        <w:t>). Northerly slow (MC3) and north-westerly slow recirculated (MC4) air masses occurred with similar frequency (13</w:t>
      </w:r>
      <w:r>
        <w:t>%</w:t>
      </w:r>
      <w:r w:rsidRPr="00A52927">
        <w:t xml:space="preserve"> and 13%</w:t>
      </w:r>
      <w:r w:rsidRPr="000C4EAA">
        <w:t xml:space="preserve"> </w:t>
      </w:r>
      <w:r>
        <w:t>respectively</w:t>
      </w:r>
      <w:r w:rsidRPr="00A52927">
        <w:t>) as well as south-westerly fast (MC1) and north-westerly fast</w:t>
      </w:r>
      <w:r>
        <w:t xml:space="preserve"> MC6) </w:t>
      </w:r>
      <w:r w:rsidRPr="00A52927">
        <w:t>(10% and 10%</w:t>
      </w:r>
      <w:r w:rsidRPr="000C4EAA">
        <w:t xml:space="preserve"> </w:t>
      </w:r>
      <w:r>
        <w:t>respectively</w:t>
      </w:r>
      <w:r w:rsidRPr="00A52927">
        <w:t>). North-easterly fast (MC6) air masses occurred in minimal proportion (7%)</w:t>
      </w:r>
      <w:r w:rsidRPr="00B42A4C">
        <w:t>(Figure 5 and Table 5).</w:t>
      </w:r>
    </w:p>
    <w:p w14:paraId="29AC69BD" w14:textId="4DE0F335" w:rsidR="00A43202" w:rsidRDefault="00A43202" w:rsidP="00A43202">
      <w:r w:rsidRPr="00A52927">
        <w:t>I</w:t>
      </w:r>
      <w:r w:rsidR="007A7F51">
        <w:t>n</w:t>
      </w:r>
      <w:r w:rsidRPr="00A52927">
        <w:t xml:space="preserve"> JF2 2018, westerly fast (MC1 and MC</w:t>
      </w:r>
      <w:r>
        <w:t>4</w:t>
      </w:r>
      <w:r w:rsidRPr="00A52927">
        <w:t>) and north-westerly fast (</w:t>
      </w:r>
      <w:r>
        <w:t xml:space="preserve">MC 2, </w:t>
      </w:r>
      <w:r w:rsidRPr="00A52927">
        <w:t>MC3 and MC5) air masses were dominant (39% and 36%</w:t>
      </w:r>
      <w:r w:rsidRPr="000C4EAA">
        <w:t xml:space="preserve"> </w:t>
      </w:r>
      <w:r>
        <w:t>respectively</w:t>
      </w:r>
      <w:r w:rsidRPr="00A52927">
        <w:t>). South-westerly slow (MC6) and south-westerly fast (MC7) air masses occurred less often (15% and 10%</w:t>
      </w:r>
      <w:r w:rsidRPr="000C4EAA">
        <w:t xml:space="preserve"> </w:t>
      </w:r>
      <w:r>
        <w:t>respectively</w:t>
      </w:r>
      <w:r w:rsidRPr="00A52927">
        <w:t>).</w:t>
      </w:r>
      <w:r>
        <w:t xml:space="preserve"> Although studies for similar locations and times were not available for comparison, the general trends observed in the climatology are similar to previous cluster analysis performed in the British Isles during winter </w:t>
      </w:r>
      <w:r>
        <w:fldChar w:fldCharType="begin"/>
      </w:r>
      <w:r>
        <w:instrText xml:space="preserve"> ADDIN ZOTERO_ITEM CSL_CITATION {"citationID":"1EBVrxTy","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fldChar w:fldCharType="separate"/>
      </w:r>
      <w:r w:rsidRPr="004E60F7">
        <w:rPr>
          <w:rFonts w:ascii="Calibri" w:hAnsi="Calibri" w:cs="Calibri"/>
        </w:rPr>
        <w:t>(Donnelly et al., 2015)</w:t>
      </w:r>
      <w:r>
        <w:fldChar w:fldCharType="end"/>
      </w:r>
      <w:r>
        <w:t>.</w:t>
      </w:r>
    </w:p>
    <w:p w14:paraId="589EFA1A" w14:textId="49DF1A1C" w:rsidR="00A43202" w:rsidRDefault="00A43202" w:rsidP="007A7F51">
      <w:r>
        <w:t>In JF2 2018 Westerly air masses were more common (39%) than in climatology (23%) as well as North-westerly air masses (36% in 2018 and 23% in climatology). South-westerly air masses were also more common in 2018 (25%) than in climatology (10%). In climatology, three new types of air masses are identified compared to 2018: northerly fast, northerly slow and south easterly slow recirculated. Overall, these air masses accounted for 44% of the total air masses arriving in London</w:t>
      </w:r>
      <w:r w:rsidRPr="005C5767">
        <w:t>(Figure 5 and Table 5)</w:t>
      </w:r>
      <w:r>
        <w:t xml:space="preserve">. </w:t>
      </w:r>
      <w:r>
        <w:br/>
      </w:r>
    </w:p>
    <w:p w14:paraId="692A29D0" w14:textId="7858DBC3" w:rsidR="00A43202" w:rsidRPr="00C56C28" w:rsidRDefault="00A43202" w:rsidP="007A7F51">
      <w:pPr>
        <w:pStyle w:val="Heading3"/>
      </w:pPr>
      <w:bookmarkStart w:id="33" w:name="_Toc39790717"/>
      <w:r>
        <w:t>Residence time and NO</w:t>
      </w:r>
      <w:r w:rsidRPr="007A7F51">
        <w:rPr>
          <w:vertAlign w:val="subscript"/>
        </w:rPr>
        <w:t>2</w:t>
      </w:r>
      <w:r>
        <w:t xml:space="preserve"> concentrations</w:t>
      </w:r>
      <w:bookmarkEnd w:id="33"/>
      <w:r w:rsidR="007A7F51">
        <w:br/>
      </w:r>
    </w:p>
    <w:p w14:paraId="11930E98" w14:textId="77777777" w:rsidR="00A43202" w:rsidRDefault="00A43202" w:rsidP="00A43202">
      <w:pPr>
        <w:pStyle w:val="Heading4"/>
      </w:pPr>
      <w:r>
        <w:t>JF1</w:t>
      </w:r>
      <w:r>
        <w:br/>
      </w:r>
    </w:p>
    <w:p w14:paraId="3F503C84" w14:textId="77777777" w:rsidR="008E5FB4" w:rsidRDefault="00A43202" w:rsidP="00A43202">
      <w:r>
        <w:t>In 2018 air masses had a shorter ground tracks over UK land than in the climatology (Figure 5). In climatology, MC8 and MC5 are associated with some of the highest NO</w:t>
      </w:r>
      <w:r w:rsidRPr="005906DE">
        <w:rPr>
          <w:vertAlign w:val="subscript"/>
        </w:rPr>
        <w:t>2</w:t>
      </w:r>
      <w:r>
        <w:t xml:space="preserve"> mean concentrations (Figure 6 B and Table 5). Air masses with similar paths to these clusters are usually associated with low pollutants concentrations (Northerly Arctic maritime and polar continental)</w:t>
      </w:r>
      <w:r>
        <w:fldChar w:fldCharType="begin"/>
      </w:r>
      <w:r>
        <w:instrText xml:space="preserve"> ADDIN ZOTERO_ITEM CSL_CITATION {"citationID":"muI0jzXe","properties":{"formattedCitation":"(Donnelly et al., 2015)","plainCitation":"(Donnelly et al., 2015)","noteIndex":0},"citationItems":[{"id":254,"uris":["http://zotero.org/users/local/KCAGbsdL/items/LTJM8HAR"],"uri":["http://zotero.org/users/local/KCAGbsdL/items/LTJM8HAR"],"itemData":{"id":254,"type":"article-journal","container-title":"Journal of Environmental Science and Health, Part A","DOI":"10.1080/10934529.2015.1011955","ISSN":"1093-4529, 1532-4117","issue":"7","journalAbbreviation":"Journal of Environmental Science and Health, Part A","language":"en","page":"647-658","source":"DOI.org (Crossref)","title":"The effect of long-range air mass transport pathways on PM &lt;sub&gt;10&lt;/sub&gt; and NO &lt;sub&gt;2&lt;/sub&gt; concentrations at urban and rural background sites in Ireland: Quantification using clustering techniques","title-short":"The effect of long-range air mass transport pathways on PM &lt;sub&gt;10&lt;/sub&gt; and NO &lt;sub&gt;2&lt;/sub&gt; concentrations at urban and rural background sites in Ireland","volume":"50","author":[{"family":"Donnelly","given":"Aoife A."},{"family":"Broderick","given":"Brian M."},{"family":"Misstear","given":"Bruce D."}],"issued":{"date-parts":[["2015",6,7]]}}}],"schema":"https://github.com/citation-style-language/schema/raw/master/csl-citation.json"} </w:instrText>
      </w:r>
      <w:r>
        <w:fldChar w:fldCharType="separate"/>
      </w:r>
      <w:r w:rsidRPr="000F2CB6">
        <w:rPr>
          <w:rFonts w:ascii="Calibri" w:hAnsi="Calibri" w:cs="Calibri"/>
        </w:rPr>
        <w:t>(Donnelly et al., 2015)</w:t>
      </w:r>
      <w:r>
        <w:fldChar w:fldCharType="end"/>
      </w:r>
      <w:r>
        <w:t xml:space="preserve">. However, during the last section of their travel paths, these MCs have the longest ground track over the UK than any other MC observed in this period (Figure 5). MC5 originates in Greenland and travels over the north Atlantic intercepting the West midlands and the southern part of England’s North West regions on its path (Figure 5). MC8 originates in the Barents Sea and </w:t>
      </w:r>
    </w:p>
    <w:p w14:paraId="022E8DD4" w14:textId="77777777" w:rsidR="008E5FB4" w:rsidRDefault="008E5FB4" w:rsidP="00A43202"/>
    <w:p w14:paraId="5E3843DD" w14:textId="7C096359" w:rsidR="008E5FB4" w:rsidRDefault="008E5FB4" w:rsidP="00A43202">
      <w:r>
        <w:rPr>
          <w:noProof/>
        </w:rPr>
        <mc:AlternateContent>
          <mc:Choice Requires="wps">
            <w:drawing>
              <wp:anchor distT="0" distB="0" distL="114300" distR="114300" simplePos="0" relativeHeight="251685888" behindDoc="0" locked="0" layoutInCell="1" allowOverlap="1" wp14:anchorId="4B43C6DD" wp14:editId="48BB18F5">
                <wp:simplePos x="0" y="0"/>
                <wp:positionH relativeFrom="margin">
                  <wp:posOffset>-3810</wp:posOffset>
                </wp:positionH>
                <wp:positionV relativeFrom="paragraph">
                  <wp:posOffset>5958840</wp:posOffset>
                </wp:positionV>
                <wp:extent cx="6187440" cy="635"/>
                <wp:effectExtent l="0" t="0" r="3810" b="0"/>
                <wp:wrapSquare wrapText="bothSides"/>
                <wp:docPr id="7" name="Text Box 7"/>
                <wp:cNvGraphicFramePr/>
                <a:graphic xmlns:a="http://schemas.openxmlformats.org/drawingml/2006/main">
                  <a:graphicData uri="http://schemas.microsoft.com/office/word/2010/wordprocessingShape">
                    <wps:wsp>
                      <wps:cNvSpPr txBox="1"/>
                      <wps:spPr>
                        <a:xfrm>
                          <a:off x="0" y="0"/>
                          <a:ext cx="6187440" cy="635"/>
                        </a:xfrm>
                        <a:prstGeom prst="rect">
                          <a:avLst/>
                        </a:prstGeom>
                        <a:solidFill>
                          <a:prstClr val="white"/>
                        </a:solidFill>
                        <a:ln>
                          <a:noFill/>
                        </a:ln>
                      </wps:spPr>
                      <wps:txbx>
                        <w:txbxContent>
                          <w:p w14:paraId="4E083849" w14:textId="77777777" w:rsidR="00BF5C93" w:rsidRPr="005124F0" w:rsidRDefault="00BF5C93" w:rsidP="008E5FB4">
                            <w:pPr>
                              <w:pStyle w:val="Caption"/>
                              <w:rPr>
                                <w:noProof/>
                              </w:rPr>
                            </w:pPr>
                            <w:r>
                              <w:t xml:space="preserve">Figure 5: Panel depicting the MCs for January of the study periods. The source locations and total number of </w:t>
                            </w:r>
                            <w:proofErr w:type="spellStart"/>
                            <w:r>
                              <w:t>Bts</w:t>
                            </w:r>
                            <w:proofErr w:type="spellEnd"/>
                            <w:r>
                              <w:t xml:space="preserve"> clustered for each period are displayed on the individual fig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43C6DD" id="Text Box 7" o:spid="_x0000_s1030" type="#_x0000_t202" style="position:absolute;margin-left:-.3pt;margin-top:469.2pt;width:487.2pt;height:.05pt;z-index:251685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haSLgIAAGQEAAAOAAAAZHJzL2Uyb0RvYy54bWysVMFu2zAMvQ/YPwi6L066LC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" stroked="f">
                <v:textbox style="mso-fit-shape-to-text:t" inset="0,0,0,0">
                  <w:txbxContent>
                    <w:p w14:paraId="4E083849" w14:textId="77777777" w:rsidR="00BF5C93" w:rsidRPr="005124F0" w:rsidRDefault="00BF5C93" w:rsidP="008E5FB4">
                      <w:pPr>
                        <w:pStyle w:val="Caption"/>
                        <w:rPr>
                          <w:noProof/>
                        </w:rPr>
                      </w:pPr>
                      <w:r>
                        <w:t xml:space="preserve">Figure 5: Panel depicting the MCs for January of the study periods. The source locations and total number of </w:t>
                      </w:r>
                      <w:proofErr w:type="spellStart"/>
                      <w:r>
                        <w:t>Bts</w:t>
                      </w:r>
                      <w:proofErr w:type="spellEnd"/>
                      <w:r>
                        <w:t xml:space="preserve"> clustered for each period are displayed on the individual figures.</w:t>
                      </w:r>
                    </w:p>
                  </w:txbxContent>
                </v:textbox>
                <w10:wrap type="square" anchorx="margin"/>
              </v:shape>
            </w:pict>
          </mc:Fallback>
        </mc:AlternateContent>
      </w:r>
      <w:r>
        <w:rPr>
          <w:noProof/>
        </w:rPr>
        <w:drawing>
          <wp:anchor distT="0" distB="0" distL="114300" distR="114300" simplePos="0" relativeHeight="251683840" behindDoc="0" locked="0" layoutInCell="1" allowOverlap="1" wp14:anchorId="2D9A8F56" wp14:editId="2259A049">
            <wp:simplePos x="0" y="0"/>
            <wp:positionH relativeFrom="column">
              <wp:posOffset>-3810</wp:posOffset>
            </wp:positionH>
            <wp:positionV relativeFrom="paragraph">
              <wp:posOffset>281305</wp:posOffset>
            </wp:positionV>
            <wp:extent cx="6217920" cy="5634990"/>
            <wp:effectExtent l="0" t="0" r="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17920" cy="56349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AD40CD" w14:textId="0C048A1B" w:rsidR="008E5FB4" w:rsidRDefault="00A43202" w:rsidP="00A43202">
      <w:r>
        <w:t>travels towards Iceland to steer south-east towards the north of Scotland (Figure 5). In the last 24h before reaching London, air masses associated with these clusters travel over Liverpool and Birmingham (Figure 5). Due to the travel path over these urban and industrial areas (where NO</w:t>
      </w:r>
      <w:r w:rsidRPr="00AA6222">
        <w:rPr>
          <w:vertAlign w:val="subscript"/>
        </w:rPr>
        <w:t>2</w:t>
      </w:r>
      <w:r>
        <w:t xml:space="preserve"> levels accumulate due to intense vehicle usage and industrial heating), it is likely that air masses associated with MC5 and MC8 captured NO</w:t>
      </w:r>
      <w:r w:rsidRPr="004A2A08">
        <w:rPr>
          <w:vertAlign w:val="subscript"/>
        </w:rPr>
        <w:t>2</w:t>
      </w:r>
      <w:r>
        <w:t xml:space="preserve"> pollution and transport it to London. Consistent with this finding, </w:t>
      </w:r>
      <w:r>
        <w:fldChar w:fldCharType="begin"/>
      </w:r>
      <w:r w:rsidR="00EE5050">
        <w:instrText xml:space="preserve"> ADDIN ZOTERO_ITEM CSL_CITATION {"citationID":"GzzDbltK","properties":{"formattedCitation":"(Pope et al., 2014)","plainCitation":"(Pope et al., 2014)","dontUpdate":true,"noteIndex":0},"citationItems":[{"id":258,"uris":["http://zotero.org/users/local/KCAGbsdL/items/5DHGR44V"],"uri":["http://zotero.org/users/local/KCAGbsdL/items/5DHGR44V"],"itemData":{"id":258,"type":"article-journal","container-title":"Atmospheric Science Letters","DOI":"10.1002/asl2.492","ISSN":"1530261X","issue":"3","journalAbbreviation":"Atmos. Sci. Lett.","language":"en","page":"211-217","source":"DOI.org (Crossref)","title":"The influence of synoptic weather regimes on UK air quality: analysis of satellite column NO &lt;sub&gt;2&lt;/sub&gt;","title-short":"The influence of synoptic weather regimes on UK air quality","volume":"15","author":[{"family":"Pope","given":"R. J."},{"family":"Savage","given":"N. H."},{"family":"Chipperfield","given":"M. P."},{"family":"Arnold","given":"S. R."},{"family":"Osborn","given":"T. J."}],"issued":{"date-parts":[["2014",7]]}}}],"schema":"https://github.com/citation-style-language/schema/raw/master/csl-citation.json"} </w:instrText>
      </w:r>
      <w:r>
        <w:fldChar w:fldCharType="separate"/>
      </w:r>
      <w:r w:rsidRPr="005832EB">
        <w:rPr>
          <w:rFonts w:ascii="Calibri" w:hAnsi="Calibri" w:cs="Calibri"/>
        </w:rPr>
        <w:t>Pope et al., 2014</w:t>
      </w:r>
      <w:r>
        <w:fldChar w:fldCharType="end"/>
      </w:r>
      <w:r>
        <w:t xml:space="preserve"> found high values of NO</w:t>
      </w:r>
      <w:r w:rsidRPr="00E217CA">
        <w:rPr>
          <w:vertAlign w:val="subscript"/>
        </w:rPr>
        <w:t>2</w:t>
      </w:r>
      <w:r>
        <w:t xml:space="preserve">  in winter over the urban areas of West Midlands and the southern part of the North West of England when analysing ozone monitoring instrument columns. The relative frequency of MCs travelling through these major urban and industrial centres of the UK is one quarter of total air masses in climatology (25%). MC2 in 2018, analogous to MC5 in climatology, had a lower NO</w:t>
      </w:r>
      <w:r w:rsidRPr="00C11047">
        <w:rPr>
          <w:vertAlign w:val="subscript"/>
        </w:rPr>
        <w:t>2</w:t>
      </w:r>
      <w:r>
        <w:t xml:space="preserve"> mean concentration (nearly average) than MC5 (above average). This is likely due to the differences in travel paths (MC2 in 2018 does not travel over the polluted </w:t>
      </w:r>
    </w:p>
    <w:p w14:paraId="2C9F00C5" w14:textId="69F2E90E" w:rsidR="008E5FB4" w:rsidRDefault="008E5FB4" w:rsidP="00A43202">
      <w:r>
        <w:rPr>
          <w:noProof/>
        </w:rPr>
        <w:lastRenderedPageBreak/>
        <mc:AlternateContent>
          <mc:Choice Requires="wps">
            <w:drawing>
              <wp:anchor distT="0" distB="0" distL="114300" distR="114300" simplePos="0" relativeHeight="251689984" behindDoc="0" locked="0" layoutInCell="1" allowOverlap="1" wp14:anchorId="04BA3B4E" wp14:editId="4121B119">
                <wp:simplePos x="0" y="0"/>
                <wp:positionH relativeFrom="margin">
                  <wp:posOffset>-179070</wp:posOffset>
                </wp:positionH>
                <wp:positionV relativeFrom="paragraph">
                  <wp:posOffset>7524750</wp:posOffset>
                </wp:positionV>
                <wp:extent cx="6309360"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6309360" cy="635"/>
                        </a:xfrm>
                        <a:prstGeom prst="rect">
                          <a:avLst/>
                        </a:prstGeom>
                        <a:solidFill>
                          <a:prstClr val="white"/>
                        </a:solidFill>
                        <a:ln>
                          <a:noFill/>
                        </a:ln>
                      </wps:spPr>
                      <wps:txbx>
                        <w:txbxContent>
                          <w:p w14:paraId="7D040C73" w14:textId="5AB378FD" w:rsidR="00BF5C93" w:rsidRPr="00277D44" w:rsidRDefault="00BF5C93" w:rsidP="008E5FB4">
                            <w:pPr>
                              <w:pStyle w:val="Caption"/>
                              <w:rPr>
                                <w:noProof/>
                              </w:rPr>
                            </w:pPr>
                            <w:r>
                              <w:t>Figure 6: MC</w:t>
                            </w:r>
                            <w:r w:rsidR="0074388F">
                              <w:t>s’</w:t>
                            </w:r>
                            <w:r>
                              <w:t xml:space="preserve"> relative frequency (left) and mean NO</w:t>
                            </w:r>
                            <w:r w:rsidRPr="00277D44">
                              <w:rPr>
                                <w:vertAlign w:val="subscript"/>
                              </w:rPr>
                              <w:t>2</w:t>
                            </w:r>
                            <w:r>
                              <w:t xml:space="preserve"> levels associated with each MC (right) for London in the study peri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BA3B4E" id="Text Box 17" o:spid="_x0000_s1031" type="#_x0000_t202" style="position:absolute;margin-left:-14.1pt;margin-top:592.5pt;width:496.8pt;height:.05pt;z-index:251689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" stroked="f">
                <v:textbox style="mso-fit-shape-to-text:t" inset="0,0,0,0">
                  <w:txbxContent>
                    <w:p w14:paraId="7D040C73" w14:textId="5AB378FD" w:rsidR="00BF5C93" w:rsidRPr="00277D44" w:rsidRDefault="00BF5C93" w:rsidP="008E5FB4">
                      <w:pPr>
                        <w:pStyle w:val="Caption"/>
                        <w:rPr>
                          <w:noProof/>
                        </w:rPr>
                      </w:pPr>
                      <w:r>
                        <w:t>Figure 6: MC</w:t>
                      </w:r>
                      <w:r w:rsidR="0074388F">
                        <w:t>s’</w:t>
                      </w:r>
                      <w:r>
                        <w:t xml:space="preserve"> relative frequency (left) and mean NO</w:t>
                      </w:r>
                      <w:r w:rsidRPr="00277D44">
                        <w:rPr>
                          <w:vertAlign w:val="subscript"/>
                        </w:rPr>
                        <w:t>2</w:t>
                      </w:r>
                      <w:r>
                        <w:t xml:space="preserve"> levels associated with each MC (right) for London in the study periods.</w:t>
                      </w:r>
                    </w:p>
                  </w:txbxContent>
                </v:textbox>
                <w10:wrap type="square" anchorx="margin"/>
              </v:shape>
            </w:pict>
          </mc:Fallback>
        </mc:AlternateContent>
      </w:r>
      <w:r>
        <w:rPr>
          <w:noProof/>
        </w:rPr>
        <w:drawing>
          <wp:anchor distT="0" distB="0" distL="114300" distR="114300" simplePos="0" relativeHeight="251687936" behindDoc="0" locked="0" layoutInCell="1" allowOverlap="1" wp14:anchorId="24550D04" wp14:editId="650330D6">
            <wp:simplePos x="0" y="0"/>
            <wp:positionH relativeFrom="margin">
              <wp:posOffset>-167640</wp:posOffset>
            </wp:positionH>
            <wp:positionV relativeFrom="paragraph">
              <wp:posOffset>0</wp:posOffset>
            </wp:positionV>
            <wp:extent cx="6692265" cy="758571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92265" cy="75857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6C5639" w14:textId="55AD8AE3" w:rsidR="008E5FB4" w:rsidRDefault="008E5FB4" w:rsidP="00A43202"/>
    <w:p w14:paraId="35F3B60D" w14:textId="72E8D9A8" w:rsidR="008E5FB4" w:rsidRDefault="008E5FB4" w:rsidP="00A43202"/>
    <w:p w14:paraId="51A3A4A0" w14:textId="6ACFC936" w:rsidR="00A43202" w:rsidRDefault="00A43202" w:rsidP="00A43202">
      <w:r>
        <w:lastRenderedPageBreak/>
        <w:t xml:space="preserve">areas identified above). (Figure 6 and Table 5). </w:t>
      </w:r>
      <w:r w:rsidRPr="00AA5915">
        <w:t xml:space="preserve">MC1 and MC2 </w:t>
      </w:r>
      <w:r>
        <w:t xml:space="preserve">in climatology </w:t>
      </w:r>
      <w:r w:rsidRPr="00AA5915">
        <w:t>are associated with</w:t>
      </w:r>
      <w:r>
        <w:t xml:space="preserve"> the highest concentrations recorded for this period (above average). MC1 and MC3 in 2018, which travel an analogous path to MC1 and MC2 in climatology, are associated with a lower concentration than those (nearly average) (Figure 6 B). Due to the similarity in travel path and residence time, it is likely that the difference in concentration is due to a reduction in London’s NO</w:t>
      </w:r>
      <w:r w:rsidRPr="00902D9A">
        <w:rPr>
          <w:vertAlign w:val="subscript"/>
        </w:rPr>
        <w:t>2</w:t>
      </w:r>
      <w:r>
        <w:t xml:space="preserve"> levels, rather than a different transport pathway. This is also true for MC7 in climatology and MC5 in 2018. MCs associated with this type of air mass were rare in the climatology (2%) but occurred more frequently in 2018 (6%) (Figure 6 A-B). MC 3 in 2018 and MC3 in climatology had similar travel path and similar mean NO</w:t>
      </w:r>
      <w:r w:rsidRPr="00C11047">
        <w:rPr>
          <w:vertAlign w:val="subscript"/>
        </w:rPr>
        <w:t xml:space="preserve">2 </w:t>
      </w:r>
      <w:r>
        <w:t xml:space="preserve"> levels. South-easterly recirculated air masses (MC6 in both 2018 and climatology) were also associated with low levels of NO</w:t>
      </w:r>
      <w:r>
        <w:rPr>
          <w:vertAlign w:val="subscript"/>
        </w:rPr>
        <w:t>2</w:t>
      </w:r>
      <w:r>
        <w:t xml:space="preserve"> mean concentration. These MCs recirculate over the North Sea and travels on the English Channel, with limited ground track before reaching London (Figure 5). These areas are generally well ventilated in winter, and the absence of ground track decreases the likelihood for air masses associated to this cluster to transport NO</w:t>
      </w:r>
      <w:r w:rsidRPr="00D0116B">
        <w:rPr>
          <w:vertAlign w:val="subscript"/>
        </w:rPr>
        <w:t>2</w:t>
      </w:r>
      <w:r>
        <w:t xml:space="preserve"> pollution to London. These occurred rarely in JF1 climatology (6%) and were common in JF1 (25%). </w:t>
      </w:r>
      <w:bookmarkStart w:id="34" w:name="_Hlk39739408"/>
      <w:r w:rsidRPr="00FE6AEE">
        <w:t xml:space="preserve">In JF1 2018, all </w:t>
      </w:r>
      <w:r>
        <w:t>MCs</w:t>
      </w:r>
      <w:r w:rsidRPr="00FE6AEE">
        <w:t xml:space="preserve"> (100%) were associated with nearly average mean NO</w:t>
      </w:r>
      <w:r w:rsidRPr="00277D44">
        <w:rPr>
          <w:vertAlign w:val="subscript"/>
        </w:rPr>
        <w:t>2</w:t>
      </w:r>
      <w:r w:rsidRPr="00FE6AEE">
        <w:t xml:space="preserve"> concentrations, while in JF1 climatology,  </w:t>
      </w:r>
      <w:r>
        <w:t xml:space="preserve">MCs </w:t>
      </w:r>
      <w:r w:rsidRPr="00FE6AEE">
        <w:t xml:space="preserve">associated with above average concentrations (58%) occurred more frequently than </w:t>
      </w:r>
      <w:r>
        <w:t xml:space="preserve">MCs </w:t>
      </w:r>
      <w:r w:rsidRPr="00FE6AEE">
        <w:t>with nearly average concentrations (41%)</w:t>
      </w:r>
      <w:r w:rsidRPr="005C5767">
        <w:t xml:space="preserve">(Figure </w:t>
      </w:r>
      <w:r>
        <w:t>6</w:t>
      </w:r>
      <w:r w:rsidRPr="005C5767">
        <w:t xml:space="preserve"> and Table 5)</w:t>
      </w:r>
      <w:r w:rsidRPr="00FE6AEE">
        <w:t>.</w:t>
      </w:r>
    </w:p>
    <w:p w14:paraId="3F6B7503" w14:textId="0EF9868E" w:rsidR="00A43202" w:rsidRDefault="00A43202" w:rsidP="00A43202">
      <w:r>
        <w:t>MCs in JF1 2018 had lower mean NO</w:t>
      </w:r>
      <w:r w:rsidRPr="0049395B">
        <w:rPr>
          <w:vertAlign w:val="subscript"/>
        </w:rPr>
        <w:t>2</w:t>
      </w:r>
      <w:r>
        <w:t xml:space="preserve"> concentrations than in JF1 climatology (Table 5, Figure 6 A-C) . This was partly due to a reduction in London’s local pollution in 2018, hence air masses travelling through London to source location in 2018 transported a lower NO</w:t>
      </w:r>
      <w:r w:rsidRPr="00902D9A">
        <w:rPr>
          <w:vertAlign w:val="subscript"/>
        </w:rPr>
        <w:t xml:space="preserve">2 </w:t>
      </w:r>
      <w:r>
        <w:t>concentration than in the climatology. Furthermore, the lower relative frequency of MCs associated with short ground track over the urban areas of the West midlands and southern North West of England during 2018 is the likely cause of this finding. This is reflected in the higher proportion of MCs with above average NO</w:t>
      </w:r>
      <w:r w:rsidRPr="00902D9A">
        <w:rPr>
          <w:vertAlign w:val="subscript"/>
        </w:rPr>
        <w:t>2</w:t>
      </w:r>
      <w:r>
        <w:t xml:space="preserve"> mean levels in climatology (41%) than in 2018 (0%), and a higher proportion of MCs with above average mean NO</w:t>
      </w:r>
      <w:r w:rsidRPr="00B04996">
        <w:rPr>
          <w:vertAlign w:val="subscript"/>
        </w:rPr>
        <w:t>2</w:t>
      </w:r>
      <w:r>
        <w:t xml:space="preserve"> concentrations in climatology (59%) than in 2018 (0%) (Table 5).  </w:t>
      </w:r>
      <w:bookmarkEnd w:id="34"/>
    </w:p>
    <w:p w14:paraId="1874D62C" w14:textId="77777777" w:rsidR="00A43202" w:rsidRDefault="00A43202" w:rsidP="00A43202">
      <w:pPr>
        <w:pStyle w:val="Heading4"/>
      </w:pPr>
      <w:r>
        <w:t xml:space="preserve">JF2 </w:t>
      </w:r>
      <w:r>
        <w:br/>
      </w:r>
    </w:p>
    <w:p w14:paraId="554926E8" w14:textId="77777777" w:rsidR="00A43202" w:rsidRDefault="00A43202" w:rsidP="00A43202">
      <w:r>
        <w:t>MCs associated with tropical maritime air masses, with nearly average NO</w:t>
      </w:r>
      <w:r w:rsidRPr="0041627B">
        <w:rPr>
          <w:vertAlign w:val="subscript"/>
        </w:rPr>
        <w:t xml:space="preserve">2 </w:t>
      </w:r>
      <w:r>
        <w:t xml:space="preserve">concentrations were more frequent in 2018 </w:t>
      </w:r>
      <w:r w:rsidRPr="001E3799">
        <w:t>(MC6 and MC7</w:t>
      </w:r>
      <w:r>
        <w:t xml:space="preserve">, </w:t>
      </w:r>
      <w:r w:rsidRPr="001E3799">
        <w:t xml:space="preserve">25% </w:t>
      </w:r>
      <w:r>
        <w:t>of total air masses) than in the climatology (MC 1, 10% of total air masses) (Table 5). Polar maritime air masses in 2018 were mainly associated with nearly average NO</w:t>
      </w:r>
      <w:r w:rsidRPr="0041627B">
        <w:rPr>
          <w:vertAlign w:val="subscript"/>
        </w:rPr>
        <w:t>2</w:t>
      </w:r>
      <w:r>
        <w:t xml:space="preserve"> concentrations (MC 2, 1 and 4, 53% relative frequency) with minor occurrence of MCs associated with above average concentrations (MC5, 10%) (Table 5). Conversely in climatology, MCs associated with polar maritime air masses with above average mean NO</w:t>
      </w:r>
      <w:r w:rsidRPr="006E0B5A">
        <w:rPr>
          <w:vertAlign w:val="subscript"/>
        </w:rPr>
        <w:t>2</w:t>
      </w:r>
      <w:r>
        <w:rPr>
          <w:vertAlign w:val="subscript"/>
        </w:rPr>
        <w:t xml:space="preserve"> </w:t>
      </w:r>
      <w:r>
        <w:t>concentrations were common in climatology (MC6 and MC2, 33% relative frequency) (Table 5). Due to the similar travel paths and residence times, but higher concentrations associated with MCs in climatology, this is likely due to a reduction in London’s local emissions in 2018. This is reflected in the results , as MCs usually associated with air masses transporting uncontaminated air (such as MC6 and MC2), in climatology are associated with unusually high NO</w:t>
      </w:r>
      <w:r w:rsidRPr="001E3799">
        <w:rPr>
          <w:vertAlign w:val="subscript"/>
        </w:rPr>
        <w:t>2</w:t>
      </w:r>
      <w:r>
        <w:t xml:space="preserve"> concentrations. This is also true for MC3 in climatology, associated to arctic maritime air masses, but observed with above average mean NO</w:t>
      </w:r>
      <w:r w:rsidRPr="00F91064">
        <w:rPr>
          <w:vertAlign w:val="subscript"/>
        </w:rPr>
        <w:t>2</w:t>
      </w:r>
      <w:r>
        <w:t xml:space="preserve"> </w:t>
      </w:r>
      <w:r w:rsidRPr="00F91064">
        <w:t>concentrations</w:t>
      </w:r>
      <w:r>
        <w:t>.</w:t>
      </w:r>
      <w:r w:rsidRPr="00F91064">
        <w:t xml:space="preserve"> MCs associated with returning polar maritime air masses, in turn related with above average concentrations in 2018 (MC3) and nearly average in climatology (MC4) occurred with similar frequency in both periods (both 13%). Although the additional cluster identified in climatology had low frequency (MC7, 7%), it was associated with high NO</w:t>
      </w:r>
      <w:r w:rsidRPr="00F91064">
        <w:rPr>
          <w:vertAlign w:val="subscript"/>
        </w:rPr>
        <w:t xml:space="preserve">2 </w:t>
      </w:r>
      <w:r w:rsidRPr="00F91064">
        <w:t>mean levels (Table 5, Figure 6 D).</w:t>
      </w:r>
      <w:r>
        <w:t xml:space="preserve"> This phenomenon likely occurred due to the extended ground path over the urban and industrial areas of the North West and West Midlands as described above. This is also true for MC7 in climatology, which exhibited the highest concentrations (high) observed in this period (Table 5, Figure 6D). MC5 in climatology was associated with recirculated south-westerly air masses and nearly average NO2 mean concentrations, with 24% relative frequency (Figure6 D, Table 5).</w:t>
      </w:r>
    </w:p>
    <w:p w14:paraId="726672B6" w14:textId="77777777" w:rsidR="00A43202" w:rsidRDefault="00A43202" w:rsidP="00A43202">
      <w:r>
        <w:lastRenderedPageBreak/>
        <w:t xml:space="preserve">The south-easterly recirculated air mass (MC5) was common in 2018 (24%), </w:t>
      </w:r>
      <w:r w:rsidRPr="001E25B1">
        <w:t>with nearly average concentrations</w:t>
      </w:r>
      <w:r>
        <w:t>. In climatology, MC6 (analogous to MC5 in 2018), was associated with above average NO</w:t>
      </w:r>
      <w:r w:rsidRPr="001E25B1">
        <w:rPr>
          <w:vertAlign w:val="subscript"/>
        </w:rPr>
        <w:t>2</w:t>
      </w:r>
      <w:r>
        <w:rPr>
          <w:vertAlign w:val="subscript"/>
        </w:rPr>
        <w:t xml:space="preserve"> </w:t>
      </w:r>
      <w:r>
        <w:t>mean concentrations. This is likely due to higher local emissions of NO</w:t>
      </w:r>
      <w:r w:rsidRPr="001E25B1">
        <w:rPr>
          <w:vertAlign w:val="subscript"/>
        </w:rPr>
        <w:t>2</w:t>
      </w:r>
      <w:r>
        <w:t>, which have been captured and transported in the last section of travel path before reaching London, thus contributing a higher concentration than in 2018, when local emissions were lower.)This is likely due to The Overall, a higher proportion of MCs in the climatology were associated with high and above average NO</w:t>
      </w:r>
      <w:r w:rsidRPr="00F414FB">
        <w:rPr>
          <w:vertAlign w:val="subscript"/>
        </w:rPr>
        <w:t>2</w:t>
      </w:r>
      <w:r>
        <w:t xml:space="preserve"> levels than in 2018 (Table 5, Figure 6 A, B, C, D). MC with high and above average mean NO</w:t>
      </w:r>
      <w:r w:rsidRPr="00FD267C">
        <w:rPr>
          <w:vertAlign w:val="subscript"/>
        </w:rPr>
        <w:t>2</w:t>
      </w:r>
      <w:r>
        <w:t xml:space="preserve"> concentrations had higher relative frequency in climatology than in 2018 due to the reasons described above. This partly explains the lower  NO</w:t>
      </w:r>
      <w:r w:rsidRPr="00FD267C">
        <w:rPr>
          <w:vertAlign w:val="subscript"/>
        </w:rPr>
        <w:t>2</w:t>
      </w:r>
      <w:r>
        <w:t xml:space="preserve"> concentrations in London during January 2018 than in climatology. </w:t>
      </w:r>
      <w:r w:rsidRPr="00DE701E">
        <w:t>I</w:t>
      </w:r>
      <w:r>
        <w:t>n</w:t>
      </w:r>
      <w:r w:rsidRPr="00DE701E">
        <w:t xml:space="preserve"> JF2 2018, most </w:t>
      </w:r>
      <w:r>
        <w:t>MCs</w:t>
      </w:r>
      <w:r w:rsidRPr="00DE701E">
        <w:t xml:space="preserve"> had NO</w:t>
      </w:r>
      <w:r w:rsidRPr="002E644E">
        <w:rPr>
          <w:vertAlign w:val="subscript"/>
        </w:rPr>
        <w:t>2</w:t>
      </w:r>
      <w:r w:rsidRPr="00DE701E">
        <w:t xml:space="preserve"> mean concentrations nearly average (77%) and the remainder were associated with above average concentrations (23%)</w:t>
      </w:r>
      <w:r>
        <w:t xml:space="preserve"> (Table 5)</w:t>
      </w:r>
      <w:r w:rsidRPr="00DE701E">
        <w:t>. IN JF2 climatology</w:t>
      </w:r>
      <w:r>
        <w:t xml:space="preserve">, MCs </w:t>
      </w:r>
      <w:r w:rsidRPr="00DE701E">
        <w:t>with nearly average concentrations (47%) and above average concentrations (46%) occurred with similar frequency</w:t>
      </w:r>
      <w:r>
        <w:t>, but MCs with above average concentration occurred more frequently than in 2017 (Table 5)</w:t>
      </w:r>
      <w:r w:rsidRPr="00DE701E">
        <w:t xml:space="preserve">. </w:t>
      </w:r>
      <w:r>
        <w:t>Furthermore</w:t>
      </w:r>
      <w:r w:rsidRPr="00DE701E">
        <w:t>, a cluster with high concentrations of mean NO</w:t>
      </w:r>
      <w:r w:rsidRPr="005B4659">
        <w:rPr>
          <w:vertAlign w:val="subscript"/>
        </w:rPr>
        <w:t>2</w:t>
      </w:r>
      <w:r w:rsidRPr="00DE701E">
        <w:t xml:space="preserve"> concentration was observed</w:t>
      </w:r>
      <w:r>
        <w:t xml:space="preserve"> (MC7)</w:t>
      </w:r>
      <w:r w:rsidRPr="00DE701E">
        <w:t>, with a frequency of 7%</w:t>
      </w:r>
      <w:r>
        <w:t xml:space="preserve"> (Table 5)</w:t>
      </w:r>
      <w:r w:rsidRPr="00DE701E">
        <w:t>.</w:t>
      </w:r>
    </w:p>
    <w:p w14:paraId="5F4BA78D" w14:textId="13EC0D28" w:rsidR="00A43202" w:rsidRDefault="00A43202" w:rsidP="00A43202">
      <w:r>
        <w:t>Similarly, to JF1, but less dramatically, the proportion of clusters associated with nearly average mean NO</w:t>
      </w:r>
      <w:r w:rsidRPr="00252430">
        <w:rPr>
          <w:vertAlign w:val="subscript"/>
        </w:rPr>
        <w:t>2</w:t>
      </w:r>
      <w:r>
        <w:t xml:space="preserve"> concentrations was higher in 2018 (77%)  than in climatology. In climatology, a higher proportion of MCs was associated with above average mean NO</w:t>
      </w:r>
      <w:r w:rsidRPr="00252430">
        <w:rPr>
          <w:vertAlign w:val="subscript"/>
        </w:rPr>
        <w:t>2</w:t>
      </w:r>
      <w:r>
        <w:t xml:space="preserve"> concentrations (46%) than in 2018 (23%). Additionally, in climatology, a MC with high mean NO</w:t>
      </w:r>
      <w:r w:rsidRPr="00252430">
        <w:rPr>
          <w:vertAlign w:val="subscript"/>
        </w:rPr>
        <w:t>2</w:t>
      </w:r>
      <w:r>
        <w:t xml:space="preserve"> concentrations was identified (Table 5, Figure6 D)</w:t>
      </w:r>
      <w:r w:rsidR="00EB025E">
        <w:t>.</w:t>
      </w:r>
      <w:r>
        <w:t xml:space="preserve"> This is due both to a reduction in local emissions in 2018 and a lower frequency of MCs with ground track over regional areas with high NO</w:t>
      </w:r>
      <w:r w:rsidRPr="0009785E">
        <w:rPr>
          <w:vertAlign w:val="subscript"/>
        </w:rPr>
        <w:t>2</w:t>
      </w:r>
      <w:r>
        <w:t xml:space="preserve"> levels.</w:t>
      </w:r>
    </w:p>
    <w:p w14:paraId="40D13827" w14:textId="272E08E0" w:rsidR="00EB025E" w:rsidRDefault="00EB025E" w:rsidP="00F96CB5">
      <w:pPr>
        <w:pStyle w:val="Heading2"/>
      </w:pPr>
      <w:bookmarkStart w:id="35" w:name="_Toc39790718"/>
      <w:r>
        <w:t>Beijing</w:t>
      </w:r>
      <w:bookmarkEnd w:id="35"/>
    </w:p>
    <w:p w14:paraId="02DA6023" w14:textId="77777777" w:rsidR="00F96CB5" w:rsidRDefault="00F96CB5" w:rsidP="00F96CB5">
      <w:pPr>
        <w:pStyle w:val="Heading3"/>
      </w:pPr>
      <w:bookmarkStart w:id="36" w:name="_Toc39790719"/>
      <w:r>
        <w:t>Difference in meteorological conditions and PM</w:t>
      </w:r>
      <w:r>
        <w:rPr>
          <w:vertAlign w:val="subscript"/>
        </w:rPr>
        <w:t>2.5</w:t>
      </w:r>
      <w:r>
        <w:t xml:space="preserve"> concentration</w:t>
      </w:r>
      <w:bookmarkEnd w:id="36"/>
      <w:r>
        <w:br/>
      </w:r>
    </w:p>
    <w:p w14:paraId="0EA6BEB6" w14:textId="1EC080D8" w:rsidR="00F96CB5" w:rsidRDefault="00F96CB5" w:rsidP="00F96CB5">
      <w:r>
        <w:t>I</w:t>
      </w:r>
      <w:r w:rsidRPr="007E4404">
        <w:t>n 2017</w:t>
      </w:r>
      <w:r>
        <w:t xml:space="preserve">, 24-h mean </w:t>
      </w:r>
      <w:r w:rsidRPr="007E4404">
        <w:t>PM</w:t>
      </w:r>
      <w:r w:rsidRPr="007E4404">
        <w:rPr>
          <w:vertAlign w:val="subscript"/>
        </w:rPr>
        <w:t>2.5</w:t>
      </w:r>
      <w:r>
        <w:t xml:space="preserve"> concentrations</w:t>
      </w:r>
      <w:r w:rsidRPr="007E4404">
        <w:t xml:space="preserve"> were substantially lower</w:t>
      </w:r>
      <w:r>
        <w:t xml:space="preserve"> in 2017</w:t>
      </w:r>
      <w:r w:rsidRPr="007E4404">
        <w:t xml:space="preserve"> than </w:t>
      </w:r>
      <w:r>
        <w:t>in the climatology (Figure 9)</w:t>
      </w:r>
      <w:r w:rsidRPr="007E4404">
        <w:t xml:space="preserve">. In </w:t>
      </w:r>
      <w:r>
        <w:t>2017, PM</w:t>
      </w:r>
      <w:r w:rsidRPr="006D044D">
        <w:rPr>
          <w:vertAlign w:val="subscript"/>
        </w:rPr>
        <w:t>2.5</w:t>
      </w:r>
      <w:r>
        <w:t xml:space="preserve"> levels exceeded </w:t>
      </w:r>
      <w:r w:rsidRPr="007E4404">
        <w:t>the WHO organisation limit</w:t>
      </w:r>
      <w:r>
        <w:t>s</w:t>
      </w:r>
      <w:r w:rsidRPr="007E4404">
        <w:t xml:space="preserve"> </w:t>
      </w:r>
      <w:r>
        <w:t>a total of 42 times (25 in November and 17 in December) while during the climatology, this limit was exceeded 61 times (</w:t>
      </w:r>
      <w:r w:rsidRPr="007E4404">
        <w:t xml:space="preserve">30 </w:t>
      </w:r>
      <w:r>
        <w:t xml:space="preserve">in November </w:t>
      </w:r>
      <w:r w:rsidRPr="007E4404">
        <w:t>and 31</w:t>
      </w:r>
      <w:r>
        <w:t xml:space="preserve"> in December)</w:t>
      </w:r>
      <w:r w:rsidRPr="007E4404">
        <w:t xml:space="preserve"> respectively</w:t>
      </w:r>
      <w:r>
        <w:t xml:space="preserve"> (Figure 9)</w:t>
      </w:r>
      <w:r w:rsidRPr="007E4404">
        <w:t>. The average PM</w:t>
      </w:r>
      <w:r w:rsidRPr="00FF06D9">
        <w:rPr>
          <w:vertAlign w:val="subscript"/>
        </w:rPr>
        <w:t>2.5</w:t>
      </w:r>
      <w:r w:rsidRPr="007E4404">
        <w:t xml:space="preserve"> </w:t>
      </w:r>
      <w:r>
        <w:t>levels recorded during the periods studied are reported in table 6.</w:t>
      </w:r>
      <w:r w:rsidRPr="007E4404">
        <w:t xml:space="preserve"> </w:t>
      </w:r>
      <w:r>
        <w:t>I</w:t>
      </w:r>
      <w:r w:rsidRPr="007E4404">
        <w:t xml:space="preserve">n 2017 </w:t>
      </w:r>
      <w:r>
        <w:t>PM</w:t>
      </w:r>
      <w:r w:rsidRPr="00FF06D9">
        <w:rPr>
          <w:vertAlign w:val="subscript"/>
        </w:rPr>
        <w:t xml:space="preserve">2.5 </w:t>
      </w:r>
      <w:r w:rsidRPr="007E4404">
        <w:t>concentrations decreased by 5</w:t>
      </w:r>
      <w:r>
        <w:t>4</w:t>
      </w:r>
      <w:r w:rsidRPr="007E4404">
        <w:t>% in November and by 62% in December</w:t>
      </w:r>
      <w:r>
        <w:t xml:space="preserve"> compared to the climatology (Table 6)</w:t>
      </w:r>
      <w:r w:rsidRPr="007E4404">
        <w:t>.</w:t>
      </w:r>
      <w:r>
        <w:t xml:space="preserve"> </w:t>
      </w:r>
    </w:p>
    <w:p w14:paraId="5A1B946A" w14:textId="44DB7446" w:rsidR="00F96CB5" w:rsidRPr="00F96CB5" w:rsidRDefault="00F96CB5" w:rsidP="00F96CB5">
      <w:pPr>
        <w:rPr>
          <w:b/>
          <w:bCs/>
        </w:rPr>
      </w:pPr>
      <w:r w:rsidRPr="00FF06D9">
        <w:rPr>
          <w:b/>
          <w:bCs/>
        </w:rPr>
        <w:t>Table</w:t>
      </w:r>
      <w:r>
        <w:rPr>
          <w:b/>
          <w:bCs/>
        </w:rPr>
        <w:t xml:space="preserve"> 6:</w:t>
      </w:r>
      <w:r w:rsidRPr="00FF06D9">
        <w:rPr>
          <w:b/>
          <w:bCs/>
        </w:rPr>
        <w:t xml:space="preserve"> Table depicting Average PM </w:t>
      </w:r>
      <w:r w:rsidRPr="00FF06D9">
        <w:rPr>
          <w:b/>
          <w:bCs/>
          <w:vertAlign w:val="subscript"/>
        </w:rPr>
        <w:t>2.5</w:t>
      </w:r>
      <w:r w:rsidRPr="00FF06D9">
        <w:rPr>
          <w:b/>
          <w:bCs/>
        </w:rPr>
        <w:t xml:space="preserve"> and standard deviation during the period studied</w:t>
      </w:r>
    </w:p>
    <w:tbl>
      <w:tblPr>
        <w:tblW w:w="0" w:type="auto"/>
        <w:tblLook w:val="04A0" w:firstRow="1" w:lastRow="0" w:firstColumn="1" w:lastColumn="0" w:noHBand="0" w:noVBand="1"/>
      </w:tblPr>
      <w:tblGrid>
        <w:gridCol w:w="3116"/>
        <w:gridCol w:w="3117"/>
        <w:gridCol w:w="3117"/>
      </w:tblGrid>
      <w:tr w:rsidR="00F96CB5" w14:paraId="07239E5A" w14:textId="77777777" w:rsidTr="00BF5C93">
        <w:tc>
          <w:tcPr>
            <w:tcW w:w="3116" w:type="dxa"/>
          </w:tcPr>
          <w:p w14:paraId="639AF85A" w14:textId="77777777" w:rsidR="00F96CB5" w:rsidRDefault="00F96CB5" w:rsidP="00BF5C93">
            <w:r w:rsidRPr="003B3BD9">
              <w:rPr>
                <w:b/>
                <w:bCs/>
              </w:rPr>
              <w:t xml:space="preserve">Period </w:t>
            </w:r>
          </w:p>
        </w:tc>
        <w:tc>
          <w:tcPr>
            <w:tcW w:w="3117" w:type="dxa"/>
          </w:tcPr>
          <w:p w14:paraId="4B366F49" w14:textId="77777777" w:rsidR="00F96CB5" w:rsidRDefault="00F96CB5" w:rsidP="00BF5C93">
            <w:r w:rsidRPr="003B3BD9">
              <w:rPr>
                <w:b/>
                <w:bCs/>
              </w:rPr>
              <w:t>Average</w:t>
            </w:r>
            <w:r>
              <w:rPr>
                <w:b/>
                <w:bCs/>
              </w:rPr>
              <w:t xml:space="preserve"> PM</w:t>
            </w:r>
            <w:r w:rsidRPr="003B3BD9">
              <w:rPr>
                <w:b/>
                <w:bCs/>
                <w:vertAlign w:val="subscript"/>
              </w:rPr>
              <w:t>2</w:t>
            </w:r>
            <w:r>
              <w:rPr>
                <w:b/>
                <w:bCs/>
                <w:vertAlign w:val="subscript"/>
              </w:rPr>
              <w:t>.5</w:t>
            </w:r>
            <w:r>
              <w:rPr>
                <w:b/>
                <w:bCs/>
              </w:rPr>
              <w:t xml:space="preserve"> concentration </w:t>
            </w:r>
            <w:r w:rsidRPr="003B3BD9">
              <w:rPr>
                <w:b/>
                <w:bCs/>
              </w:rPr>
              <w:t>(µg/m³)</w:t>
            </w:r>
          </w:p>
        </w:tc>
        <w:tc>
          <w:tcPr>
            <w:tcW w:w="3117" w:type="dxa"/>
          </w:tcPr>
          <w:p w14:paraId="02580E27" w14:textId="77777777" w:rsidR="00F96CB5" w:rsidRDefault="00F96CB5" w:rsidP="00BF5C93">
            <w:r>
              <w:rPr>
                <w:b/>
                <w:bCs/>
              </w:rPr>
              <w:t>Standard deviation (</w:t>
            </w:r>
            <w:r w:rsidRPr="003B3BD9">
              <w:rPr>
                <w:b/>
                <w:bCs/>
              </w:rPr>
              <w:t>Average PM</w:t>
            </w:r>
            <w:r w:rsidRPr="003B3BD9">
              <w:rPr>
                <w:b/>
                <w:bCs/>
                <w:vertAlign w:val="subscript"/>
              </w:rPr>
              <w:t xml:space="preserve">2.5 </w:t>
            </w:r>
            <w:r w:rsidRPr="003B3BD9">
              <w:rPr>
                <w:b/>
                <w:bCs/>
              </w:rPr>
              <w:t>concentration</w:t>
            </w:r>
            <w:r>
              <w:rPr>
                <w:b/>
                <w:bCs/>
              </w:rPr>
              <w:t>)</w:t>
            </w:r>
          </w:p>
        </w:tc>
      </w:tr>
      <w:tr w:rsidR="00F96CB5" w14:paraId="569C8028" w14:textId="77777777" w:rsidTr="00BF5C93">
        <w:tc>
          <w:tcPr>
            <w:tcW w:w="3116" w:type="dxa"/>
          </w:tcPr>
          <w:p w14:paraId="7C7E8E4D" w14:textId="77777777" w:rsidR="00F96CB5" w:rsidRDefault="00F96CB5" w:rsidP="00BF5C93">
            <w:r>
              <w:t>November 2017</w:t>
            </w:r>
          </w:p>
        </w:tc>
        <w:tc>
          <w:tcPr>
            <w:tcW w:w="3117" w:type="dxa"/>
            <w:vAlign w:val="bottom"/>
          </w:tcPr>
          <w:p w14:paraId="1E262C3B" w14:textId="77777777" w:rsidR="00F96CB5" w:rsidRDefault="00F96CB5" w:rsidP="00BF5C93">
            <w:r>
              <w:rPr>
                <w:rFonts w:ascii="Calibri" w:hAnsi="Calibri" w:cs="Calibri"/>
                <w:color w:val="000000"/>
              </w:rPr>
              <w:t>45.51</w:t>
            </w:r>
          </w:p>
        </w:tc>
        <w:tc>
          <w:tcPr>
            <w:tcW w:w="3117" w:type="dxa"/>
            <w:vAlign w:val="bottom"/>
          </w:tcPr>
          <w:p w14:paraId="397B9F56" w14:textId="77777777" w:rsidR="00F96CB5" w:rsidRDefault="00F96CB5" w:rsidP="00BF5C93">
            <w:r w:rsidRPr="007201A5">
              <w:rPr>
                <w:rFonts w:ascii="Calibri" w:hAnsi="Calibri" w:cs="Calibri"/>
                <w:color w:val="000000"/>
              </w:rPr>
              <w:t>±</w:t>
            </w:r>
            <w:r>
              <w:rPr>
                <w:rFonts w:ascii="Calibri" w:hAnsi="Calibri" w:cs="Calibri"/>
                <w:color w:val="000000"/>
              </w:rPr>
              <w:t xml:space="preserve"> 38.05</w:t>
            </w:r>
          </w:p>
        </w:tc>
      </w:tr>
      <w:tr w:rsidR="00F96CB5" w14:paraId="59622A36" w14:textId="77777777" w:rsidTr="00BF5C93">
        <w:tc>
          <w:tcPr>
            <w:tcW w:w="3116" w:type="dxa"/>
          </w:tcPr>
          <w:p w14:paraId="4CED572C" w14:textId="77777777" w:rsidR="00F96CB5" w:rsidRDefault="00F96CB5" w:rsidP="00BF5C93">
            <w:r>
              <w:t>December 2017</w:t>
            </w:r>
          </w:p>
        </w:tc>
        <w:tc>
          <w:tcPr>
            <w:tcW w:w="3117" w:type="dxa"/>
            <w:vAlign w:val="bottom"/>
          </w:tcPr>
          <w:p w14:paraId="48360841" w14:textId="77777777" w:rsidR="00F96CB5" w:rsidRDefault="00F96CB5" w:rsidP="00BF5C93">
            <w:r>
              <w:rPr>
                <w:rFonts w:ascii="Calibri" w:hAnsi="Calibri" w:cs="Calibri"/>
                <w:color w:val="000000"/>
              </w:rPr>
              <w:t>43.63</w:t>
            </w:r>
          </w:p>
        </w:tc>
        <w:tc>
          <w:tcPr>
            <w:tcW w:w="3117" w:type="dxa"/>
            <w:vAlign w:val="bottom"/>
          </w:tcPr>
          <w:p w14:paraId="5BE77436" w14:textId="77777777" w:rsidR="00F96CB5" w:rsidRDefault="00F96CB5" w:rsidP="00BF5C93">
            <w:r w:rsidRPr="007201A5">
              <w:rPr>
                <w:rFonts w:ascii="Calibri" w:hAnsi="Calibri" w:cs="Calibri"/>
                <w:color w:val="000000"/>
              </w:rPr>
              <w:t>±</w:t>
            </w:r>
            <w:r>
              <w:rPr>
                <w:rFonts w:ascii="Calibri" w:hAnsi="Calibri" w:cs="Calibri"/>
                <w:color w:val="000000"/>
              </w:rPr>
              <w:t xml:space="preserve"> 43.76</w:t>
            </w:r>
          </w:p>
        </w:tc>
      </w:tr>
      <w:tr w:rsidR="00F96CB5" w14:paraId="1D32EF6E" w14:textId="77777777" w:rsidTr="00BF5C93">
        <w:tc>
          <w:tcPr>
            <w:tcW w:w="3116" w:type="dxa"/>
          </w:tcPr>
          <w:p w14:paraId="25FA375B" w14:textId="77777777" w:rsidR="00F96CB5" w:rsidRDefault="00F96CB5" w:rsidP="00BF5C93">
            <w:r>
              <w:t>November climatology</w:t>
            </w:r>
          </w:p>
        </w:tc>
        <w:tc>
          <w:tcPr>
            <w:tcW w:w="3117" w:type="dxa"/>
            <w:vAlign w:val="bottom"/>
          </w:tcPr>
          <w:p w14:paraId="0B2A5A74" w14:textId="77777777" w:rsidR="00F96CB5" w:rsidRDefault="00F96CB5" w:rsidP="00BF5C93">
            <w:r>
              <w:rPr>
                <w:rFonts w:ascii="Calibri" w:hAnsi="Calibri" w:cs="Calibri"/>
                <w:color w:val="000000"/>
              </w:rPr>
              <w:t>98.45</w:t>
            </w:r>
          </w:p>
        </w:tc>
        <w:tc>
          <w:tcPr>
            <w:tcW w:w="3117" w:type="dxa"/>
            <w:vAlign w:val="bottom"/>
          </w:tcPr>
          <w:p w14:paraId="72DCD70C" w14:textId="77777777" w:rsidR="00F96CB5" w:rsidRDefault="00F96CB5" w:rsidP="00BF5C93">
            <w:r w:rsidRPr="007201A5">
              <w:rPr>
                <w:rFonts w:ascii="Calibri" w:hAnsi="Calibri" w:cs="Calibri"/>
                <w:color w:val="000000"/>
              </w:rPr>
              <w:t>±</w:t>
            </w:r>
            <w:r>
              <w:rPr>
                <w:rFonts w:ascii="Calibri" w:hAnsi="Calibri" w:cs="Calibri"/>
                <w:color w:val="000000"/>
              </w:rPr>
              <w:t xml:space="preserve"> 32.35</w:t>
            </w:r>
          </w:p>
        </w:tc>
      </w:tr>
      <w:tr w:rsidR="00F96CB5" w14:paraId="6406A101" w14:textId="77777777" w:rsidTr="00BF5C93">
        <w:tc>
          <w:tcPr>
            <w:tcW w:w="3116" w:type="dxa"/>
          </w:tcPr>
          <w:p w14:paraId="46182368" w14:textId="77777777" w:rsidR="00F96CB5" w:rsidRDefault="00F96CB5" w:rsidP="00BF5C93">
            <w:r>
              <w:t>December climatology</w:t>
            </w:r>
          </w:p>
        </w:tc>
        <w:tc>
          <w:tcPr>
            <w:tcW w:w="3117" w:type="dxa"/>
            <w:vAlign w:val="bottom"/>
          </w:tcPr>
          <w:p w14:paraId="27131B75" w14:textId="77777777" w:rsidR="00F96CB5" w:rsidRDefault="00F96CB5" w:rsidP="00BF5C93">
            <w:r>
              <w:rPr>
                <w:rFonts w:ascii="Calibri" w:hAnsi="Calibri" w:cs="Calibri"/>
                <w:color w:val="000000"/>
              </w:rPr>
              <w:t>115.32</w:t>
            </w:r>
          </w:p>
        </w:tc>
        <w:tc>
          <w:tcPr>
            <w:tcW w:w="3117" w:type="dxa"/>
            <w:vAlign w:val="bottom"/>
          </w:tcPr>
          <w:p w14:paraId="231126B5" w14:textId="77777777" w:rsidR="00F96CB5" w:rsidRDefault="00F96CB5" w:rsidP="00BF5C93">
            <w:r w:rsidRPr="007201A5">
              <w:rPr>
                <w:rFonts w:ascii="Calibri" w:hAnsi="Calibri" w:cs="Calibri"/>
                <w:color w:val="000000"/>
              </w:rPr>
              <w:t>±</w:t>
            </w:r>
            <w:r>
              <w:rPr>
                <w:rFonts w:ascii="Calibri" w:hAnsi="Calibri" w:cs="Calibri"/>
                <w:color w:val="000000"/>
              </w:rPr>
              <w:t xml:space="preserve"> 54.58</w:t>
            </w:r>
          </w:p>
        </w:tc>
      </w:tr>
      <w:tr w:rsidR="00F96CB5" w14:paraId="2D9FE694" w14:textId="77777777" w:rsidTr="00BF5C93">
        <w:tc>
          <w:tcPr>
            <w:tcW w:w="3116" w:type="dxa"/>
          </w:tcPr>
          <w:p w14:paraId="6D5B867E" w14:textId="77777777" w:rsidR="00F96CB5" w:rsidRPr="00EF0E90" w:rsidRDefault="00F96CB5" w:rsidP="00BF5C93">
            <w:pPr>
              <w:rPr>
                <w:b/>
                <w:bCs/>
              </w:rPr>
            </w:pPr>
            <w:r w:rsidRPr="00EF0E90">
              <w:rPr>
                <w:b/>
                <w:bCs/>
              </w:rPr>
              <w:t>Average total</w:t>
            </w:r>
          </w:p>
        </w:tc>
        <w:tc>
          <w:tcPr>
            <w:tcW w:w="3117" w:type="dxa"/>
            <w:vAlign w:val="bottom"/>
          </w:tcPr>
          <w:p w14:paraId="6B437586" w14:textId="77777777" w:rsidR="00F96CB5" w:rsidRDefault="00F96CB5" w:rsidP="00BF5C93">
            <w:pPr>
              <w:rPr>
                <w:rFonts w:ascii="Calibri" w:hAnsi="Calibri" w:cs="Calibri"/>
                <w:color w:val="000000"/>
              </w:rPr>
            </w:pPr>
            <w:r w:rsidRPr="008D3A9D">
              <w:rPr>
                <w:rFonts w:ascii="Calibri" w:hAnsi="Calibri" w:cs="Calibri"/>
                <w:color w:val="000000"/>
              </w:rPr>
              <w:fldChar w:fldCharType="begin"/>
            </w:r>
            <w:r w:rsidRPr="008D3A9D">
              <w:rPr>
                <w:rFonts w:ascii="Calibri" w:hAnsi="Calibri" w:cs="Calibri"/>
                <w:color w:val="000000"/>
              </w:rPr>
              <w:instrText xml:space="preserve"> =average(ABOVE) </w:instrText>
            </w:r>
            <w:r w:rsidRPr="008D3A9D">
              <w:rPr>
                <w:rFonts w:ascii="Calibri" w:hAnsi="Calibri" w:cs="Calibri"/>
                <w:color w:val="000000"/>
              </w:rPr>
              <w:fldChar w:fldCharType="separate"/>
            </w:r>
            <w:r w:rsidRPr="008D3A9D">
              <w:rPr>
                <w:rFonts w:ascii="Calibri" w:hAnsi="Calibri" w:cs="Calibri"/>
                <w:noProof/>
                <w:color w:val="000000"/>
              </w:rPr>
              <w:t>75.73</w:t>
            </w:r>
            <w:r w:rsidRPr="008D3A9D">
              <w:rPr>
                <w:rFonts w:ascii="Calibri" w:hAnsi="Calibri" w:cs="Calibri"/>
                <w:color w:val="000000"/>
              </w:rPr>
              <w:fldChar w:fldCharType="end"/>
            </w:r>
          </w:p>
        </w:tc>
        <w:tc>
          <w:tcPr>
            <w:tcW w:w="3117" w:type="dxa"/>
            <w:vAlign w:val="bottom"/>
          </w:tcPr>
          <w:p w14:paraId="1600894C" w14:textId="77777777" w:rsidR="00F96CB5" w:rsidRDefault="00F96CB5" w:rsidP="00BF5C93">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42.18</w:t>
            </w:r>
            <w:r>
              <w:rPr>
                <w:rFonts w:ascii="Calibri" w:hAnsi="Calibri" w:cs="Calibri"/>
                <w:color w:val="000000"/>
              </w:rPr>
              <w:fldChar w:fldCharType="end"/>
            </w:r>
          </w:p>
        </w:tc>
      </w:tr>
    </w:tbl>
    <w:p w14:paraId="2E036FA9" w14:textId="77777777" w:rsidR="002E4080" w:rsidRDefault="002E4080" w:rsidP="00F96CB5">
      <w:pPr>
        <w:sectPr w:rsidR="002E4080" w:rsidSect="009B4DC9">
          <w:pgSz w:w="12240" w:h="15840"/>
          <w:pgMar w:top="1134" w:right="1134" w:bottom="1134" w:left="1134" w:header="720" w:footer="720" w:gutter="0"/>
          <w:cols w:space="720"/>
          <w:docGrid w:linePitch="360"/>
        </w:sectPr>
      </w:pPr>
    </w:p>
    <w:p w14:paraId="02EBFE94" w14:textId="23B3084E" w:rsidR="002E4080" w:rsidRDefault="002E4080" w:rsidP="00F96CB5">
      <w:pPr>
        <w:sectPr w:rsidR="002E4080" w:rsidSect="002E4080">
          <w:pgSz w:w="15840" w:h="12240" w:orient="landscape"/>
          <w:pgMar w:top="1134" w:right="1134" w:bottom="1134" w:left="1134" w:header="720" w:footer="720" w:gutter="0"/>
          <w:cols w:space="720"/>
          <w:docGrid w:linePitch="360"/>
        </w:sectPr>
      </w:pPr>
      <w:r>
        <w:rPr>
          <w:noProof/>
        </w:rPr>
        <w:lastRenderedPageBreak/>
        <mc:AlternateContent>
          <mc:Choice Requires="wps">
            <w:drawing>
              <wp:anchor distT="0" distB="0" distL="114300" distR="114300" simplePos="0" relativeHeight="251694080" behindDoc="0" locked="0" layoutInCell="1" allowOverlap="1" wp14:anchorId="265253D5" wp14:editId="7E515B7E">
                <wp:simplePos x="0" y="0"/>
                <wp:positionH relativeFrom="margin">
                  <wp:align>center</wp:align>
                </wp:positionH>
                <wp:positionV relativeFrom="paragraph">
                  <wp:posOffset>5498465</wp:posOffset>
                </wp:positionV>
                <wp:extent cx="897382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8973820" cy="635"/>
                        </a:xfrm>
                        <a:prstGeom prst="rect">
                          <a:avLst/>
                        </a:prstGeom>
                        <a:solidFill>
                          <a:prstClr val="white"/>
                        </a:solidFill>
                        <a:ln>
                          <a:noFill/>
                        </a:ln>
                      </wps:spPr>
                      <wps:txbx>
                        <w:txbxContent>
                          <w:p w14:paraId="003F9E92" w14:textId="5364E231" w:rsidR="00BF5C93" w:rsidRPr="00433ABE" w:rsidRDefault="00BF5C93" w:rsidP="002E4080">
                            <w:pPr>
                              <w:pStyle w:val="Caption"/>
                              <w:rPr>
                                <w:noProof/>
                              </w:rPr>
                            </w:pPr>
                            <w:r>
                              <w:t xml:space="preserve">Figure 7: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5253D5" id="Text Box 20" o:spid="_x0000_s1032" type="#_x0000_t202" style="position:absolute;margin-left:0;margin-top:432.95pt;width:706.6pt;height:.05pt;z-index:2516940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" stroked="f">
                <v:textbox style="mso-fit-shape-to-text:t" inset="0,0,0,0">
                  <w:txbxContent>
                    <w:p w14:paraId="003F9E92" w14:textId="5364E231" w:rsidR="00BF5C93" w:rsidRPr="00433ABE" w:rsidRDefault="00BF5C93" w:rsidP="002E4080">
                      <w:pPr>
                        <w:pStyle w:val="Caption"/>
                        <w:rPr>
                          <w:noProof/>
                        </w:rPr>
                      </w:pPr>
                      <w:r>
                        <w:t xml:space="preserve">Figure 7: timelines of average 24h-mean PM </w:t>
                      </w:r>
                      <w:r w:rsidRPr="00433ABE">
                        <w:rPr>
                          <w:vertAlign w:val="subscript"/>
                        </w:rPr>
                        <w:t>2.5</w:t>
                      </w:r>
                      <w:r>
                        <w:t xml:space="preserve"> concentration in Beijing. The red line indicates the WHO PM</w:t>
                      </w:r>
                      <w:r w:rsidRPr="00D43AD7">
                        <w:rPr>
                          <w:vertAlign w:val="subscript"/>
                        </w:rPr>
                        <w:t xml:space="preserve">2.5 </w:t>
                      </w:r>
                      <w:r>
                        <w:t xml:space="preserve">legal limit of 25 </w:t>
                      </w:r>
                      <w:r w:rsidRPr="00433ABE">
                        <w:t>µg/m³</w:t>
                      </w:r>
                      <w:r>
                        <w:t>.</w:t>
                      </w:r>
                    </w:p>
                  </w:txbxContent>
                </v:textbox>
                <w10:wrap type="square" anchorx="margin"/>
              </v:shape>
            </w:pict>
          </mc:Fallback>
        </mc:AlternateContent>
      </w:r>
      <w:r>
        <w:rPr>
          <w:noProof/>
        </w:rPr>
        <w:drawing>
          <wp:anchor distT="0" distB="0" distL="114300" distR="114300" simplePos="0" relativeHeight="251692032" behindDoc="0" locked="0" layoutInCell="1" allowOverlap="1" wp14:anchorId="1AD41FB3" wp14:editId="614F8CD3">
            <wp:simplePos x="0" y="0"/>
            <wp:positionH relativeFrom="column">
              <wp:posOffset>-422910</wp:posOffset>
            </wp:positionH>
            <wp:positionV relativeFrom="paragraph">
              <wp:posOffset>38</wp:posOffset>
            </wp:positionV>
            <wp:extent cx="9486900" cy="5492078"/>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491321" cy="549463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0EA9AF" w14:textId="616D4C9C" w:rsidR="00F96CB5" w:rsidRPr="00F96CB5" w:rsidRDefault="00F96CB5" w:rsidP="00F96CB5">
      <w:pPr>
        <w:rPr>
          <w:b/>
          <w:bCs/>
        </w:rPr>
      </w:pPr>
      <w:r w:rsidRPr="00CC5E87">
        <w:rPr>
          <w:b/>
          <w:bCs/>
        </w:rPr>
        <w:lastRenderedPageBreak/>
        <w:t>Table</w:t>
      </w:r>
      <w:r>
        <w:rPr>
          <w:b/>
          <w:bCs/>
        </w:rPr>
        <w:t xml:space="preserve"> 7:</w:t>
      </w:r>
      <w:r w:rsidRPr="00CC5E87">
        <w:rPr>
          <w:b/>
          <w:bCs/>
        </w:rPr>
        <w:t xml:space="preserve"> Table depicting Average wind speed and standard deviation during the period studied</w:t>
      </w:r>
    </w:p>
    <w:tbl>
      <w:tblPr>
        <w:tblW w:w="0" w:type="auto"/>
        <w:tblLook w:val="04A0" w:firstRow="1" w:lastRow="0" w:firstColumn="1" w:lastColumn="0" w:noHBand="0" w:noVBand="1"/>
      </w:tblPr>
      <w:tblGrid>
        <w:gridCol w:w="3116"/>
        <w:gridCol w:w="3117"/>
        <w:gridCol w:w="3117"/>
      </w:tblGrid>
      <w:tr w:rsidR="00F96CB5" w14:paraId="0400E010" w14:textId="77777777" w:rsidTr="00BF5C93">
        <w:tc>
          <w:tcPr>
            <w:tcW w:w="3116" w:type="dxa"/>
          </w:tcPr>
          <w:p w14:paraId="550A5720" w14:textId="77777777" w:rsidR="00F96CB5" w:rsidRPr="007E4404" w:rsidRDefault="00F96CB5" w:rsidP="00BF5C93">
            <w:pPr>
              <w:rPr>
                <w:b/>
                <w:bCs/>
              </w:rPr>
            </w:pPr>
            <w:r w:rsidRPr="007E4404">
              <w:rPr>
                <w:b/>
                <w:bCs/>
              </w:rPr>
              <w:t>Period</w:t>
            </w:r>
          </w:p>
        </w:tc>
        <w:tc>
          <w:tcPr>
            <w:tcW w:w="3117" w:type="dxa"/>
          </w:tcPr>
          <w:p w14:paraId="08BD4410" w14:textId="77777777" w:rsidR="00F96CB5" w:rsidRPr="007E4404" w:rsidRDefault="00F96CB5" w:rsidP="00BF5C93">
            <w:pPr>
              <w:rPr>
                <w:b/>
                <w:bCs/>
              </w:rPr>
            </w:pPr>
            <w:r w:rsidRPr="007E4404">
              <w:rPr>
                <w:b/>
                <w:bCs/>
              </w:rPr>
              <w:t>Average wind speed (m/s)</w:t>
            </w:r>
          </w:p>
        </w:tc>
        <w:tc>
          <w:tcPr>
            <w:tcW w:w="3117" w:type="dxa"/>
          </w:tcPr>
          <w:p w14:paraId="5FE8E0B1" w14:textId="77777777" w:rsidR="00F96CB5" w:rsidRPr="007E4404" w:rsidRDefault="00F96CB5" w:rsidP="00BF5C93">
            <w:pPr>
              <w:rPr>
                <w:b/>
                <w:bCs/>
              </w:rPr>
            </w:pPr>
            <w:r w:rsidRPr="007E4404">
              <w:rPr>
                <w:b/>
                <w:bCs/>
              </w:rPr>
              <w:t>Standard deviation (Average wind speed)</w:t>
            </w:r>
          </w:p>
        </w:tc>
      </w:tr>
      <w:tr w:rsidR="00F96CB5" w14:paraId="30660B48" w14:textId="77777777" w:rsidTr="00BF5C93">
        <w:tc>
          <w:tcPr>
            <w:tcW w:w="3116" w:type="dxa"/>
          </w:tcPr>
          <w:p w14:paraId="30A07FA9" w14:textId="77777777" w:rsidR="00F96CB5" w:rsidRDefault="00F96CB5" w:rsidP="00BF5C93">
            <w:r>
              <w:t>November 2017</w:t>
            </w:r>
          </w:p>
        </w:tc>
        <w:tc>
          <w:tcPr>
            <w:tcW w:w="3117" w:type="dxa"/>
            <w:vAlign w:val="bottom"/>
          </w:tcPr>
          <w:p w14:paraId="184E3291" w14:textId="77777777" w:rsidR="00F96CB5" w:rsidRDefault="00F96CB5" w:rsidP="00BF5C93">
            <w:r>
              <w:rPr>
                <w:rFonts w:ascii="Calibri" w:hAnsi="Calibri" w:cs="Calibri"/>
                <w:color w:val="000000"/>
              </w:rPr>
              <w:t>1.44</w:t>
            </w:r>
          </w:p>
        </w:tc>
        <w:tc>
          <w:tcPr>
            <w:tcW w:w="3117" w:type="dxa"/>
            <w:vAlign w:val="bottom"/>
          </w:tcPr>
          <w:p w14:paraId="0AF692AF" w14:textId="77777777" w:rsidR="00F96CB5" w:rsidRDefault="00F96CB5" w:rsidP="00BF5C93">
            <w:r w:rsidRPr="007201A5">
              <w:rPr>
                <w:rFonts w:ascii="Calibri" w:hAnsi="Calibri" w:cs="Calibri"/>
                <w:color w:val="000000"/>
              </w:rPr>
              <w:t>±</w:t>
            </w:r>
            <w:r>
              <w:rPr>
                <w:rFonts w:ascii="Calibri" w:hAnsi="Calibri" w:cs="Calibri"/>
                <w:color w:val="000000"/>
              </w:rPr>
              <w:t xml:space="preserve"> 1.09</w:t>
            </w:r>
          </w:p>
        </w:tc>
      </w:tr>
      <w:tr w:rsidR="00F96CB5" w14:paraId="47BC6117" w14:textId="77777777" w:rsidTr="00BF5C93">
        <w:tc>
          <w:tcPr>
            <w:tcW w:w="3116" w:type="dxa"/>
          </w:tcPr>
          <w:p w14:paraId="55CB9C7A" w14:textId="77777777" w:rsidR="00F96CB5" w:rsidRDefault="00F96CB5" w:rsidP="00BF5C93">
            <w:r>
              <w:t>December 2017</w:t>
            </w:r>
          </w:p>
        </w:tc>
        <w:tc>
          <w:tcPr>
            <w:tcW w:w="3117" w:type="dxa"/>
            <w:vAlign w:val="bottom"/>
          </w:tcPr>
          <w:p w14:paraId="7F3ECD8E" w14:textId="77777777" w:rsidR="00F96CB5" w:rsidRDefault="00F96CB5" w:rsidP="00BF5C93">
            <w:r>
              <w:rPr>
                <w:rFonts w:ascii="Calibri" w:hAnsi="Calibri" w:cs="Calibri"/>
                <w:color w:val="000000"/>
              </w:rPr>
              <w:t>1.51</w:t>
            </w:r>
          </w:p>
        </w:tc>
        <w:tc>
          <w:tcPr>
            <w:tcW w:w="3117" w:type="dxa"/>
            <w:vAlign w:val="bottom"/>
          </w:tcPr>
          <w:p w14:paraId="2760CD9A" w14:textId="77777777" w:rsidR="00F96CB5" w:rsidRDefault="00F96CB5" w:rsidP="00BF5C93">
            <w:r w:rsidRPr="007201A5">
              <w:rPr>
                <w:rFonts w:ascii="Calibri" w:hAnsi="Calibri" w:cs="Calibri"/>
                <w:color w:val="000000"/>
              </w:rPr>
              <w:t>±</w:t>
            </w:r>
            <w:r>
              <w:rPr>
                <w:rFonts w:ascii="Calibri" w:hAnsi="Calibri" w:cs="Calibri"/>
                <w:color w:val="000000"/>
              </w:rPr>
              <w:t xml:space="preserve"> 0.62</w:t>
            </w:r>
          </w:p>
        </w:tc>
      </w:tr>
      <w:tr w:rsidR="00F96CB5" w14:paraId="1C5F27C1" w14:textId="77777777" w:rsidTr="00BF5C93">
        <w:tc>
          <w:tcPr>
            <w:tcW w:w="3116" w:type="dxa"/>
          </w:tcPr>
          <w:p w14:paraId="20E58886" w14:textId="77777777" w:rsidR="00F96CB5" w:rsidRDefault="00F96CB5" w:rsidP="00BF5C93">
            <w:r>
              <w:t>November climatology</w:t>
            </w:r>
          </w:p>
        </w:tc>
        <w:tc>
          <w:tcPr>
            <w:tcW w:w="3117" w:type="dxa"/>
            <w:vAlign w:val="bottom"/>
          </w:tcPr>
          <w:p w14:paraId="20B33601" w14:textId="77777777" w:rsidR="00F96CB5" w:rsidRDefault="00F96CB5" w:rsidP="00BF5C93">
            <w:r>
              <w:rPr>
                <w:rFonts w:ascii="Calibri" w:hAnsi="Calibri" w:cs="Calibri"/>
                <w:color w:val="000000"/>
              </w:rPr>
              <w:t>1.65</w:t>
            </w:r>
          </w:p>
        </w:tc>
        <w:tc>
          <w:tcPr>
            <w:tcW w:w="3117" w:type="dxa"/>
            <w:vAlign w:val="bottom"/>
          </w:tcPr>
          <w:p w14:paraId="162B761E" w14:textId="77777777" w:rsidR="00F96CB5" w:rsidRDefault="00F96CB5" w:rsidP="00BF5C93">
            <w:r w:rsidRPr="007201A5">
              <w:rPr>
                <w:rFonts w:ascii="Calibri" w:hAnsi="Calibri" w:cs="Calibri"/>
                <w:color w:val="000000"/>
              </w:rPr>
              <w:t>±</w:t>
            </w:r>
            <w:r>
              <w:rPr>
                <w:rFonts w:ascii="Calibri" w:hAnsi="Calibri" w:cs="Calibri"/>
                <w:color w:val="000000"/>
              </w:rPr>
              <w:t xml:space="preserve"> 1.09</w:t>
            </w:r>
          </w:p>
        </w:tc>
      </w:tr>
      <w:tr w:rsidR="00F96CB5" w14:paraId="598DC833" w14:textId="77777777" w:rsidTr="00BF5C93">
        <w:tc>
          <w:tcPr>
            <w:tcW w:w="3116" w:type="dxa"/>
          </w:tcPr>
          <w:p w14:paraId="0984DC33" w14:textId="77777777" w:rsidR="00F96CB5" w:rsidRDefault="00F96CB5" w:rsidP="00BF5C93">
            <w:r>
              <w:t>December climatology</w:t>
            </w:r>
          </w:p>
        </w:tc>
        <w:tc>
          <w:tcPr>
            <w:tcW w:w="3117" w:type="dxa"/>
            <w:vAlign w:val="bottom"/>
          </w:tcPr>
          <w:p w14:paraId="49005623" w14:textId="77777777" w:rsidR="00F96CB5" w:rsidRDefault="00F96CB5" w:rsidP="00BF5C93">
            <w:r>
              <w:rPr>
                <w:rFonts w:ascii="Calibri" w:hAnsi="Calibri" w:cs="Calibri"/>
                <w:color w:val="000000"/>
              </w:rPr>
              <w:t>1.75</w:t>
            </w:r>
          </w:p>
        </w:tc>
        <w:tc>
          <w:tcPr>
            <w:tcW w:w="3117" w:type="dxa"/>
            <w:vAlign w:val="bottom"/>
          </w:tcPr>
          <w:p w14:paraId="2CF54CBD" w14:textId="77777777" w:rsidR="00F96CB5" w:rsidRDefault="00F96CB5" w:rsidP="00BF5C93">
            <w:r w:rsidRPr="007201A5">
              <w:rPr>
                <w:rFonts w:ascii="Calibri" w:hAnsi="Calibri" w:cs="Calibri"/>
                <w:color w:val="000000"/>
              </w:rPr>
              <w:t>±</w:t>
            </w:r>
            <w:r>
              <w:rPr>
                <w:rFonts w:ascii="Calibri" w:hAnsi="Calibri" w:cs="Calibri"/>
                <w:color w:val="000000"/>
              </w:rPr>
              <w:t xml:space="preserve"> 0.72</w:t>
            </w:r>
          </w:p>
        </w:tc>
      </w:tr>
      <w:tr w:rsidR="00F96CB5" w14:paraId="7E3D21B8" w14:textId="77777777" w:rsidTr="00BF5C93">
        <w:tc>
          <w:tcPr>
            <w:tcW w:w="3116" w:type="dxa"/>
          </w:tcPr>
          <w:p w14:paraId="2F4628B1" w14:textId="77777777" w:rsidR="00F96CB5" w:rsidRPr="00EF0E90" w:rsidRDefault="00F96CB5" w:rsidP="00BF5C93">
            <w:pPr>
              <w:rPr>
                <w:b/>
                <w:bCs/>
              </w:rPr>
            </w:pPr>
            <w:r w:rsidRPr="00EF0E90">
              <w:rPr>
                <w:b/>
                <w:bCs/>
              </w:rPr>
              <w:t>Average total</w:t>
            </w:r>
          </w:p>
        </w:tc>
        <w:tc>
          <w:tcPr>
            <w:tcW w:w="3117" w:type="dxa"/>
            <w:vAlign w:val="bottom"/>
          </w:tcPr>
          <w:p w14:paraId="3193D1D0" w14:textId="77777777" w:rsidR="00F96CB5" w:rsidRDefault="00F96CB5" w:rsidP="00BF5C93">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1.59</w:t>
            </w:r>
            <w:r>
              <w:rPr>
                <w:rFonts w:ascii="Calibri" w:hAnsi="Calibri" w:cs="Calibri"/>
                <w:color w:val="000000"/>
              </w:rPr>
              <w:fldChar w:fldCharType="end"/>
            </w:r>
          </w:p>
        </w:tc>
        <w:tc>
          <w:tcPr>
            <w:tcW w:w="3117" w:type="dxa"/>
            <w:vAlign w:val="bottom"/>
          </w:tcPr>
          <w:p w14:paraId="0EE4E54B" w14:textId="77777777" w:rsidR="00F96CB5" w:rsidRDefault="00F96CB5" w:rsidP="00BF5C93">
            <w:pPr>
              <w:rPr>
                <w:rFonts w:ascii="Calibri" w:hAnsi="Calibri" w:cs="Calibri"/>
                <w:color w:val="000000"/>
              </w:rPr>
            </w:pPr>
            <w:r w:rsidRPr="007201A5">
              <w:rPr>
                <w:rFonts w:ascii="Calibri" w:hAnsi="Calibri" w:cs="Calibri"/>
                <w:color w:val="000000"/>
              </w:rPr>
              <w:t>±</w:t>
            </w:r>
            <w:r>
              <w:rPr>
                <w:rFonts w:ascii="Calibri" w:hAnsi="Calibri" w:cs="Calibri"/>
                <w:color w:val="000000"/>
              </w:rPr>
              <w:t xml:space="preserve"> </w:t>
            </w:r>
            <w:r>
              <w:rPr>
                <w:rFonts w:ascii="Calibri" w:hAnsi="Calibri" w:cs="Calibri"/>
                <w:color w:val="000000"/>
              </w:rPr>
              <w:fldChar w:fldCharType="begin"/>
            </w:r>
            <w:r>
              <w:rPr>
                <w:rFonts w:ascii="Calibri" w:hAnsi="Calibri" w:cs="Calibri"/>
                <w:color w:val="000000"/>
              </w:rPr>
              <w:instrText xml:space="preserve"> =Average(ABOVE) </w:instrText>
            </w:r>
            <w:r>
              <w:rPr>
                <w:rFonts w:ascii="Calibri" w:hAnsi="Calibri" w:cs="Calibri"/>
                <w:color w:val="000000"/>
              </w:rPr>
              <w:fldChar w:fldCharType="separate"/>
            </w:r>
            <w:r>
              <w:rPr>
                <w:rFonts w:ascii="Calibri" w:hAnsi="Calibri" w:cs="Calibri"/>
                <w:noProof/>
                <w:color w:val="000000"/>
              </w:rPr>
              <w:t>0.88</w:t>
            </w:r>
            <w:r>
              <w:rPr>
                <w:rFonts w:ascii="Calibri" w:hAnsi="Calibri" w:cs="Calibri"/>
                <w:color w:val="000000"/>
              </w:rPr>
              <w:fldChar w:fldCharType="end"/>
            </w:r>
          </w:p>
        </w:tc>
      </w:tr>
    </w:tbl>
    <w:p w14:paraId="30362C21" w14:textId="77777777" w:rsidR="00F96CB5" w:rsidRDefault="00F96CB5" w:rsidP="00F96CB5"/>
    <w:p w14:paraId="22CFFDDB" w14:textId="43DC81B1" w:rsidR="00F96CB5" w:rsidRDefault="00F96CB5" w:rsidP="00F96CB5">
      <w:r>
        <w:t>Averages and standard deviations of wind speed during the study periods were calculated and are presented in Table 7. Based on these values, wind speed categories (</w:t>
      </w:r>
      <w:r w:rsidRPr="00404E62">
        <w:t>Table 8)</w:t>
      </w:r>
      <w:r>
        <w:t xml:space="preserve"> and mean PM</w:t>
      </w:r>
      <w:r w:rsidRPr="00404E62">
        <w:rPr>
          <w:vertAlign w:val="subscript"/>
        </w:rPr>
        <w:t xml:space="preserve">2.5 </w:t>
      </w:r>
      <w:r w:rsidRPr="00404E62">
        <w:t xml:space="preserve">categories </w:t>
      </w:r>
      <w:r>
        <w:t xml:space="preserve">were identified  (Table 9). </w:t>
      </w:r>
      <w:r w:rsidRPr="007E4404">
        <w:t xml:space="preserve">Although </w:t>
      </w:r>
      <w:r>
        <w:t>wind speed was slightly higher in the</w:t>
      </w:r>
      <w:r w:rsidRPr="007E4404">
        <w:t xml:space="preserve"> climatology </w:t>
      </w:r>
      <w:r>
        <w:t xml:space="preserve">than in 2017, </w:t>
      </w:r>
      <w:r w:rsidRPr="007E4404">
        <w:t>(</w:t>
      </w:r>
      <w:r>
        <w:t xml:space="preserve">by </w:t>
      </w:r>
      <w:r w:rsidRPr="007E4404">
        <w:t>4.6% for November and 6.2% in December)</w:t>
      </w:r>
      <w:r>
        <w:t xml:space="preserve"> standard deviation values in 2017 are</w:t>
      </w:r>
      <w:r w:rsidRPr="007E4404">
        <w:t xml:space="preserve"> considerably higher than the climatology (</w:t>
      </w:r>
      <w:r>
        <w:t xml:space="preserve">by </w:t>
      </w:r>
      <w:r w:rsidRPr="007E4404">
        <w:t>75.4% in November 2017 and 51.7% in December)</w:t>
      </w:r>
      <w:r>
        <w:t>, (Table 7)</w:t>
      </w:r>
      <w:r w:rsidRPr="007E4404">
        <w:t xml:space="preserve">. This indicates that wind speed in </w:t>
      </w:r>
      <w:r>
        <w:t>2018</w:t>
      </w:r>
      <w:r w:rsidRPr="007E4404">
        <w:t xml:space="preserve"> </w:t>
      </w:r>
      <w:r>
        <w:t xml:space="preserve">had considerably higher variability. </w:t>
      </w:r>
      <w:r w:rsidRPr="007E4404">
        <w:t>To further investigate this variability, wind roses</w:t>
      </w:r>
      <w:r>
        <w:t xml:space="preserve"> are </w:t>
      </w:r>
      <w:r w:rsidRPr="007E4404">
        <w:t>compared</w:t>
      </w:r>
      <w:r>
        <w:t xml:space="preserve"> using wind speed categories defined in Table</w:t>
      </w:r>
      <w:r w:rsidRPr="007E4404">
        <w:t xml:space="preserve"> </w:t>
      </w:r>
      <w:r>
        <w:t>8 (Figure 9).</w:t>
      </w:r>
    </w:p>
    <w:p w14:paraId="7D683365" w14:textId="13EA5C5B" w:rsidR="00F96CB5" w:rsidRPr="00F96CB5" w:rsidRDefault="00F96CB5" w:rsidP="00F96CB5">
      <w:pPr>
        <w:rPr>
          <w:b/>
          <w:bCs/>
        </w:rPr>
      </w:pPr>
      <w:r>
        <w:rPr>
          <w:b/>
          <w:bCs/>
        </w:rPr>
        <w:t>Table 8: Classification of wind speed ranges</w:t>
      </w:r>
      <w:r w:rsidRPr="00CC5E87">
        <w:rPr>
          <w:b/>
          <w:bCs/>
        </w:rPr>
        <w:t xml:space="preserve"> </w:t>
      </w:r>
    </w:p>
    <w:tbl>
      <w:tblPr>
        <w:tblW w:w="0" w:type="auto"/>
        <w:tblLook w:val="04A0" w:firstRow="1" w:lastRow="0" w:firstColumn="1" w:lastColumn="0" w:noHBand="0" w:noVBand="1"/>
      </w:tblPr>
      <w:tblGrid>
        <w:gridCol w:w="4981"/>
        <w:gridCol w:w="4981"/>
      </w:tblGrid>
      <w:tr w:rsidR="00F96CB5" w14:paraId="5DCA6C2D" w14:textId="77777777" w:rsidTr="00BF5C93">
        <w:tc>
          <w:tcPr>
            <w:tcW w:w="4981" w:type="dxa"/>
          </w:tcPr>
          <w:p w14:paraId="6B1BE39A" w14:textId="77777777" w:rsidR="00F96CB5" w:rsidRPr="00B05EC0" w:rsidRDefault="00F96CB5" w:rsidP="00BF5C93">
            <w:pPr>
              <w:rPr>
                <w:b/>
                <w:bCs/>
              </w:rPr>
            </w:pPr>
            <w:r w:rsidRPr="00B05EC0">
              <w:rPr>
                <w:b/>
                <w:bCs/>
              </w:rPr>
              <w:t xml:space="preserve">Wind speed </w:t>
            </w:r>
            <w:r>
              <w:rPr>
                <w:b/>
                <w:bCs/>
              </w:rPr>
              <w:t>(m/s)</w:t>
            </w:r>
          </w:p>
        </w:tc>
        <w:tc>
          <w:tcPr>
            <w:tcW w:w="4981" w:type="dxa"/>
          </w:tcPr>
          <w:p w14:paraId="27F78588" w14:textId="77777777" w:rsidR="00F96CB5" w:rsidRPr="00B05EC0" w:rsidRDefault="00F96CB5" w:rsidP="00BF5C93">
            <w:pPr>
              <w:rPr>
                <w:b/>
                <w:bCs/>
              </w:rPr>
            </w:pPr>
            <w:r w:rsidRPr="00B05EC0">
              <w:rPr>
                <w:b/>
                <w:bCs/>
              </w:rPr>
              <w:t>Classification</w:t>
            </w:r>
          </w:p>
        </w:tc>
      </w:tr>
      <w:tr w:rsidR="00F96CB5" w14:paraId="710A1A0B" w14:textId="77777777" w:rsidTr="00BF5C93">
        <w:tc>
          <w:tcPr>
            <w:tcW w:w="4981" w:type="dxa"/>
          </w:tcPr>
          <w:p w14:paraId="39A4D5E9" w14:textId="77777777" w:rsidR="00F96CB5" w:rsidRDefault="00F96CB5" w:rsidP="00BF5C93">
            <w:r>
              <w:t>&lt; 2 m/s</w:t>
            </w:r>
          </w:p>
        </w:tc>
        <w:tc>
          <w:tcPr>
            <w:tcW w:w="4981" w:type="dxa"/>
          </w:tcPr>
          <w:p w14:paraId="03AF2424" w14:textId="77777777" w:rsidR="00F96CB5" w:rsidRDefault="00F96CB5" w:rsidP="00BF5C93">
            <w:r>
              <w:t>Nearly average</w:t>
            </w:r>
          </w:p>
        </w:tc>
      </w:tr>
      <w:tr w:rsidR="00F96CB5" w14:paraId="309A882A" w14:textId="77777777" w:rsidTr="00BF5C93">
        <w:tc>
          <w:tcPr>
            <w:tcW w:w="4981" w:type="dxa"/>
          </w:tcPr>
          <w:p w14:paraId="2B961534" w14:textId="77777777" w:rsidR="00F96CB5" w:rsidRDefault="00F96CB5" w:rsidP="00BF5C93">
            <w:r>
              <w:t>Between 2 and 4 m/s</w:t>
            </w:r>
          </w:p>
        </w:tc>
        <w:tc>
          <w:tcPr>
            <w:tcW w:w="4981" w:type="dxa"/>
          </w:tcPr>
          <w:p w14:paraId="37B83373" w14:textId="77777777" w:rsidR="00F96CB5" w:rsidRDefault="00F96CB5" w:rsidP="00BF5C93">
            <w:r>
              <w:t>Above average</w:t>
            </w:r>
          </w:p>
        </w:tc>
      </w:tr>
      <w:tr w:rsidR="00F96CB5" w14:paraId="0D663356" w14:textId="77777777" w:rsidTr="00BF5C93">
        <w:tc>
          <w:tcPr>
            <w:tcW w:w="4981" w:type="dxa"/>
          </w:tcPr>
          <w:p w14:paraId="33666E61" w14:textId="77777777" w:rsidR="00F96CB5" w:rsidRDefault="00F96CB5" w:rsidP="00BF5C93">
            <w:r>
              <w:t>&gt; 4 m/s</w:t>
            </w:r>
          </w:p>
        </w:tc>
        <w:tc>
          <w:tcPr>
            <w:tcW w:w="4981" w:type="dxa"/>
          </w:tcPr>
          <w:p w14:paraId="7BA53EC6" w14:textId="77777777" w:rsidR="00F96CB5" w:rsidRDefault="00F96CB5" w:rsidP="00BF5C93">
            <w:r>
              <w:t>High</w:t>
            </w:r>
          </w:p>
        </w:tc>
      </w:tr>
    </w:tbl>
    <w:p w14:paraId="66A88C51" w14:textId="20E5D2F2" w:rsidR="00F96CB5" w:rsidRDefault="00F96CB5" w:rsidP="00F96CB5"/>
    <w:p w14:paraId="0FD8ACAF" w14:textId="60464D5D" w:rsidR="00F96CB5" w:rsidRPr="001261E0" w:rsidRDefault="00F96CB5" w:rsidP="00F96CB5">
      <w:pPr>
        <w:rPr>
          <w:b/>
          <w:bCs/>
        </w:rPr>
      </w:pPr>
      <w:r w:rsidRPr="001261E0">
        <w:rPr>
          <w:b/>
          <w:bCs/>
        </w:rPr>
        <w:t>Table 9</w:t>
      </w:r>
      <w:r w:rsidR="002E4080">
        <w:rPr>
          <w:b/>
          <w:bCs/>
        </w:rPr>
        <w:t>:</w:t>
      </w:r>
      <w:r w:rsidRPr="001261E0">
        <w:rPr>
          <w:b/>
          <w:bCs/>
        </w:rPr>
        <w:t xml:space="preserve"> </w:t>
      </w:r>
      <w:r>
        <w:rPr>
          <w:b/>
          <w:bCs/>
        </w:rPr>
        <w:t>C</w:t>
      </w:r>
      <w:r w:rsidRPr="001261E0">
        <w:rPr>
          <w:b/>
          <w:bCs/>
        </w:rPr>
        <w:t>lassification of PM</w:t>
      </w:r>
      <w:r w:rsidRPr="001261E0">
        <w:rPr>
          <w:b/>
          <w:bCs/>
          <w:vertAlign w:val="subscript"/>
        </w:rPr>
        <w:t>2.5</w:t>
      </w:r>
      <w:r w:rsidRPr="001261E0">
        <w:rPr>
          <w:b/>
          <w:bCs/>
        </w:rPr>
        <w:t xml:space="preserve"> concentration ranges.</w:t>
      </w:r>
    </w:p>
    <w:tbl>
      <w:tblPr>
        <w:tblW w:w="0" w:type="auto"/>
        <w:tblLook w:val="04A0" w:firstRow="1" w:lastRow="0" w:firstColumn="1" w:lastColumn="0" w:noHBand="0" w:noVBand="1"/>
      </w:tblPr>
      <w:tblGrid>
        <w:gridCol w:w="3116"/>
        <w:gridCol w:w="3117"/>
        <w:gridCol w:w="3117"/>
      </w:tblGrid>
      <w:tr w:rsidR="00F96CB5" w14:paraId="70F11951" w14:textId="77777777" w:rsidTr="00BF5C93">
        <w:tc>
          <w:tcPr>
            <w:tcW w:w="3116" w:type="dxa"/>
          </w:tcPr>
          <w:p w14:paraId="520F424A" w14:textId="77777777" w:rsidR="00F96CB5" w:rsidRPr="006D044D" w:rsidRDefault="00F96CB5" w:rsidP="00BF5C93">
            <w:pPr>
              <w:rPr>
                <w:b/>
                <w:bCs/>
              </w:rPr>
            </w:pPr>
            <w:r w:rsidRPr="006D044D">
              <w:rPr>
                <w:b/>
                <w:bCs/>
              </w:rPr>
              <w:t xml:space="preserve">PM </w:t>
            </w:r>
            <w:r w:rsidRPr="006D044D">
              <w:rPr>
                <w:b/>
                <w:bCs/>
                <w:vertAlign w:val="subscript"/>
              </w:rPr>
              <w:t>2.5</w:t>
            </w:r>
            <w:r w:rsidRPr="006D044D">
              <w:rPr>
                <w:b/>
                <w:bCs/>
              </w:rPr>
              <w:t xml:space="preserve"> concentration</w:t>
            </w:r>
            <w:r>
              <w:rPr>
                <w:b/>
                <w:bCs/>
              </w:rPr>
              <w:t xml:space="preserve"> </w:t>
            </w:r>
            <w:r w:rsidRPr="006D044D">
              <w:rPr>
                <w:b/>
                <w:bCs/>
              </w:rPr>
              <w:t>(µg/m³)</w:t>
            </w:r>
          </w:p>
        </w:tc>
        <w:tc>
          <w:tcPr>
            <w:tcW w:w="3117" w:type="dxa"/>
          </w:tcPr>
          <w:p w14:paraId="2E6EF2D1" w14:textId="77777777" w:rsidR="00F96CB5" w:rsidRPr="006D044D" w:rsidRDefault="00F96CB5" w:rsidP="00BF5C93">
            <w:pPr>
              <w:rPr>
                <w:b/>
                <w:bCs/>
              </w:rPr>
            </w:pPr>
            <w:r w:rsidRPr="006D044D">
              <w:rPr>
                <w:b/>
                <w:bCs/>
              </w:rPr>
              <w:t>Classification</w:t>
            </w:r>
          </w:p>
        </w:tc>
        <w:tc>
          <w:tcPr>
            <w:tcW w:w="3117" w:type="dxa"/>
          </w:tcPr>
          <w:p w14:paraId="7165FEE9" w14:textId="77777777" w:rsidR="00F96CB5" w:rsidRPr="006D044D" w:rsidRDefault="00F96CB5" w:rsidP="00BF5C93">
            <w:pPr>
              <w:rPr>
                <w:b/>
                <w:bCs/>
              </w:rPr>
            </w:pPr>
            <w:r w:rsidRPr="006D044D">
              <w:rPr>
                <w:b/>
                <w:bCs/>
              </w:rPr>
              <w:t>Comp</w:t>
            </w:r>
            <w:r>
              <w:rPr>
                <w:b/>
                <w:bCs/>
              </w:rPr>
              <w:t>a</w:t>
            </w:r>
            <w:r w:rsidRPr="006D044D">
              <w:rPr>
                <w:b/>
                <w:bCs/>
              </w:rPr>
              <w:t xml:space="preserve">rison </w:t>
            </w:r>
            <w:r>
              <w:rPr>
                <w:b/>
                <w:bCs/>
              </w:rPr>
              <w:t xml:space="preserve">with </w:t>
            </w:r>
            <w:r w:rsidRPr="006D044D">
              <w:rPr>
                <w:b/>
                <w:bCs/>
              </w:rPr>
              <w:t>WHO limits</w:t>
            </w:r>
            <w:r>
              <w:rPr>
                <w:b/>
                <w:bCs/>
              </w:rPr>
              <w:t xml:space="preserve"> 24-mean limits (25 </w:t>
            </w:r>
            <w:r w:rsidRPr="006D044D">
              <w:rPr>
                <w:b/>
                <w:bCs/>
              </w:rPr>
              <w:t>µg/m³</w:t>
            </w:r>
            <w:r>
              <w:rPr>
                <w:b/>
                <w:bCs/>
              </w:rPr>
              <w:t>)</w:t>
            </w:r>
          </w:p>
        </w:tc>
      </w:tr>
      <w:tr w:rsidR="00F96CB5" w14:paraId="0FD1EEF6" w14:textId="77777777" w:rsidTr="00BF5C93">
        <w:tc>
          <w:tcPr>
            <w:tcW w:w="3116" w:type="dxa"/>
          </w:tcPr>
          <w:p w14:paraId="6C652F2F" w14:textId="77777777" w:rsidR="00F96CB5" w:rsidRDefault="00F96CB5" w:rsidP="00BF5C93">
            <w:r>
              <w:t>&lt;75</w:t>
            </w:r>
          </w:p>
        </w:tc>
        <w:tc>
          <w:tcPr>
            <w:tcW w:w="3117" w:type="dxa"/>
          </w:tcPr>
          <w:p w14:paraId="00D01A89" w14:textId="77777777" w:rsidR="00F96CB5" w:rsidRDefault="00F96CB5" w:rsidP="00BF5C93">
            <w:r>
              <w:t>Nearly Average</w:t>
            </w:r>
          </w:p>
        </w:tc>
        <w:tc>
          <w:tcPr>
            <w:tcW w:w="3117" w:type="dxa"/>
          </w:tcPr>
          <w:p w14:paraId="4A96A201" w14:textId="77777777" w:rsidR="00F96CB5" w:rsidRDefault="00F96CB5" w:rsidP="00BF5C93">
            <w:r>
              <w:t>Three times WHO limits</w:t>
            </w:r>
          </w:p>
        </w:tc>
      </w:tr>
      <w:tr w:rsidR="00F96CB5" w14:paraId="5E975762" w14:textId="77777777" w:rsidTr="00BF5C93">
        <w:tc>
          <w:tcPr>
            <w:tcW w:w="3116" w:type="dxa"/>
          </w:tcPr>
          <w:p w14:paraId="03C91635" w14:textId="77777777" w:rsidR="00F96CB5" w:rsidRDefault="00F96CB5" w:rsidP="00BF5C93">
            <w:r>
              <w:t>Between 75 and 150</w:t>
            </w:r>
          </w:p>
        </w:tc>
        <w:tc>
          <w:tcPr>
            <w:tcW w:w="3117" w:type="dxa"/>
          </w:tcPr>
          <w:p w14:paraId="5465A3A1" w14:textId="77777777" w:rsidR="00F96CB5" w:rsidRDefault="00F96CB5" w:rsidP="00BF5C93">
            <w:r>
              <w:t>High</w:t>
            </w:r>
          </w:p>
        </w:tc>
        <w:tc>
          <w:tcPr>
            <w:tcW w:w="3117" w:type="dxa"/>
          </w:tcPr>
          <w:p w14:paraId="5A43300D" w14:textId="77777777" w:rsidR="00F96CB5" w:rsidRDefault="00F96CB5" w:rsidP="00BF5C93">
            <w:r>
              <w:t>Twice to six times WHO limits</w:t>
            </w:r>
          </w:p>
        </w:tc>
      </w:tr>
      <w:tr w:rsidR="00F96CB5" w14:paraId="521ABE4E" w14:textId="77777777" w:rsidTr="00BF5C93">
        <w:tc>
          <w:tcPr>
            <w:tcW w:w="3116" w:type="dxa"/>
          </w:tcPr>
          <w:p w14:paraId="6F0043AF" w14:textId="77777777" w:rsidR="00F96CB5" w:rsidRDefault="00F96CB5" w:rsidP="00BF5C93">
            <w:r>
              <w:t>&gt;150</w:t>
            </w:r>
          </w:p>
        </w:tc>
        <w:tc>
          <w:tcPr>
            <w:tcW w:w="3117" w:type="dxa"/>
          </w:tcPr>
          <w:p w14:paraId="78317ECA" w14:textId="77777777" w:rsidR="00F96CB5" w:rsidRDefault="00F96CB5" w:rsidP="00BF5C93">
            <w:r>
              <w:t>Extreme</w:t>
            </w:r>
          </w:p>
        </w:tc>
        <w:tc>
          <w:tcPr>
            <w:tcW w:w="3117" w:type="dxa"/>
          </w:tcPr>
          <w:p w14:paraId="1DDA1315" w14:textId="77777777" w:rsidR="00F96CB5" w:rsidRDefault="00F96CB5" w:rsidP="00BF5C93">
            <w:r>
              <w:t>More than 6 times WHO limits</w:t>
            </w:r>
          </w:p>
        </w:tc>
      </w:tr>
    </w:tbl>
    <w:p w14:paraId="2BDA571F" w14:textId="113463B3" w:rsidR="00F96CB5" w:rsidRDefault="00F96CB5" w:rsidP="00F96CB5"/>
    <w:p w14:paraId="5E8D8820" w14:textId="3EE20533" w:rsidR="002E4080" w:rsidRDefault="00F96CB5" w:rsidP="00F96CB5">
      <w:r>
        <w:t>In November climatology, nearly average wind speed was prevalent (</w:t>
      </w:r>
      <w:r w:rsidRPr="00595B07">
        <w:t>71%</w:t>
      </w:r>
      <w:r>
        <w:t>)</w:t>
      </w:r>
      <w:r w:rsidRPr="00595B07">
        <w:t xml:space="preserve">, with above average wind speeds occurring less frequently (29%). Although, </w:t>
      </w:r>
      <w:r>
        <w:t>recorded less frequently than in climatology, in</w:t>
      </w:r>
      <w:r w:rsidRPr="00595B07">
        <w:t xml:space="preserve"> 2017, </w:t>
      </w:r>
      <w:r>
        <w:t xml:space="preserve">nearly average wind speeds were dominant </w:t>
      </w:r>
      <w:r w:rsidRPr="00595B07">
        <w:t>(65%)</w:t>
      </w:r>
      <w:r>
        <w:t>, with</w:t>
      </w:r>
      <w:r w:rsidRPr="00595B07">
        <w:t xml:space="preserve"> above average</w:t>
      </w:r>
      <w:r>
        <w:t xml:space="preserve"> wind speeds occurring with</w:t>
      </w:r>
      <w:r w:rsidRPr="00595B07">
        <w:t xml:space="preserve"> similar frequency to the climatology (30%)</w:t>
      </w:r>
      <w:r>
        <w:t xml:space="preserve"> (Figure </w:t>
      </w:r>
      <w:r w:rsidR="0074388F" w:rsidRPr="0074388F">
        <w:t>8</w:t>
      </w:r>
      <w:r>
        <w:t xml:space="preserve"> top)</w:t>
      </w:r>
      <w:r w:rsidRPr="00595B07">
        <w:t xml:space="preserve">. </w:t>
      </w:r>
      <w:r>
        <w:t>Contrarily to the climatology, high wind speeds were recorded in November 2017</w:t>
      </w:r>
      <w:r w:rsidRPr="00595B07">
        <w:t xml:space="preserve"> (5%). </w:t>
      </w:r>
      <w:r>
        <w:t xml:space="preserve">In November climatology, </w:t>
      </w:r>
      <w:proofErr w:type="spellStart"/>
      <w:r>
        <w:t>s</w:t>
      </w:r>
      <w:r w:rsidRPr="00595B07">
        <w:t>outheasterly</w:t>
      </w:r>
      <w:proofErr w:type="spellEnd"/>
      <w:r w:rsidRPr="00595B07">
        <w:t xml:space="preserve"> winds were dominant (2</w:t>
      </w:r>
      <w:r>
        <w:t>2</w:t>
      </w:r>
      <w:r w:rsidRPr="00595B07">
        <w:t xml:space="preserve">% </w:t>
      </w:r>
      <w:r>
        <w:t>south-</w:t>
      </w:r>
      <w:proofErr w:type="spellStart"/>
      <w:r>
        <w:t>southeasterlies</w:t>
      </w:r>
      <w:proofErr w:type="spellEnd"/>
      <w:r w:rsidRPr="00595B07">
        <w:t xml:space="preserve"> and 1</w:t>
      </w:r>
      <w:r>
        <w:t>4</w:t>
      </w:r>
      <w:r w:rsidRPr="00595B07">
        <w:t xml:space="preserve">% </w:t>
      </w:r>
      <w:r>
        <w:t>easterly-</w:t>
      </w:r>
      <w:proofErr w:type="spellStart"/>
      <w:r>
        <w:t>southeasterlies</w:t>
      </w:r>
      <w:proofErr w:type="spellEnd"/>
      <w:r w:rsidRPr="00595B07">
        <w:t>)</w:t>
      </w:r>
      <w:r>
        <w:t>, w</w:t>
      </w:r>
      <w:r w:rsidRPr="00595B07">
        <w:t>ith southerl</w:t>
      </w:r>
      <w:r>
        <w:t>ies</w:t>
      </w:r>
      <w:r w:rsidRPr="00595B07">
        <w:t xml:space="preserve">, </w:t>
      </w:r>
      <w:proofErr w:type="spellStart"/>
      <w:r w:rsidRPr="00595B07">
        <w:t>southeasterl</w:t>
      </w:r>
      <w:r>
        <w:t>ies</w:t>
      </w:r>
      <w:proofErr w:type="spellEnd"/>
      <w:r w:rsidRPr="00595B07">
        <w:t xml:space="preserve"> and easterl</w:t>
      </w:r>
      <w:r>
        <w:t>ies</w:t>
      </w:r>
      <w:r w:rsidRPr="00595B07">
        <w:t xml:space="preserve"> occurring less often (1</w:t>
      </w:r>
      <w:r>
        <w:t>6</w:t>
      </w:r>
      <w:r w:rsidRPr="00595B07">
        <w:t>%, 2</w:t>
      </w:r>
      <w:r>
        <w:t>5</w:t>
      </w:r>
      <w:r w:rsidRPr="00595B07">
        <w:t xml:space="preserve">% and </w:t>
      </w:r>
    </w:p>
    <w:p w14:paraId="411A6513" w14:textId="1927E89E" w:rsidR="002E4080" w:rsidRDefault="002E4080" w:rsidP="00F96CB5">
      <w:r>
        <w:rPr>
          <w:noProof/>
        </w:rPr>
        <w:lastRenderedPageBreak/>
        <w:drawing>
          <wp:anchor distT="0" distB="0" distL="114300" distR="114300" simplePos="0" relativeHeight="251696128" behindDoc="0" locked="0" layoutInCell="1" allowOverlap="1" wp14:anchorId="30DD3428" wp14:editId="2B7EF3D8">
            <wp:simplePos x="0" y="0"/>
            <wp:positionH relativeFrom="margin">
              <wp:posOffset>567690</wp:posOffset>
            </wp:positionH>
            <wp:positionV relativeFrom="paragraph">
              <wp:posOffset>0</wp:posOffset>
            </wp:positionV>
            <wp:extent cx="5074920" cy="833437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74920" cy="833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3CAE8E" w14:textId="1A4A2354" w:rsidR="002E4080" w:rsidRDefault="002E4080" w:rsidP="00F96CB5"/>
    <w:p w14:paraId="2907FC52" w14:textId="02E07336" w:rsidR="002E4080" w:rsidRDefault="002E4080" w:rsidP="00F96CB5"/>
    <w:p w14:paraId="4F0E820E" w14:textId="0917CDB3" w:rsidR="002E4080" w:rsidRDefault="002E4080" w:rsidP="00F96CB5"/>
    <w:p w14:paraId="7043F69C" w14:textId="76695C9D" w:rsidR="002E4080" w:rsidRDefault="002E4080" w:rsidP="00F96CB5"/>
    <w:p w14:paraId="36580EE3" w14:textId="7B8CC1AE" w:rsidR="002E4080" w:rsidRDefault="002E4080" w:rsidP="00F96CB5"/>
    <w:p w14:paraId="0CE5C488" w14:textId="77777777" w:rsidR="002E4080" w:rsidRDefault="002E4080" w:rsidP="00F96CB5"/>
    <w:p w14:paraId="5F3FC103" w14:textId="77777777" w:rsidR="002E4080" w:rsidRDefault="002E4080" w:rsidP="00F96CB5"/>
    <w:p w14:paraId="42515BB4" w14:textId="77777777" w:rsidR="002E4080" w:rsidRDefault="002E4080" w:rsidP="00F96CB5"/>
    <w:p w14:paraId="65EC65C3" w14:textId="2832D66B" w:rsidR="002E4080" w:rsidRDefault="002E4080" w:rsidP="00F96CB5"/>
    <w:p w14:paraId="24BFC86A" w14:textId="77777777" w:rsidR="002E4080" w:rsidRDefault="002E4080" w:rsidP="00F96CB5"/>
    <w:p w14:paraId="5D47AEB3" w14:textId="77777777" w:rsidR="002E4080" w:rsidRDefault="002E4080" w:rsidP="00F96CB5"/>
    <w:p w14:paraId="5772A998" w14:textId="77777777" w:rsidR="002E4080" w:rsidRDefault="002E4080" w:rsidP="00F96CB5"/>
    <w:p w14:paraId="2A02647B" w14:textId="77777777" w:rsidR="002E4080" w:rsidRDefault="002E4080" w:rsidP="00F96CB5"/>
    <w:p w14:paraId="75139BA9" w14:textId="0E4786CC" w:rsidR="002E4080" w:rsidRDefault="002E4080" w:rsidP="00F96CB5"/>
    <w:p w14:paraId="319D6BB2" w14:textId="77777777" w:rsidR="002E4080" w:rsidRDefault="002E4080" w:rsidP="00F96CB5"/>
    <w:p w14:paraId="54A7DDAF" w14:textId="77777777" w:rsidR="002E4080" w:rsidRDefault="002E4080" w:rsidP="00F96CB5"/>
    <w:p w14:paraId="11FE732D" w14:textId="77777777" w:rsidR="002E4080" w:rsidRDefault="002E4080" w:rsidP="00F96CB5"/>
    <w:p w14:paraId="202CE03C" w14:textId="4AC93B3C" w:rsidR="002E4080" w:rsidRDefault="002E4080" w:rsidP="00F96CB5"/>
    <w:p w14:paraId="32CE4E94" w14:textId="054789F5" w:rsidR="002E4080" w:rsidRDefault="002E4080" w:rsidP="00F96CB5"/>
    <w:p w14:paraId="10814916" w14:textId="56D0C23B" w:rsidR="002E4080" w:rsidRDefault="002E4080" w:rsidP="00F96CB5"/>
    <w:p w14:paraId="2FCAFA49" w14:textId="31CF1CB4" w:rsidR="002E4080" w:rsidRDefault="002E4080" w:rsidP="00F96CB5"/>
    <w:p w14:paraId="5CFF7CE4" w14:textId="2C358AEB" w:rsidR="002E4080" w:rsidRDefault="002E4080" w:rsidP="00F96CB5"/>
    <w:p w14:paraId="20D9D50C" w14:textId="2146ABD6" w:rsidR="002E4080" w:rsidRDefault="002E4080" w:rsidP="00F96CB5"/>
    <w:p w14:paraId="234B8D19" w14:textId="68208A2D" w:rsidR="002E4080" w:rsidRDefault="002E4080" w:rsidP="00F96CB5"/>
    <w:p w14:paraId="167464F2" w14:textId="6A7DC4B7" w:rsidR="002E4080" w:rsidRDefault="002E4080" w:rsidP="00F96CB5"/>
    <w:p w14:paraId="6C3907D3" w14:textId="32115FF5" w:rsidR="002E4080" w:rsidRDefault="002E4080" w:rsidP="00F96CB5"/>
    <w:p w14:paraId="64025CBD" w14:textId="52312C6E" w:rsidR="002E4080" w:rsidRDefault="002E4080" w:rsidP="00F96CB5"/>
    <w:p w14:paraId="7E350EBA" w14:textId="7ABD7626" w:rsidR="002E4080" w:rsidRDefault="002E4080" w:rsidP="00F96CB5"/>
    <w:p w14:paraId="3FF3150D" w14:textId="4F16D6A2" w:rsidR="002E4080" w:rsidRDefault="002E4080" w:rsidP="00F96CB5">
      <w:r>
        <w:rPr>
          <w:noProof/>
        </w:rPr>
        <mc:AlternateContent>
          <mc:Choice Requires="wps">
            <w:drawing>
              <wp:anchor distT="0" distB="0" distL="114300" distR="114300" simplePos="0" relativeHeight="251698176" behindDoc="0" locked="0" layoutInCell="1" allowOverlap="1" wp14:anchorId="20466855" wp14:editId="235E3C1B">
                <wp:simplePos x="0" y="0"/>
                <wp:positionH relativeFrom="margin">
                  <wp:align>center</wp:align>
                </wp:positionH>
                <wp:positionV relativeFrom="paragraph">
                  <wp:posOffset>45720</wp:posOffset>
                </wp:positionV>
                <wp:extent cx="5189220" cy="281940"/>
                <wp:effectExtent l="0" t="0" r="0" b="3810"/>
                <wp:wrapSquare wrapText="bothSides"/>
                <wp:docPr id="24" name="Text Box 24"/>
                <wp:cNvGraphicFramePr/>
                <a:graphic xmlns:a="http://schemas.openxmlformats.org/drawingml/2006/main">
                  <a:graphicData uri="http://schemas.microsoft.com/office/word/2010/wordprocessingShape">
                    <wps:wsp>
                      <wps:cNvSpPr txBox="1"/>
                      <wps:spPr>
                        <a:xfrm>
                          <a:off x="0" y="0"/>
                          <a:ext cx="5189220" cy="281940"/>
                        </a:xfrm>
                        <a:prstGeom prst="rect">
                          <a:avLst/>
                        </a:prstGeom>
                        <a:solidFill>
                          <a:prstClr val="white"/>
                        </a:solidFill>
                        <a:ln>
                          <a:noFill/>
                        </a:ln>
                      </wps:spPr>
                      <wps:txbx>
                        <w:txbxContent>
                          <w:p w14:paraId="3A897079" w14:textId="48381671" w:rsidR="00BF5C93" w:rsidRPr="00800E1E" w:rsidRDefault="00BF5C93" w:rsidP="002E4080">
                            <w:pPr>
                              <w:pStyle w:val="Caption"/>
                              <w:rPr>
                                <w:noProof/>
                              </w:rPr>
                            </w:pPr>
                            <w:r>
                              <w:t>Figure 8:</w:t>
                            </w:r>
                            <w:r w:rsidRPr="002E4080">
                              <w:t xml:space="preserve"> </w:t>
                            </w:r>
                            <w:r w:rsidR="0074388F">
                              <w:t>W</w:t>
                            </w:r>
                            <w:r>
                              <w:t>ind roses (top 4) and pollution roses  (bottom 4) for November and December 2017 and climatology in Beijing.</w:t>
                            </w:r>
                          </w:p>
                          <w:p w14:paraId="5C748983" w14:textId="45ACAF51" w:rsidR="00BF5C93" w:rsidRPr="00675647" w:rsidRDefault="00BF5C93" w:rsidP="002E4080">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466855" id="Text Box 24" o:spid="_x0000_s1033" type="#_x0000_t202" style="position:absolute;margin-left:0;margin-top:3.6pt;width:408.6pt;height:22.2pt;z-index:2516981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" stroked="f">
                <v:textbox inset="0,0,0,0">
                  <w:txbxContent>
                    <w:p w14:paraId="3A897079" w14:textId="48381671" w:rsidR="00BF5C93" w:rsidRPr="00800E1E" w:rsidRDefault="00BF5C93" w:rsidP="002E4080">
                      <w:pPr>
                        <w:pStyle w:val="Caption"/>
                        <w:rPr>
                          <w:noProof/>
                        </w:rPr>
                      </w:pPr>
                      <w:r>
                        <w:t>Figure 8:</w:t>
                      </w:r>
                      <w:r w:rsidRPr="002E4080">
                        <w:t xml:space="preserve"> </w:t>
                      </w:r>
                      <w:r w:rsidR="0074388F">
                        <w:t>W</w:t>
                      </w:r>
                      <w:r>
                        <w:t>ind roses (top 4) and pollution roses  (bottom 4) for November and December 2017 and climatology in Beijing.</w:t>
                      </w:r>
                    </w:p>
                    <w:p w14:paraId="5C748983" w14:textId="45ACAF51" w:rsidR="00BF5C93" w:rsidRPr="00675647" w:rsidRDefault="00BF5C93" w:rsidP="002E4080">
                      <w:pPr>
                        <w:pStyle w:val="Caption"/>
                        <w:rPr>
                          <w:noProof/>
                        </w:rPr>
                      </w:pPr>
                    </w:p>
                  </w:txbxContent>
                </v:textbox>
                <w10:wrap type="square" anchorx="margin"/>
              </v:shape>
            </w:pict>
          </mc:Fallback>
        </mc:AlternateContent>
      </w:r>
    </w:p>
    <w:p w14:paraId="6541D0E2" w14:textId="41DF7A6E" w:rsidR="00F96CB5" w:rsidRPr="00845A59" w:rsidRDefault="00F96CB5" w:rsidP="00F96CB5">
      <w:r w:rsidRPr="00595B07">
        <w:lastRenderedPageBreak/>
        <w:t>1</w:t>
      </w:r>
      <w:r>
        <w:t>2</w:t>
      </w:r>
      <w:r w:rsidRPr="00595B07">
        <w:t>%</w:t>
      </w:r>
      <w:r>
        <w:t xml:space="preserve"> respectively</w:t>
      </w:r>
      <w:r w:rsidRPr="00595B07">
        <w:t xml:space="preserve">). </w:t>
      </w:r>
      <w:proofErr w:type="spellStart"/>
      <w:r w:rsidRPr="00595B07">
        <w:t>Northeasterly</w:t>
      </w:r>
      <w:proofErr w:type="spellEnd"/>
      <w:r w:rsidRPr="00595B07">
        <w:t xml:space="preserve"> were rare</w:t>
      </w:r>
      <w:r>
        <w:t xml:space="preserve"> (11%) (Figure </w:t>
      </w:r>
      <w:r w:rsidR="0074388F" w:rsidRPr="0074388F">
        <w:t>8</w:t>
      </w:r>
      <w:r>
        <w:t xml:space="preserve"> top)</w:t>
      </w:r>
      <w:r w:rsidRPr="00595B07">
        <w:t>. Conversely</w:t>
      </w:r>
      <w:r>
        <w:t>,</w:t>
      </w:r>
      <w:r w:rsidRPr="00595B07">
        <w:t xml:space="preserve"> in November 2017, </w:t>
      </w:r>
      <w:proofErr w:type="spellStart"/>
      <w:r w:rsidRPr="00595B07">
        <w:t>Northeasterl</w:t>
      </w:r>
      <w:r>
        <w:t>ies</w:t>
      </w:r>
      <w:proofErr w:type="spellEnd"/>
      <w:r w:rsidRPr="00595B07">
        <w:t xml:space="preserve"> were dominant (26% </w:t>
      </w:r>
      <w:r>
        <w:t>north-</w:t>
      </w:r>
      <w:proofErr w:type="spellStart"/>
      <w:r>
        <w:t>northeasterly</w:t>
      </w:r>
      <w:proofErr w:type="spellEnd"/>
      <w:r w:rsidRPr="00595B07">
        <w:t xml:space="preserve"> and 10% </w:t>
      </w:r>
      <w:r>
        <w:t>easterly-</w:t>
      </w:r>
      <w:proofErr w:type="spellStart"/>
      <w:r>
        <w:t>northeasterly</w:t>
      </w:r>
      <w:proofErr w:type="spellEnd"/>
      <w:r w:rsidRPr="00595B07">
        <w:t>), with common northerl</w:t>
      </w:r>
      <w:r>
        <w:t>ies</w:t>
      </w:r>
      <w:r w:rsidRPr="00595B07">
        <w:t xml:space="preserve"> and north</w:t>
      </w:r>
      <w:r>
        <w:t>-</w:t>
      </w:r>
      <w:r w:rsidRPr="00595B07">
        <w:t>westerl</w:t>
      </w:r>
      <w:r>
        <w:t>ies</w:t>
      </w:r>
      <w:r w:rsidRPr="00595B07">
        <w:t xml:space="preserve"> (16% and 15%</w:t>
      </w:r>
      <w:r>
        <w:t xml:space="preserve"> respectively</w:t>
      </w:r>
      <w:r w:rsidRPr="00595B07">
        <w:t>). South</w:t>
      </w:r>
      <w:r>
        <w:t>-</w:t>
      </w:r>
      <w:r w:rsidRPr="00595B07">
        <w:t>westerlies (16%</w:t>
      </w:r>
      <w:r>
        <w:t xml:space="preserve">) </w:t>
      </w:r>
      <w:r w:rsidRPr="00595B07">
        <w:t xml:space="preserve"> and southerl</w:t>
      </w:r>
      <w:r>
        <w:t>ies (</w:t>
      </w:r>
      <w:r w:rsidRPr="00595B07">
        <w:t>5%)</w:t>
      </w:r>
      <w:r>
        <w:t xml:space="preserve"> </w:t>
      </w:r>
      <w:r w:rsidRPr="00595B07">
        <w:t xml:space="preserve"> </w:t>
      </w:r>
      <w:r>
        <w:t>were recorded with</w:t>
      </w:r>
      <w:r w:rsidRPr="00595B07">
        <w:t xml:space="preserve"> minimal frequency </w:t>
      </w:r>
      <w:r>
        <w:t xml:space="preserve">(Figure </w:t>
      </w:r>
      <w:r w:rsidR="0074388F" w:rsidRPr="0074388F">
        <w:t>8</w:t>
      </w:r>
      <w:r>
        <w:t xml:space="preserve"> top)</w:t>
      </w:r>
      <w:r w:rsidRPr="00595B07">
        <w:t xml:space="preserve">. In December climatology, </w:t>
      </w:r>
      <w:r>
        <w:t>nearly average wind speeds were dominant</w:t>
      </w:r>
      <w:r w:rsidRPr="00595B07">
        <w:t xml:space="preserve"> (61%) and above average </w:t>
      </w:r>
      <w:r>
        <w:t xml:space="preserve">wind speeds </w:t>
      </w:r>
      <w:r w:rsidRPr="00595B07">
        <w:t>were less common (39%). In December 2017, nearly average wind speeds were also predominant (65%), and above average</w:t>
      </w:r>
      <w:r>
        <w:t xml:space="preserve"> wind speeds</w:t>
      </w:r>
      <w:r w:rsidRPr="00595B07">
        <w:t xml:space="preserve"> were common (30%), with minimal occurrence of high wind speeds (5%)</w:t>
      </w:r>
      <w:r>
        <w:t xml:space="preserve"> (Figure </w:t>
      </w:r>
      <w:r w:rsidR="0074388F" w:rsidRPr="0074388F">
        <w:t>8</w:t>
      </w:r>
      <w:r>
        <w:t xml:space="preserve"> top)</w:t>
      </w:r>
      <w:r w:rsidRPr="00595B07">
        <w:t>. In December climatology, there was a similar frequency of south</w:t>
      </w:r>
      <w:r>
        <w:t>-</w:t>
      </w:r>
      <w:r w:rsidRPr="00595B07">
        <w:t>westerl</w:t>
      </w:r>
      <w:r>
        <w:t xml:space="preserve">ies </w:t>
      </w:r>
      <w:r w:rsidRPr="00595B07">
        <w:t>(28%</w:t>
      </w:r>
      <w:r>
        <w:t>)</w:t>
      </w:r>
      <w:r w:rsidRPr="00595B07">
        <w:t>, and south</w:t>
      </w:r>
      <w:r>
        <w:t>-</w:t>
      </w:r>
      <w:r w:rsidRPr="00595B07">
        <w:t xml:space="preserve">easterlies </w:t>
      </w:r>
      <w:r>
        <w:t>(</w:t>
      </w:r>
      <w:r w:rsidRPr="00595B07">
        <w:t>28%), with common southerl</w:t>
      </w:r>
      <w:r>
        <w:t>ies</w:t>
      </w:r>
      <w:r w:rsidRPr="00595B07">
        <w:t xml:space="preserve"> (17%), uncommon north</w:t>
      </w:r>
      <w:r>
        <w:t>-</w:t>
      </w:r>
      <w:r w:rsidRPr="00595B07">
        <w:t>easterlies (9%) and minimal occurrence of easterl</w:t>
      </w:r>
      <w:r>
        <w:t>ies (</w:t>
      </w:r>
      <w:r w:rsidRPr="00595B07">
        <w:t>6%</w:t>
      </w:r>
      <w:r>
        <w:t>)</w:t>
      </w:r>
      <w:r w:rsidRPr="00595B07">
        <w:t xml:space="preserve">  and westerl</w:t>
      </w:r>
      <w:r>
        <w:t>ies</w:t>
      </w:r>
      <w:r w:rsidRPr="00595B07">
        <w:t xml:space="preserve"> (2%)</w:t>
      </w:r>
      <w:r>
        <w:t xml:space="preserve"> (Figure </w:t>
      </w:r>
      <w:r w:rsidR="0074388F" w:rsidRPr="0074388F">
        <w:t>8</w:t>
      </w:r>
      <w:r>
        <w:t xml:space="preserve"> top)</w:t>
      </w:r>
      <w:r w:rsidRPr="00595B07">
        <w:t xml:space="preserve">. </w:t>
      </w:r>
      <w:r>
        <w:t>In December 2017, n</w:t>
      </w:r>
      <w:r w:rsidRPr="00595B07">
        <w:t>orth</w:t>
      </w:r>
      <w:r>
        <w:t>-</w:t>
      </w:r>
      <w:r w:rsidRPr="00595B07">
        <w:t>easterlies</w:t>
      </w:r>
      <w:r>
        <w:t xml:space="preserve"> (30%)</w:t>
      </w:r>
      <w:r w:rsidRPr="00595B07">
        <w:t xml:space="preserve"> and north</w:t>
      </w:r>
      <w:r>
        <w:t>-</w:t>
      </w:r>
      <w:r w:rsidRPr="00595B07">
        <w:t>westerl</w:t>
      </w:r>
      <w:r>
        <w:t>ies (25%)</w:t>
      </w:r>
      <w:r w:rsidRPr="00595B07">
        <w:t xml:space="preserve"> were dominant , with common occurrence of south</w:t>
      </w:r>
      <w:r>
        <w:t>-</w:t>
      </w:r>
      <w:r w:rsidRPr="00595B07">
        <w:t xml:space="preserve">westerlies (21%). Northerlies </w:t>
      </w:r>
      <w:r>
        <w:t>(</w:t>
      </w:r>
      <w:r w:rsidRPr="00595B07">
        <w:t>11%</w:t>
      </w:r>
      <w:r>
        <w:t>)</w:t>
      </w:r>
      <w:r w:rsidRPr="00595B07">
        <w:t xml:space="preserve"> and westerlies </w:t>
      </w:r>
      <w:r>
        <w:t>(</w:t>
      </w:r>
      <w:r w:rsidRPr="00595B07">
        <w:t>5%)</w:t>
      </w:r>
      <w:r>
        <w:t xml:space="preserve"> </w:t>
      </w:r>
      <w:r w:rsidRPr="00595B07">
        <w:t>were rare</w:t>
      </w:r>
      <w:r>
        <w:t xml:space="preserve"> (Figure </w:t>
      </w:r>
      <w:r w:rsidR="0074388F" w:rsidRPr="0074388F">
        <w:t>8</w:t>
      </w:r>
      <w:r>
        <w:t xml:space="preserve"> top)</w:t>
      </w:r>
      <w:r w:rsidRPr="00595B07">
        <w:t>. From the pollution roses it is evident that PM</w:t>
      </w:r>
      <w:r w:rsidRPr="000B66AE">
        <w:rPr>
          <w:vertAlign w:val="subscript"/>
        </w:rPr>
        <w:t xml:space="preserve">2.5 </w:t>
      </w:r>
      <w:r w:rsidRPr="00595B07">
        <w:t xml:space="preserve">concentrations nearly average were more frequent in November 2017 </w:t>
      </w:r>
      <w:r>
        <w:t>(</w:t>
      </w:r>
      <w:r w:rsidRPr="00595B07">
        <w:t>67%</w:t>
      </w:r>
      <w:r>
        <w:t>)</w:t>
      </w:r>
      <w:r w:rsidRPr="00595B07">
        <w:t xml:space="preserve"> than in the climatology </w:t>
      </w:r>
      <w:r>
        <w:t>(</w:t>
      </w:r>
      <w:r w:rsidRPr="00595B07">
        <w:t>26%)</w:t>
      </w:r>
      <w:r>
        <w:t xml:space="preserve">(Figure </w:t>
      </w:r>
      <w:r w:rsidR="0074388F" w:rsidRPr="0074388F">
        <w:t>8</w:t>
      </w:r>
      <w:r w:rsidR="0074388F">
        <w:t xml:space="preserve"> </w:t>
      </w:r>
      <w:r>
        <w:t>bottom)</w:t>
      </w:r>
      <w:r w:rsidRPr="00595B07">
        <w:t>. Conversely, above average, and extreme PM</w:t>
      </w:r>
      <w:r w:rsidRPr="000B66AE">
        <w:rPr>
          <w:vertAlign w:val="subscript"/>
        </w:rPr>
        <w:t xml:space="preserve">2.5 </w:t>
      </w:r>
      <w:r w:rsidRPr="00595B07">
        <w:t xml:space="preserve">concentrations occurred more frequently in November climatology </w:t>
      </w:r>
      <w:r w:rsidRPr="00E96F36">
        <w:t>(55% and 15%</w:t>
      </w:r>
      <w:r>
        <w:t xml:space="preserve"> respectively) </w:t>
      </w:r>
      <w:r w:rsidRPr="00595B07">
        <w:t xml:space="preserve">than in 2017 </w:t>
      </w:r>
      <w:r>
        <w:t>(</w:t>
      </w:r>
      <w:r w:rsidRPr="00595B07">
        <w:t>13% and 5%</w:t>
      </w:r>
      <w:r>
        <w:t xml:space="preserve"> respectively) (Figure </w:t>
      </w:r>
      <w:r w:rsidR="0074388F" w:rsidRPr="0074388F">
        <w:t>8</w:t>
      </w:r>
      <w:r>
        <w:t xml:space="preserve"> bottom)</w:t>
      </w:r>
      <w:r w:rsidRPr="00595B07">
        <w:t>. Similarly, nearly average concentrations were more common in December 2017 than in the climatology (67% and 26%</w:t>
      </w:r>
      <w:r>
        <w:t xml:space="preserve"> respectively</w:t>
      </w:r>
      <w:r w:rsidRPr="00595B07">
        <w:t>). High and extreme concentrations were also more frequent in December climatology</w:t>
      </w:r>
      <w:r>
        <w:t xml:space="preserve"> </w:t>
      </w:r>
      <w:r w:rsidRPr="00E96F36">
        <w:t>(40% and 11%</w:t>
      </w:r>
      <w:r>
        <w:t>) than in December 2017 (</w:t>
      </w:r>
      <w:r w:rsidRPr="00595B07">
        <w:t>23% and 4%</w:t>
      </w:r>
      <w:r>
        <w:t xml:space="preserve"> respectively</w:t>
      </w:r>
      <w:r w:rsidRPr="00595B07">
        <w:t>).</w:t>
      </w:r>
      <w:r>
        <w:t xml:space="preserve"> It appears that higher wind speeds and lower levels of mean PM</w:t>
      </w:r>
      <w:r w:rsidRPr="00845A59">
        <w:rPr>
          <w:vertAlign w:val="subscript"/>
        </w:rPr>
        <w:t>2.5</w:t>
      </w:r>
      <w:r>
        <w:t xml:space="preserve"> occurred in 2017 when compared to the climatology. </w:t>
      </w:r>
      <w:r w:rsidRPr="00B67141">
        <w:rPr>
          <w:highlight w:val="yellow"/>
        </w:rPr>
        <w:t>This result is consistent with doi:10.1016/j.atmosenv.2016.03.047 , which reports of</w:t>
      </w:r>
      <w:r>
        <w:t xml:space="preserve"> </w:t>
      </w:r>
    </w:p>
    <w:p w14:paraId="21E18F43" w14:textId="0C848157" w:rsidR="00F96CB5" w:rsidRDefault="00A1230B" w:rsidP="00A1230B">
      <w:pPr>
        <w:pStyle w:val="Heading3"/>
      </w:pPr>
      <w:bookmarkStart w:id="37" w:name="_Toc39790720"/>
      <w:r>
        <w:t>Trajectory analysis</w:t>
      </w:r>
      <w:bookmarkEnd w:id="37"/>
    </w:p>
    <w:p w14:paraId="644752A2" w14:textId="77777777" w:rsidR="00A43202" w:rsidRDefault="00A43202" w:rsidP="00A43202">
      <w:pPr>
        <w:pStyle w:val="Heading4"/>
      </w:pPr>
      <w:r>
        <w:t>Air masses affecting Beijing in November and December</w:t>
      </w:r>
    </w:p>
    <w:p w14:paraId="1F3A0478" w14:textId="77777777" w:rsidR="00A43202" w:rsidRDefault="00A43202" w:rsidP="00A43202"/>
    <w:p w14:paraId="0FCA2D7D" w14:textId="2AC1CC10" w:rsidR="00A43202" w:rsidRDefault="00A43202" w:rsidP="00A43202">
      <w:r>
        <w:t>F</w:t>
      </w:r>
      <w:r w:rsidRPr="002968BB">
        <w:t xml:space="preserve">ast north-westerly air masses had higher relative frequency in </w:t>
      </w:r>
      <w:r>
        <w:t xml:space="preserve">November </w:t>
      </w:r>
      <w:r w:rsidRPr="002968BB">
        <w:t>2017</w:t>
      </w:r>
      <w:r>
        <w:t xml:space="preserve"> (</w:t>
      </w:r>
      <w:r w:rsidRPr="00A96932">
        <w:t>73%</w:t>
      </w:r>
      <w:r>
        <w:t xml:space="preserve"> by MC2, 3, 4, 6, 7, 9)</w:t>
      </w:r>
      <w:r w:rsidRPr="002968BB">
        <w:t xml:space="preserve"> than in </w:t>
      </w:r>
      <w:r>
        <w:t>November</w:t>
      </w:r>
      <w:r w:rsidRPr="002968BB">
        <w:t xml:space="preserve"> climatology </w:t>
      </w:r>
      <w:r>
        <w:t>(35% by MC4, 5, 6, 7)</w:t>
      </w:r>
      <w:r w:rsidRPr="002968BB">
        <w:t xml:space="preserve"> (Table 10). </w:t>
      </w:r>
      <w:r>
        <w:t xml:space="preserve">Accordingly, north-westerly slow air masses </w:t>
      </w:r>
      <w:r w:rsidRPr="002968BB">
        <w:t xml:space="preserve">In November </w:t>
      </w:r>
      <w:r>
        <w:t>climatology occurred more frequently (65% by MC1, 2, 3) than in November 2017 (22% by MC1 and 5). In November 2017,</w:t>
      </w:r>
      <w:r w:rsidRPr="002968BB">
        <w:t xml:space="preserve"> a</w:t>
      </w:r>
      <w:r>
        <w:t>n additional type of air mass</w:t>
      </w:r>
      <w:r w:rsidRPr="002968BB">
        <w:t xml:space="preserve"> was identified (northerly slow recirculated</w:t>
      </w:r>
      <w:r>
        <w:t>, MC8</w:t>
      </w:r>
      <w:r w:rsidRPr="002968BB">
        <w:t>), which had minimal relative frequency (6%) (</w:t>
      </w:r>
      <w:r>
        <w:t>Table 10</w:t>
      </w:r>
      <w:r w:rsidRPr="002968BB">
        <w:t xml:space="preserve">). </w:t>
      </w:r>
      <w:r>
        <w:t>In December, north-westerly fast air masses were dominant in both periods, but occurred less frequently in climatology (42% MC1, 2, 4, 6) than in 2017 (76% by MC1, 2, 4, 5, 6) (Table 10) North-westerly slow were more frequent in December climatology (34% by MC3 and MC5) than in 2017 (10% MC3)(Table 10), but the latter, was recirculated (MC3). Northerly fast was identified in both periods of December and had similar relative frequency (MC7 in 2017, 14% and MC7 in climatology, 13%). In December climatology, a newly identified air mass type occurred (MC8, north-easterly slow) which accounted for 10% of the total air mass arriving in Beijing during that time (Table 10).</w:t>
      </w:r>
    </w:p>
    <w:p w14:paraId="5A3FC93C" w14:textId="68439E14" w:rsidR="00A43202" w:rsidRDefault="00A43202" w:rsidP="00A43202">
      <w:r>
        <w:t xml:space="preserve">Climatology results are consistent with previous similar studies, </w:t>
      </w:r>
      <w:hyperlink r:id="rId15" w:history="1">
        <w:r w:rsidRPr="00D114F0">
          <w:rPr>
            <w:rStyle w:val="Hyperlink"/>
          </w:rPr>
          <w:t>http://dx.doi.org/10.1016/j.jes.2016.06.03</w:t>
        </w:r>
      </w:hyperlink>
      <w:r>
        <w:t>, which found a greater occurrence of fast north-westerly air masses during winter in Beijing, with minor occurrence of slow recirculated north-e</w:t>
      </w:r>
      <w:r w:rsidR="00F96CB5">
        <w:t>a</w:t>
      </w:r>
      <w:r>
        <w:t>sterly air masses.</w:t>
      </w:r>
    </w:p>
    <w:p w14:paraId="5C17DECF" w14:textId="005E873B" w:rsidR="00A43202" w:rsidRDefault="00A43202" w:rsidP="00F96CB5">
      <w:pPr>
        <w:pStyle w:val="Heading3"/>
      </w:pPr>
      <w:bookmarkStart w:id="38" w:name="_Toc39790721"/>
      <w:r>
        <w:t>Residence time, travel path and mean PM</w:t>
      </w:r>
      <w:r w:rsidRPr="002E4080">
        <w:rPr>
          <w:vertAlign w:val="subscript"/>
        </w:rPr>
        <w:t>2.5</w:t>
      </w:r>
      <w:r>
        <w:t xml:space="preserve"> concentrations</w:t>
      </w:r>
      <w:bookmarkEnd w:id="38"/>
    </w:p>
    <w:p w14:paraId="1ACB8724" w14:textId="77777777" w:rsidR="00A43202" w:rsidRDefault="00A43202" w:rsidP="00F96CB5">
      <w:pPr>
        <w:pStyle w:val="Heading4"/>
      </w:pPr>
      <w:r>
        <w:t xml:space="preserve">November </w:t>
      </w:r>
    </w:p>
    <w:p w14:paraId="0D0C1EB0" w14:textId="77777777" w:rsidR="00A43202" w:rsidRDefault="00A43202" w:rsidP="00A43202"/>
    <w:p w14:paraId="79E01115" w14:textId="77777777" w:rsidR="00AB3F53" w:rsidRDefault="00A43202" w:rsidP="00A43202">
      <w:r>
        <w:t>In climatology, MC2 (17% relative frequency) was associated with the highest mean PM</w:t>
      </w:r>
      <w:r w:rsidRPr="00930AE3">
        <w:rPr>
          <w:vertAlign w:val="subscript"/>
        </w:rPr>
        <w:t xml:space="preserve">2.5 </w:t>
      </w:r>
      <w:r>
        <w:t xml:space="preserve">concentrations (extreme). Air masses associated with MC2 travelled through some of the most industrialised areas surrounding Beijing, where PM </w:t>
      </w:r>
      <w:r w:rsidRPr="00930AE3">
        <w:rPr>
          <w:vertAlign w:val="subscript"/>
        </w:rPr>
        <w:t>2.5</w:t>
      </w:r>
      <w:r>
        <w:t xml:space="preserve"> emissions are intense (Shanxi, </w:t>
      </w:r>
      <w:proofErr w:type="gramStart"/>
      <w:r>
        <w:t>Shaanxi</w:t>
      </w:r>
      <w:proofErr w:type="gramEnd"/>
      <w:r>
        <w:t xml:space="preserve"> and Hebei) (Figure 11-12). The long permanence time and travel path of this cluster over these areas might justify its association with extreme </w:t>
      </w:r>
    </w:p>
    <w:tbl>
      <w:tblPr>
        <w:tblW w:w="0" w:type="auto"/>
        <w:tblLook w:val="04A0" w:firstRow="1" w:lastRow="0" w:firstColumn="1" w:lastColumn="0" w:noHBand="0" w:noVBand="1"/>
      </w:tblPr>
      <w:tblGrid>
        <w:gridCol w:w="1321"/>
        <w:gridCol w:w="1026"/>
        <w:gridCol w:w="1449"/>
        <w:gridCol w:w="1392"/>
        <w:gridCol w:w="1583"/>
        <w:gridCol w:w="1599"/>
        <w:gridCol w:w="1599"/>
      </w:tblGrid>
      <w:tr w:rsidR="00AB3F53" w14:paraId="7A87E420" w14:textId="77777777" w:rsidTr="00BF5C93">
        <w:tc>
          <w:tcPr>
            <w:tcW w:w="1321" w:type="dxa"/>
          </w:tcPr>
          <w:p w14:paraId="23FC4C17" w14:textId="77777777" w:rsidR="00AB3F53" w:rsidRPr="007E1141" w:rsidRDefault="00AB3F53" w:rsidP="00BF5C93">
            <w:pPr>
              <w:rPr>
                <w:b/>
                <w:bCs/>
              </w:rPr>
            </w:pPr>
            <w:r w:rsidRPr="007E1141">
              <w:rPr>
                <w:b/>
                <w:bCs/>
              </w:rPr>
              <w:lastRenderedPageBreak/>
              <w:t>Period</w:t>
            </w:r>
          </w:p>
        </w:tc>
        <w:tc>
          <w:tcPr>
            <w:tcW w:w="1026" w:type="dxa"/>
          </w:tcPr>
          <w:p w14:paraId="20FFD2C4" w14:textId="77777777" w:rsidR="00AB3F53" w:rsidRPr="007E1141" w:rsidRDefault="00AB3F53" w:rsidP="00BF5C93">
            <w:pPr>
              <w:rPr>
                <w:b/>
                <w:bCs/>
              </w:rPr>
            </w:pPr>
            <w:r w:rsidRPr="007E1141">
              <w:rPr>
                <w:b/>
                <w:bCs/>
              </w:rPr>
              <w:t>Cluster number</w:t>
            </w:r>
          </w:p>
        </w:tc>
        <w:tc>
          <w:tcPr>
            <w:tcW w:w="1449" w:type="dxa"/>
          </w:tcPr>
          <w:p w14:paraId="11457CD4" w14:textId="77777777" w:rsidR="00AB3F53" w:rsidRPr="007E1141" w:rsidRDefault="00AB3F53" w:rsidP="00BF5C93">
            <w:pPr>
              <w:rPr>
                <w:b/>
                <w:bCs/>
              </w:rPr>
            </w:pPr>
            <w:r w:rsidRPr="007E1141">
              <w:rPr>
                <w:b/>
                <w:bCs/>
              </w:rPr>
              <w:t>Direction and type</w:t>
            </w:r>
          </w:p>
        </w:tc>
        <w:tc>
          <w:tcPr>
            <w:tcW w:w="1392" w:type="dxa"/>
          </w:tcPr>
          <w:p w14:paraId="31D27967" w14:textId="77777777" w:rsidR="00AB3F53" w:rsidRPr="007E1141" w:rsidRDefault="00AB3F53" w:rsidP="00BF5C93">
            <w:pPr>
              <w:rPr>
                <w:b/>
                <w:bCs/>
              </w:rPr>
            </w:pPr>
            <w:r w:rsidRPr="007E1141">
              <w:rPr>
                <w:b/>
                <w:bCs/>
              </w:rPr>
              <w:t xml:space="preserve">Relative </w:t>
            </w:r>
            <w:r>
              <w:rPr>
                <w:b/>
                <w:bCs/>
              </w:rPr>
              <w:t>frequency</w:t>
            </w:r>
          </w:p>
        </w:tc>
        <w:tc>
          <w:tcPr>
            <w:tcW w:w="1583" w:type="dxa"/>
          </w:tcPr>
          <w:p w14:paraId="72883A95" w14:textId="77777777" w:rsidR="00AB3F53" w:rsidRPr="007E1141" w:rsidRDefault="00AB3F53" w:rsidP="00BF5C93">
            <w:pPr>
              <w:rPr>
                <w:b/>
                <w:bCs/>
              </w:rPr>
            </w:pPr>
            <w:r w:rsidRPr="007E1141">
              <w:rPr>
                <w:b/>
                <w:bCs/>
              </w:rPr>
              <w:t xml:space="preserve">Classification </w:t>
            </w:r>
            <w:r>
              <w:rPr>
                <w:b/>
                <w:bCs/>
              </w:rPr>
              <w:t xml:space="preserve">according to mean </w:t>
            </w:r>
            <w:r w:rsidRPr="007E1141">
              <w:rPr>
                <w:b/>
                <w:bCs/>
              </w:rPr>
              <w:t>PM</w:t>
            </w:r>
            <w:r w:rsidRPr="00644745">
              <w:rPr>
                <w:b/>
                <w:bCs/>
                <w:vertAlign w:val="subscript"/>
              </w:rPr>
              <w:t xml:space="preserve">2.5 </w:t>
            </w:r>
            <w:r w:rsidRPr="007E1141">
              <w:rPr>
                <w:b/>
                <w:bCs/>
              </w:rPr>
              <w:t>concentrations</w:t>
            </w:r>
          </w:p>
        </w:tc>
        <w:tc>
          <w:tcPr>
            <w:tcW w:w="1599" w:type="dxa"/>
          </w:tcPr>
          <w:p w14:paraId="62E1F227" w14:textId="18131B04" w:rsidR="00AB3F53" w:rsidRDefault="00AB3F53" w:rsidP="00BF5C93">
            <w:pPr>
              <w:rPr>
                <w:b/>
                <w:bCs/>
              </w:rPr>
            </w:pPr>
            <w:r>
              <w:rPr>
                <w:b/>
                <w:bCs/>
              </w:rPr>
              <w:t xml:space="preserve">Relative frequency by mean </w:t>
            </w:r>
            <w:r w:rsidRPr="007E1141">
              <w:rPr>
                <w:b/>
                <w:bCs/>
              </w:rPr>
              <w:t>PM</w:t>
            </w:r>
            <w:r w:rsidRPr="00644745">
              <w:rPr>
                <w:b/>
                <w:bCs/>
                <w:vertAlign w:val="subscript"/>
              </w:rPr>
              <w:t xml:space="preserve">2.5 </w:t>
            </w:r>
            <w:r w:rsidRPr="007E1141">
              <w:rPr>
                <w:b/>
                <w:bCs/>
              </w:rPr>
              <w:t>concentrations</w:t>
            </w:r>
          </w:p>
        </w:tc>
        <w:tc>
          <w:tcPr>
            <w:tcW w:w="1599" w:type="dxa"/>
          </w:tcPr>
          <w:p w14:paraId="6F3C61FC" w14:textId="264FEA73" w:rsidR="00AB3F53" w:rsidRPr="007E1141" w:rsidRDefault="00AB3F53" w:rsidP="00BF5C93">
            <w:pPr>
              <w:rPr>
                <w:b/>
                <w:bCs/>
              </w:rPr>
            </w:pPr>
            <w:r>
              <w:rPr>
                <w:b/>
                <w:bCs/>
              </w:rPr>
              <w:t xml:space="preserve">Relative frequency </w:t>
            </w:r>
            <w:r w:rsidRPr="007E1141">
              <w:rPr>
                <w:b/>
                <w:bCs/>
              </w:rPr>
              <w:t>by direction and type</w:t>
            </w:r>
          </w:p>
        </w:tc>
      </w:tr>
      <w:tr w:rsidR="00AB3F53" w14:paraId="416A77AB" w14:textId="77777777" w:rsidTr="00BF5C93">
        <w:tc>
          <w:tcPr>
            <w:tcW w:w="1321" w:type="dxa"/>
            <w:vMerge w:val="restart"/>
          </w:tcPr>
          <w:p w14:paraId="4A4788E6" w14:textId="77777777" w:rsidR="00AB3F53" w:rsidRDefault="00AB3F53" w:rsidP="00BF5C93">
            <w:r w:rsidRPr="007E1141">
              <w:t>November 2017</w:t>
            </w:r>
          </w:p>
        </w:tc>
        <w:tc>
          <w:tcPr>
            <w:tcW w:w="1026" w:type="dxa"/>
          </w:tcPr>
          <w:p w14:paraId="355BC156" w14:textId="77777777" w:rsidR="00AB3F53" w:rsidRDefault="00AB3F53" w:rsidP="00BF5C93">
            <w:r w:rsidRPr="00B3254A">
              <w:rPr>
                <w:highlight w:val="cyan"/>
              </w:rPr>
              <w:t>MC1</w:t>
            </w:r>
          </w:p>
        </w:tc>
        <w:tc>
          <w:tcPr>
            <w:tcW w:w="1449" w:type="dxa"/>
          </w:tcPr>
          <w:p w14:paraId="1C14DBA8" w14:textId="77777777" w:rsidR="00AB3F53" w:rsidRDefault="00AB3F53" w:rsidP="00BF5C93">
            <w:r>
              <w:rPr>
                <w:highlight w:val="cyan"/>
              </w:rPr>
              <w:t>NW slow</w:t>
            </w:r>
          </w:p>
        </w:tc>
        <w:tc>
          <w:tcPr>
            <w:tcW w:w="1392" w:type="dxa"/>
          </w:tcPr>
          <w:p w14:paraId="673B8695" w14:textId="77777777" w:rsidR="00AB3F53" w:rsidRDefault="00AB3F53" w:rsidP="00BF5C93">
            <w:r w:rsidRPr="00B3254A">
              <w:rPr>
                <w:highlight w:val="cyan"/>
              </w:rPr>
              <w:t>11%</w:t>
            </w:r>
          </w:p>
        </w:tc>
        <w:tc>
          <w:tcPr>
            <w:tcW w:w="1583" w:type="dxa"/>
          </w:tcPr>
          <w:p w14:paraId="71A6F810" w14:textId="77777777" w:rsidR="00AB3F53" w:rsidRPr="007E1141" w:rsidRDefault="00AB3F53" w:rsidP="00BF5C93">
            <w:pPr>
              <w:rPr>
                <w:highlight w:val="red"/>
              </w:rPr>
            </w:pPr>
            <w:r w:rsidRPr="007E1141">
              <w:rPr>
                <w:highlight w:val="red"/>
              </w:rPr>
              <w:t>High</w:t>
            </w:r>
          </w:p>
        </w:tc>
        <w:tc>
          <w:tcPr>
            <w:tcW w:w="1599" w:type="dxa"/>
          </w:tcPr>
          <w:p w14:paraId="3823EC99" w14:textId="3586826D" w:rsidR="00AB3F53" w:rsidRDefault="00AB3F53" w:rsidP="00BF5C93">
            <w:r w:rsidRPr="007E1141">
              <w:rPr>
                <w:highlight w:val="yellow"/>
              </w:rPr>
              <w:t>Nearly average</w:t>
            </w:r>
          </w:p>
        </w:tc>
        <w:tc>
          <w:tcPr>
            <w:tcW w:w="1599" w:type="dxa"/>
          </w:tcPr>
          <w:p w14:paraId="2D877A45" w14:textId="11139ABD" w:rsidR="00AB3F53" w:rsidRDefault="00AB3F53" w:rsidP="00BF5C93">
            <w:r>
              <w:t>NW slow 22</w:t>
            </w:r>
          </w:p>
        </w:tc>
      </w:tr>
      <w:tr w:rsidR="00AB3F53" w14:paraId="3D7BD061" w14:textId="77777777" w:rsidTr="00BF5C93">
        <w:tc>
          <w:tcPr>
            <w:tcW w:w="1321" w:type="dxa"/>
            <w:vMerge/>
          </w:tcPr>
          <w:p w14:paraId="2C7DA35A" w14:textId="77777777" w:rsidR="00AB3F53" w:rsidRDefault="00AB3F53" w:rsidP="00BF5C93"/>
        </w:tc>
        <w:tc>
          <w:tcPr>
            <w:tcW w:w="1026" w:type="dxa"/>
          </w:tcPr>
          <w:p w14:paraId="6AF0916E" w14:textId="77777777" w:rsidR="00AB3F53" w:rsidRDefault="00AB3F53" w:rsidP="00BF5C93">
            <w:r w:rsidRPr="00B3254A">
              <w:rPr>
                <w:highlight w:val="cyan"/>
              </w:rPr>
              <w:t>MC2</w:t>
            </w:r>
          </w:p>
        </w:tc>
        <w:tc>
          <w:tcPr>
            <w:tcW w:w="1449" w:type="dxa"/>
          </w:tcPr>
          <w:p w14:paraId="2A080BB8" w14:textId="77777777" w:rsidR="00AB3F53" w:rsidRDefault="00AB3F53" w:rsidP="00BF5C93">
            <w:r>
              <w:rPr>
                <w:highlight w:val="cyan"/>
              </w:rPr>
              <w:t>NW fast</w:t>
            </w:r>
          </w:p>
        </w:tc>
        <w:tc>
          <w:tcPr>
            <w:tcW w:w="1392" w:type="dxa"/>
          </w:tcPr>
          <w:p w14:paraId="11B654E8" w14:textId="77777777" w:rsidR="00AB3F53" w:rsidRDefault="00AB3F53" w:rsidP="00BF5C93">
            <w:r w:rsidRPr="00B3254A">
              <w:rPr>
                <w:highlight w:val="cyan"/>
              </w:rPr>
              <w:t>18%</w:t>
            </w:r>
          </w:p>
        </w:tc>
        <w:tc>
          <w:tcPr>
            <w:tcW w:w="1583" w:type="dxa"/>
          </w:tcPr>
          <w:p w14:paraId="1AE41190" w14:textId="77777777" w:rsidR="00AB3F53" w:rsidRPr="007E1141" w:rsidRDefault="00AB3F53" w:rsidP="00BF5C93">
            <w:pPr>
              <w:rPr>
                <w:highlight w:val="yellow"/>
              </w:rPr>
            </w:pPr>
            <w:r w:rsidRPr="007E1141">
              <w:rPr>
                <w:highlight w:val="yellow"/>
              </w:rPr>
              <w:t>Nearly average</w:t>
            </w:r>
          </w:p>
        </w:tc>
        <w:tc>
          <w:tcPr>
            <w:tcW w:w="1599" w:type="dxa"/>
          </w:tcPr>
          <w:p w14:paraId="73058430" w14:textId="298DC265" w:rsidR="00AB3F53" w:rsidRDefault="00AB3F53" w:rsidP="00BF5C93">
            <w:r w:rsidRPr="007E1141">
              <w:rPr>
                <w:highlight w:val="red"/>
              </w:rPr>
              <w:t>High</w:t>
            </w:r>
          </w:p>
        </w:tc>
        <w:tc>
          <w:tcPr>
            <w:tcW w:w="1599" w:type="dxa"/>
          </w:tcPr>
          <w:p w14:paraId="3A828D84" w14:textId="55387C4D" w:rsidR="00AB3F53" w:rsidRDefault="00AB3F53" w:rsidP="00BF5C93">
            <w:r>
              <w:t>NW fast:73</w:t>
            </w:r>
          </w:p>
        </w:tc>
      </w:tr>
      <w:tr w:rsidR="00AB3F53" w14:paraId="449AE0BF" w14:textId="77777777" w:rsidTr="00BF5C93">
        <w:tc>
          <w:tcPr>
            <w:tcW w:w="1321" w:type="dxa"/>
            <w:vMerge/>
          </w:tcPr>
          <w:p w14:paraId="51F5E165" w14:textId="77777777" w:rsidR="00AB3F53" w:rsidRDefault="00AB3F53" w:rsidP="00BF5C93"/>
        </w:tc>
        <w:tc>
          <w:tcPr>
            <w:tcW w:w="1026" w:type="dxa"/>
          </w:tcPr>
          <w:p w14:paraId="60D4B675" w14:textId="77777777" w:rsidR="00AB3F53" w:rsidRDefault="00AB3F53" w:rsidP="00BF5C93">
            <w:r w:rsidRPr="00B3254A">
              <w:rPr>
                <w:highlight w:val="cyan"/>
              </w:rPr>
              <w:t>MC3</w:t>
            </w:r>
          </w:p>
        </w:tc>
        <w:tc>
          <w:tcPr>
            <w:tcW w:w="1449" w:type="dxa"/>
          </w:tcPr>
          <w:p w14:paraId="5B688D61" w14:textId="77777777" w:rsidR="00AB3F53" w:rsidRDefault="00AB3F53" w:rsidP="00BF5C93">
            <w:r>
              <w:rPr>
                <w:highlight w:val="cyan"/>
              </w:rPr>
              <w:t>NW fast</w:t>
            </w:r>
          </w:p>
        </w:tc>
        <w:tc>
          <w:tcPr>
            <w:tcW w:w="1392" w:type="dxa"/>
          </w:tcPr>
          <w:p w14:paraId="5504AB23" w14:textId="77777777" w:rsidR="00AB3F53" w:rsidRDefault="00AB3F53" w:rsidP="00BF5C93">
            <w:r w:rsidRPr="00B3254A">
              <w:rPr>
                <w:highlight w:val="cyan"/>
              </w:rPr>
              <w:t>14%</w:t>
            </w:r>
          </w:p>
        </w:tc>
        <w:tc>
          <w:tcPr>
            <w:tcW w:w="1583" w:type="dxa"/>
          </w:tcPr>
          <w:p w14:paraId="2F2642F2" w14:textId="77777777" w:rsidR="00AB3F53" w:rsidRPr="007E1141" w:rsidRDefault="00AB3F53" w:rsidP="00BF5C93">
            <w:pPr>
              <w:rPr>
                <w:highlight w:val="yellow"/>
              </w:rPr>
            </w:pPr>
            <w:r w:rsidRPr="007E1141">
              <w:rPr>
                <w:highlight w:val="yellow"/>
              </w:rPr>
              <w:t>Nearly average</w:t>
            </w:r>
          </w:p>
        </w:tc>
        <w:tc>
          <w:tcPr>
            <w:tcW w:w="1599" w:type="dxa"/>
          </w:tcPr>
          <w:p w14:paraId="4FA66999" w14:textId="77777777" w:rsidR="00AB3F53" w:rsidRDefault="00AB3F53" w:rsidP="00BF5C93"/>
        </w:tc>
        <w:tc>
          <w:tcPr>
            <w:tcW w:w="1599" w:type="dxa"/>
            <w:vMerge w:val="restart"/>
          </w:tcPr>
          <w:p w14:paraId="69E30099" w14:textId="35AD2D0F" w:rsidR="00AB3F53" w:rsidRDefault="00AB3F53" w:rsidP="00BF5C93">
            <w:r>
              <w:t>N slow (recirculated):6</w:t>
            </w:r>
          </w:p>
        </w:tc>
      </w:tr>
      <w:tr w:rsidR="00AB3F53" w14:paraId="617D8D6B" w14:textId="77777777" w:rsidTr="00BF5C93">
        <w:tc>
          <w:tcPr>
            <w:tcW w:w="1321" w:type="dxa"/>
            <w:vMerge/>
          </w:tcPr>
          <w:p w14:paraId="04ACE033" w14:textId="77777777" w:rsidR="00AB3F53" w:rsidRDefault="00AB3F53" w:rsidP="00BF5C93"/>
        </w:tc>
        <w:tc>
          <w:tcPr>
            <w:tcW w:w="1026" w:type="dxa"/>
          </w:tcPr>
          <w:p w14:paraId="7721ABB6" w14:textId="77777777" w:rsidR="00AB3F53" w:rsidRDefault="00AB3F53" w:rsidP="00BF5C93">
            <w:r w:rsidRPr="00B3254A">
              <w:rPr>
                <w:highlight w:val="cyan"/>
              </w:rPr>
              <w:t>MC4</w:t>
            </w:r>
          </w:p>
        </w:tc>
        <w:tc>
          <w:tcPr>
            <w:tcW w:w="1449" w:type="dxa"/>
          </w:tcPr>
          <w:p w14:paraId="61C5653E" w14:textId="77777777" w:rsidR="00AB3F53" w:rsidRDefault="00AB3F53" w:rsidP="00BF5C93">
            <w:r>
              <w:rPr>
                <w:highlight w:val="cyan"/>
              </w:rPr>
              <w:t>NW fast</w:t>
            </w:r>
          </w:p>
        </w:tc>
        <w:tc>
          <w:tcPr>
            <w:tcW w:w="1392" w:type="dxa"/>
          </w:tcPr>
          <w:p w14:paraId="6CC9ECBD" w14:textId="77777777" w:rsidR="00AB3F53" w:rsidRDefault="00AB3F53" w:rsidP="00BF5C93">
            <w:r w:rsidRPr="00B3254A">
              <w:rPr>
                <w:highlight w:val="cyan"/>
              </w:rPr>
              <w:t>9%</w:t>
            </w:r>
          </w:p>
        </w:tc>
        <w:tc>
          <w:tcPr>
            <w:tcW w:w="1583" w:type="dxa"/>
          </w:tcPr>
          <w:p w14:paraId="198BFA1C" w14:textId="77777777" w:rsidR="00AB3F53" w:rsidRPr="007E1141" w:rsidRDefault="00AB3F53" w:rsidP="00BF5C93">
            <w:pPr>
              <w:rPr>
                <w:highlight w:val="yellow"/>
              </w:rPr>
            </w:pPr>
            <w:r w:rsidRPr="007E1141">
              <w:rPr>
                <w:highlight w:val="yellow"/>
              </w:rPr>
              <w:t>Nearly average</w:t>
            </w:r>
          </w:p>
        </w:tc>
        <w:tc>
          <w:tcPr>
            <w:tcW w:w="1599" w:type="dxa"/>
          </w:tcPr>
          <w:p w14:paraId="0132EFAA" w14:textId="77777777" w:rsidR="00AB3F53" w:rsidRDefault="00AB3F53" w:rsidP="00BF5C93"/>
        </w:tc>
        <w:tc>
          <w:tcPr>
            <w:tcW w:w="1599" w:type="dxa"/>
            <w:vMerge/>
          </w:tcPr>
          <w:p w14:paraId="2A06C9EF" w14:textId="3E2DE18F" w:rsidR="00AB3F53" w:rsidRDefault="00AB3F53" w:rsidP="00BF5C93"/>
        </w:tc>
      </w:tr>
      <w:tr w:rsidR="00AB3F53" w14:paraId="32795A7E" w14:textId="77777777" w:rsidTr="00BF5C93">
        <w:tc>
          <w:tcPr>
            <w:tcW w:w="1321" w:type="dxa"/>
            <w:vMerge/>
          </w:tcPr>
          <w:p w14:paraId="28A73989" w14:textId="77777777" w:rsidR="00AB3F53" w:rsidRDefault="00AB3F53" w:rsidP="00BF5C93"/>
        </w:tc>
        <w:tc>
          <w:tcPr>
            <w:tcW w:w="1026" w:type="dxa"/>
          </w:tcPr>
          <w:p w14:paraId="3256F352" w14:textId="77777777" w:rsidR="00AB3F53" w:rsidRDefault="00AB3F53" w:rsidP="00BF5C93">
            <w:r w:rsidRPr="00B3254A">
              <w:rPr>
                <w:highlight w:val="cyan"/>
              </w:rPr>
              <w:t>MC5</w:t>
            </w:r>
          </w:p>
        </w:tc>
        <w:tc>
          <w:tcPr>
            <w:tcW w:w="1449" w:type="dxa"/>
          </w:tcPr>
          <w:p w14:paraId="4CC14D41" w14:textId="77777777" w:rsidR="00AB3F53" w:rsidRDefault="00AB3F53" w:rsidP="00BF5C93">
            <w:r>
              <w:rPr>
                <w:highlight w:val="cyan"/>
              </w:rPr>
              <w:t>NW slow</w:t>
            </w:r>
          </w:p>
        </w:tc>
        <w:tc>
          <w:tcPr>
            <w:tcW w:w="1392" w:type="dxa"/>
          </w:tcPr>
          <w:p w14:paraId="2EBDA6DB" w14:textId="77777777" w:rsidR="00AB3F53" w:rsidRDefault="00AB3F53" w:rsidP="00BF5C93">
            <w:r w:rsidRPr="00B3254A">
              <w:rPr>
                <w:highlight w:val="cyan"/>
              </w:rPr>
              <w:t>11%</w:t>
            </w:r>
          </w:p>
        </w:tc>
        <w:tc>
          <w:tcPr>
            <w:tcW w:w="1583" w:type="dxa"/>
          </w:tcPr>
          <w:p w14:paraId="3CB6FD25" w14:textId="77777777" w:rsidR="00AB3F53" w:rsidRPr="007E1141" w:rsidRDefault="00AB3F53" w:rsidP="00BF5C93">
            <w:pPr>
              <w:rPr>
                <w:highlight w:val="yellow"/>
              </w:rPr>
            </w:pPr>
            <w:r w:rsidRPr="007E1141">
              <w:rPr>
                <w:highlight w:val="yellow"/>
              </w:rPr>
              <w:t>Nearly average</w:t>
            </w:r>
          </w:p>
        </w:tc>
        <w:tc>
          <w:tcPr>
            <w:tcW w:w="1599" w:type="dxa"/>
          </w:tcPr>
          <w:p w14:paraId="7C91CC4E" w14:textId="77777777" w:rsidR="00AB3F53" w:rsidRDefault="00AB3F53" w:rsidP="00BF5C93"/>
        </w:tc>
        <w:tc>
          <w:tcPr>
            <w:tcW w:w="1599" w:type="dxa"/>
            <w:vMerge/>
          </w:tcPr>
          <w:p w14:paraId="531A4942" w14:textId="1A20EF87" w:rsidR="00AB3F53" w:rsidRDefault="00AB3F53" w:rsidP="00BF5C93"/>
        </w:tc>
      </w:tr>
      <w:tr w:rsidR="00AB3F53" w14:paraId="78FB72C4" w14:textId="77777777" w:rsidTr="00BF5C93">
        <w:tc>
          <w:tcPr>
            <w:tcW w:w="1321" w:type="dxa"/>
            <w:vMerge/>
          </w:tcPr>
          <w:p w14:paraId="749174BA" w14:textId="77777777" w:rsidR="00AB3F53" w:rsidRDefault="00AB3F53" w:rsidP="00BF5C93"/>
        </w:tc>
        <w:tc>
          <w:tcPr>
            <w:tcW w:w="1026" w:type="dxa"/>
          </w:tcPr>
          <w:p w14:paraId="0B38056D" w14:textId="77777777" w:rsidR="00AB3F53" w:rsidRDefault="00AB3F53" w:rsidP="00BF5C93">
            <w:r w:rsidRPr="00B3254A">
              <w:rPr>
                <w:highlight w:val="cyan"/>
              </w:rPr>
              <w:t>MC6</w:t>
            </w:r>
          </w:p>
        </w:tc>
        <w:tc>
          <w:tcPr>
            <w:tcW w:w="1449" w:type="dxa"/>
          </w:tcPr>
          <w:p w14:paraId="7F34D1D4" w14:textId="77777777" w:rsidR="00AB3F53" w:rsidRDefault="00AB3F53" w:rsidP="00BF5C93">
            <w:r>
              <w:rPr>
                <w:highlight w:val="cyan"/>
              </w:rPr>
              <w:t>NW fast</w:t>
            </w:r>
          </w:p>
        </w:tc>
        <w:tc>
          <w:tcPr>
            <w:tcW w:w="1392" w:type="dxa"/>
          </w:tcPr>
          <w:p w14:paraId="2862AACD" w14:textId="77777777" w:rsidR="00AB3F53" w:rsidRDefault="00AB3F53" w:rsidP="00BF5C93">
            <w:r w:rsidRPr="00B3254A">
              <w:rPr>
                <w:highlight w:val="cyan"/>
              </w:rPr>
              <w:t>16%</w:t>
            </w:r>
          </w:p>
        </w:tc>
        <w:tc>
          <w:tcPr>
            <w:tcW w:w="1583" w:type="dxa"/>
          </w:tcPr>
          <w:p w14:paraId="6C3F4CD1" w14:textId="77777777" w:rsidR="00AB3F53" w:rsidRPr="007E1141" w:rsidRDefault="00AB3F53" w:rsidP="00BF5C93">
            <w:pPr>
              <w:rPr>
                <w:highlight w:val="yellow"/>
              </w:rPr>
            </w:pPr>
            <w:r w:rsidRPr="007E1141">
              <w:rPr>
                <w:highlight w:val="yellow"/>
              </w:rPr>
              <w:t>Nearly average</w:t>
            </w:r>
          </w:p>
        </w:tc>
        <w:tc>
          <w:tcPr>
            <w:tcW w:w="1599" w:type="dxa"/>
          </w:tcPr>
          <w:p w14:paraId="44B47BBE" w14:textId="77777777" w:rsidR="00AB3F53" w:rsidRDefault="00AB3F53" w:rsidP="00BF5C93"/>
        </w:tc>
        <w:tc>
          <w:tcPr>
            <w:tcW w:w="1599" w:type="dxa"/>
            <w:vMerge/>
          </w:tcPr>
          <w:p w14:paraId="5372DFAB" w14:textId="0057D5DF" w:rsidR="00AB3F53" w:rsidRDefault="00AB3F53" w:rsidP="00BF5C93"/>
        </w:tc>
      </w:tr>
      <w:tr w:rsidR="00AB3F53" w14:paraId="68790A27" w14:textId="77777777" w:rsidTr="00BF5C93">
        <w:tc>
          <w:tcPr>
            <w:tcW w:w="1321" w:type="dxa"/>
            <w:vMerge/>
          </w:tcPr>
          <w:p w14:paraId="616ECCA0" w14:textId="77777777" w:rsidR="00AB3F53" w:rsidRDefault="00AB3F53" w:rsidP="00BF5C93"/>
        </w:tc>
        <w:tc>
          <w:tcPr>
            <w:tcW w:w="1026" w:type="dxa"/>
          </w:tcPr>
          <w:p w14:paraId="72AD070A" w14:textId="77777777" w:rsidR="00AB3F53" w:rsidRDefault="00AB3F53" w:rsidP="00BF5C93">
            <w:r w:rsidRPr="00B3254A">
              <w:rPr>
                <w:highlight w:val="cyan"/>
              </w:rPr>
              <w:t>MC7</w:t>
            </w:r>
          </w:p>
        </w:tc>
        <w:tc>
          <w:tcPr>
            <w:tcW w:w="1449" w:type="dxa"/>
          </w:tcPr>
          <w:p w14:paraId="72F40091" w14:textId="77777777" w:rsidR="00AB3F53" w:rsidRDefault="00AB3F53" w:rsidP="00BF5C93">
            <w:r>
              <w:rPr>
                <w:highlight w:val="cyan"/>
              </w:rPr>
              <w:t>NW fast</w:t>
            </w:r>
          </w:p>
        </w:tc>
        <w:tc>
          <w:tcPr>
            <w:tcW w:w="1392" w:type="dxa"/>
          </w:tcPr>
          <w:p w14:paraId="15C6B749" w14:textId="77777777" w:rsidR="00AB3F53" w:rsidRDefault="00AB3F53" w:rsidP="00BF5C93">
            <w:r w:rsidRPr="00B3254A">
              <w:rPr>
                <w:highlight w:val="cyan"/>
              </w:rPr>
              <w:t>15%</w:t>
            </w:r>
          </w:p>
        </w:tc>
        <w:tc>
          <w:tcPr>
            <w:tcW w:w="1583" w:type="dxa"/>
          </w:tcPr>
          <w:p w14:paraId="037221B2" w14:textId="77777777" w:rsidR="00AB3F53" w:rsidRPr="007E1141" w:rsidRDefault="00AB3F53" w:rsidP="00BF5C93">
            <w:pPr>
              <w:rPr>
                <w:highlight w:val="yellow"/>
              </w:rPr>
            </w:pPr>
            <w:r w:rsidRPr="007E1141">
              <w:rPr>
                <w:highlight w:val="yellow"/>
              </w:rPr>
              <w:t>Nearly average</w:t>
            </w:r>
          </w:p>
        </w:tc>
        <w:tc>
          <w:tcPr>
            <w:tcW w:w="1599" w:type="dxa"/>
          </w:tcPr>
          <w:p w14:paraId="0F2E4EE0" w14:textId="77777777" w:rsidR="00AB3F53" w:rsidRDefault="00AB3F53" w:rsidP="00BF5C93"/>
        </w:tc>
        <w:tc>
          <w:tcPr>
            <w:tcW w:w="1599" w:type="dxa"/>
            <w:vMerge/>
          </w:tcPr>
          <w:p w14:paraId="4C8369A7" w14:textId="5AFBF68C" w:rsidR="00AB3F53" w:rsidRDefault="00AB3F53" w:rsidP="00BF5C93"/>
        </w:tc>
      </w:tr>
      <w:tr w:rsidR="00AB3F53" w14:paraId="055CA04E" w14:textId="77777777" w:rsidTr="00BF5C93">
        <w:tc>
          <w:tcPr>
            <w:tcW w:w="1321" w:type="dxa"/>
            <w:vMerge/>
          </w:tcPr>
          <w:p w14:paraId="068755E2" w14:textId="77777777" w:rsidR="00AB3F53" w:rsidRDefault="00AB3F53" w:rsidP="00BF5C93"/>
        </w:tc>
        <w:tc>
          <w:tcPr>
            <w:tcW w:w="1026" w:type="dxa"/>
          </w:tcPr>
          <w:p w14:paraId="10F67F2B" w14:textId="77777777" w:rsidR="00AB3F53" w:rsidRDefault="00AB3F53" w:rsidP="00BF5C93">
            <w:r w:rsidRPr="00B3254A">
              <w:rPr>
                <w:highlight w:val="cyan"/>
              </w:rPr>
              <w:t>MC8</w:t>
            </w:r>
          </w:p>
        </w:tc>
        <w:tc>
          <w:tcPr>
            <w:tcW w:w="1449" w:type="dxa"/>
          </w:tcPr>
          <w:p w14:paraId="5B7953B6" w14:textId="77777777" w:rsidR="00AB3F53" w:rsidRDefault="00AB3F53" w:rsidP="00BF5C93">
            <w:r>
              <w:rPr>
                <w:highlight w:val="cyan"/>
              </w:rPr>
              <w:t>N slow (recirculated)</w:t>
            </w:r>
          </w:p>
        </w:tc>
        <w:tc>
          <w:tcPr>
            <w:tcW w:w="1392" w:type="dxa"/>
          </w:tcPr>
          <w:p w14:paraId="588D44B5" w14:textId="77777777" w:rsidR="00AB3F53" w:rsidRDefault="00AB3F53" w:rsidP="00BF5C93">
            <w:r w:rsidRPr="00B3254A">
              <w:rPr>
                <w:highlight w:val="cyan"/>
              </w:rPr>
              <w:t>6%</w:t>
            </w:r>
          </w:p>
        </w:tc>
        <w:tc>
          <w:tcPr>
            <w:tcW w:w="1583" w:type="dxa"/>
          </w:tcPr>
          <w:p w14:paraId="3E91BA8E" w14:textId="77777777" w:rsidR="00AB3F53" w:rsidRDefault="00AB3F53" w:rsidP="00BF5C93">
            <w:r w:rsidRPr="007E1141">
              <w:rPr>
                <w:highlight w:val="red"/>
              </w:rPr>
              <w:t>High</w:t>
            </w:r>
          </w:p>
        </w:tc>
        <w:tc>
          <w:tcPr>
            <w:tcW w:w="1599" w:type="dxa"/>
          </w:tcPr>
          <w:p w14:paraId="2681094F" w14:textId="77777777" w:rsidR="00AB3F53" w:rsidRDefault="00AB3F53" w:rsidP="00BF5C93"/>
        </w:tc>
        <w:tc>
          <w:tcPr>
            <w:tcW w:w="1599" w:type="dxa"/>
            <w:vMerge/>
          </w:tcPr>
          <w:p w14:paraId="77AEBB84" w14:textId="7E949E12" w:rsidR="00AB3F53" w:rsidRDefault="00AB3F53" w:rsidP="00BF5C93"/>
        </w:tc>
      </w:tr>
      <w:tr w:rsidR="00AB3F53" w14:paraId="6B8D0672" w14:textId="77777777" w:rsidTr="00BF5C93">
        <w:tc>
          <w:tcPr>
            <w:tcW w:w="1321" w:type="dxa"/>
            <w:vMerge/>
          </w:tcPr>
          <w:p w14:paraId="4D7E92CC" w14:textId="77777777" w:rsidR="00AB3F53" w:rsidRDefault="00AB3F53" w:rsidP="00BF5C93"/>
        </w:tc>
        <w:tc>
          <w:tcPr>
            <w:tcW w:w="1026" w:type="dxa"/>
          </w:tcPr>
          <w:p w14:paraId="0BD27A5F" w14:textId="77777777" w:rsidR="00AB3F53" w:rsidRDefault="00AB3F53" w:rsidP="00BF5C93">
            <w:r w:rsidRPr="00B3254A">
              <w:rPr>
                <w:highlight w:val="cyan"/>
              </w:rPr>
              <w:t>MC9</w:t>
            </w:r>
          </w:p>
        </w:tc>
        <w:tc>
          <w:tcPr>
            <w:tcW w:w="1449" w:type="dxa"/>
          </w:tcPr>
          <w:p w14:paraId="24AD5552" w14:textId="77777777" w:rsidR="00AB3F53" w:rsidRDefault="00AB3F53" w:rsidP="00BF5C93">
            <w:r>
              <w:rPr>
                <w:highlight w:val="cyan"/>
              </w:rPr>
              <w:t>NW fast</w:t>
            </w:r>
          </w:p>
        </w:tc>
        <w:tc>
          <w:tcPr>
            <w:tcW w:w="1392" w:type="dxa"/>
          </w:tcPr>
          <w:p w14:paraId="28AEF738" w14:textId="77777777" w:rsidR="00AB3F53" w:rsidRDefault="00AB3F53" w:rsidP="00BF5C93">
            <w:r w:rsidRPr="00B3254A">
              <w:rPr>
                <w:highlight w:val="cyan"/>
              </w:rPr>
              <w:t>1%</w:t>
            </w:r>
          </w:p>
        </w:tc>
        <w:tc>
          <w:tcPr>
            <w:tcW w:w="1583" w:type="dxa"/>
          </w:tcPr>
          <w:p w14:paraId="5B4EDD4F" w14:textId="77777777" w:rsidR="00AB3F53" w:rsidRDefault="00AB3F53" w:rsidP="00BF5C93">
            <w:r w:rsidRPr="007E1141">
              <w:rPr>
                <w:highlight w:val="yellow"/>
              </w:rPr>
              <w:t>Nearly average</w:t>
            </w:r>
          </w:p>
        </w:tc>
        <w:tc>
          <w:tcPr>
            <w:tcW w:w="1599" w:type="dxa"/>
          </w:tcPr>
          <w:p w14:paraId="4F90EA72" w14:textId="77777777" w:rsidR="00AB3F53" w:rsidRDefault="00AB3F53" w:rsidP="00BF5C93"/>
        </w:tc>
        <w:tc>
          <w:tcPr>
            <w:tcW w:w="1599" w:type="dxa"/>
            <w:vMerge/>
          </w:tcPr>
          <w:p w14:paraId="7B8D01DA" w14:textId="3F4EDD69" w:rsidR="00AB3F53" w:rsidRDefault="00AB3F53" w:rsidP="00BF5C93"/>
        </w:tc>
      </w:tr>
      <w:tr w:rsidR="00AB3F53" w14:paraId="4D4334B9" w14:textId="77777777" w:rsidTr="00BF5C93">
        <w:tc>
          <w:tcPr>
            <w:tcW w:w="1321" w:type="dxa"/>
            <w:vMerge w:val="restart"/>
          </w:tcPr>
          <w:p w14:paraId="1C3D462B" w14:textId="77777777" w:rsidR="00AB3F53" w:rsidRDefault="00AB3F53" w:rsidP="00BF5C93">
            <w:r w:rsidRPr="007E1141">
              <w:t>November Climatology</w:t>
            </w:r>
          </w:p>
        </w:tc>
        <w:tc>
          <w:tcPr>
            <w:tcW w:w="1026" w:type="dxa"/>
          </w:tcPr>
          <w:p w14:paraId="75B991BF" w14:textId="77777777" w:rsidR="00AB3F53" w:rsidRDefault="00AB3F53" w:rsidP="00BF5C93">
            <w:r w:rsidRPr="00B3254A">
              <w:rPr>
                <w:highlight w:val="red"/>
              </w:rPr>
              <w:t>MC1</w:t>
            </w:r>
          </w:p>
        </w:tc>
        <w:tc>
          <w:tcPr>
            <w:tcW w:w="1449" w:type="dxa"/>
          </w:tcPr>
          <w:p w14:paraId="6B193A14" w14:textId="77777777" w:rsidR="00AB3F53" w:rsidRDefault="00AB3F53" w:rsidP="00BF5C93">
            <w:r>
              <w:rPr>
                <w:highlight w:val="red"/>
              </w:rPr>
              <w:t>NW slow</w:t>
            </w:r>
          </w:p>
        </w:tc>
        <w:tc>
          <w:tcPr>
            <w:tcW w:w="1392" w:type="dxa"/>
          </w:tcPr>
          <w:p w14:paraId="41D60E79" w14:textId="77777777" w:rsidR="00AB3F53" w:rsidRDefault="00AB3F53" w:rsidP="00BF5C93">
            <w:r w:rsidRPr="00B3254A">
              <w:rPr>
                <w:highlight w:val="red"/>
              </w:rPr>
              <w:t>28%</w:t>
            </w:r>
          </w:p>
        </w:tc>
        <w:tc>
          <w:tcPr>
            <w:tcW w:w="1583" w:type="dxa"/>
          </w:tcPr>
          <w:p w14:paraId="4BF5FF83" w14:textId="77777777" w:rsidR="00AB3F53" w:rsidRDefault="00AB3F53" w:rsidP="00BF5C93">
            <w:pPr>
              <w:rPr>
                <w:highlight w:val="red"/>
              </w:rPr>
            </w:pPr>
            <w:r w:rsidRPr="007E1141">
              <w:rPr>
                <w:highlight w:val="red"/>
              </w:rPr>
              <w:t>High</w:t>
            </w:r>
          </w:p>
        </w:tc>
        <w:tc>
          <w:tcPr>
            <w:tcW w:w="1599" w:type="dxa"/>
          </w:tcPr>
          <w:p w14:paraId="754CF600" w14:textId="5B0FEF92" w:rsidR="00AB3F53" w:rsidRDefault="00AB3F53" w:rsidP="00BF5C93">
            <w:pPr>
              <w:rPr>
                <w:highlight w:val="red"/>
              </w:rPr>
            </w:pPr>
            <w:r w:rsidRPr="007E1141">
              <w:rPr>
                <w:highlight w:val="magenta"/>
              </w:rPr>
              <w:t>Extreme</w:t>
            </w:r>
          </w:p>
        </w:tc>
        <w:tc>
          <w:tcPr>
            <w:tcW w:w="1599" w:type="dxa"/>
          </w:tcPr>
          <w:p w14:paraId="37583056" w14:textId="057F0770" w:rsidR="00AB3F53" w:rsidRDefault="00AB3F53" w:rsidP="00BF5C93">
            <w:r>
              <w:rPr>
                <w:highlight w:val="red"/>
              </w:rPr>
              <w:t>NW slow: 65</w:t>
            </w:r>
          </w:p>
        </w:tc>
      </w:tr>
      <w:tr w:rsidR="00AB3F53" w14:paraId="3B1B4149" w14:textId="77777777" w:rsidTr="00BF5C93">
        <w:tc>
          <w:tcPr>
            <w:tcW w:w="1321" w:type="dxa"/>
            <w:vMerge/>
          </w:tcPr>
          <w:p w14:paraId="264A831D" w14:textId="77777777" w:rsidR="00AB3F53" w:rsidRDefault="00AB3F53" w:rsidP="00AB3F53"/>
        </w:tc>
        <w:tc>
          <w:tcPr>
            <w:tcW w:w="1026" w:type="dxa"/>
          </w:tcPr>
          <w:p w14:paraId="1394A436" w14:textId="77777777" w:rsidR="00AB3F53" w:rsidRDefault="00AB3F53" w:rsidP="00AB3F53">
            <w:r w:rsidRPr="00B3254A">
              <w:rPr>
                <w:highlight w:val="red"/>
              </w:rPr>
              <w:t>MC2</w:t>
            </w:r>
          </w:p>
        </w:tc>
        <w:tc>
          <w:tcPr>
            <w:tcW w:w="1449" w:type="dxa"/>
          </w:tcPr>
          <w:p w14:paraId="486C79B1" w14:textId="77777777" w:rsidR="00AB3F53" w:rsidRDefault="00AB3F53" w:rsidP="00AB3F53">
            <w:r>
              <w:rPr>
                <w:highlight w:val="red"/>
              </w:rPr>
              <w:t>NW slow</w:t>
            </w:r>
          </w:p>
        </w:tc>
        <w:tc>
          <w:tcPr>
            <w:tcW w:w="1392" w:type="dxa"/>
          </w:tcPr>
          <w:p w14:paraId="04855F7C" w14:textId="77777777" w:rsidR="00AB3F53" w:rsidRDefault="00AB3F53" w:rsidP="00AB3F53">
            <w:r w:rsidRPr="00B3254A">
              <w:rPr>
                <w:highlight w:val="red"/>
              </w:rPr>
              <w:t>17%</w:t>
            </w:r>
          </w:p>
        </w:tc>
        <w:tc>
          <w:tcPr>
            <w:tcW w:w="1583" w:type="dxa"/>
          </w:tcPr>
          <w:p w14:paraId="0BACC5E8" w14:textId="77777777" w:rsidR="00AB3F53" w:rsidRPr="007E1141" w:rsidRDefault="00AB3F53" w:rsidP="00AB3F53">
            <w:pPr>
              <w:rPr>
                <w:highlight w:val="magenta"/>
              </w:rPr>
            </w:pPr>
            <w:r w:rsidRPr="007E1141">
              <w:rPr>
                <w:highlight w:val="magenta"/>
              </w:rPr>
              <w:t>Extreme</w:t>
            </w:r>
          </w:p>
        </w:tc>
        <w:tc>
          <w:tcPr>
            <w:tcW w:w="1599" w:type="dxa"/>
          </w:tcPr>
          <w:p w14:paraId="52F275F6" w14:textId="27988135" w:rsidR="00AB3F53" w:rsidRDefault="00AB3F53" w:rsidP="00AB3F53">
            <w:pPr>
              <w:rPr>
                <w:highlight w:val="red"/>
              </w:rPr>
            </w:pPr>
            <w:r w:rsidRPr="007E1141">
              <w:rPr>
                <w:highlight w:val="red"/>
              </w:rPr>
              <w:t>High</w:t>
            </w:r>
          </w:p>
        </w:tc>
        <w:tc>
          <w:tcPr>
            <w:tcW w:w="1599" w:type="dxa"/>
            <w:vMerge w:val="restart"/>
          </w:tcPr>
          <w:p w14:paraId="7E310F0C" w14:textId="2486658C" w:rsidR="00AB3F53" w:rsidRDefault="00AB3F53" w:rsidP="00AB3F53">
            <w:r>
              <w:rPr>
                <w:highlight w:val="red"/>
              </w:rPr>
              <w:t>NW fast:35</w:t>
            </w:r>
          </w:p>
        </w:tc>
      </w:tr>
      <w:tr w:rsidR="00AB3F53" w14:paraId="47945BF0" w14:textId="77777777" w:rsidTr="00BF5C93">
        <w:tc>
          <w:tcPr>
            <w:tcW w:w="1321" w:type="dxa"/>
            <w:vMerge/>
          </w:tcPr>
          <w:p w14:paraId="1FA46629" w14:textId="77777777" w:rsidR="00AB3F53" w:rsidRDefault="00AB3F53" w:rsidP="00AB3F53"/>
        </w:tc>
        <w:tc>
          <w:tcPr>
            <w:tcW w:w="1026" w:type="dxa"/>
          </w:tcPr>
          <w:p w14:paraId="00F0082B" w14:textId="77777777" w:rsidR="00AB3F53" w:rsidRDefault="00AB3F53" w:rsidP="00AB3F53">
            <w:r w:rsidRPr="00B3254A">
              <w:rPr>
                <w:highlight w:val="red"/>
              </w:rPr>
              <w:t>MC3</w:t>
            </w:r>
          </w:p>
        </w:tc>
        <w:tc>
          <w:tcPr>
            <w:tcW w:w="1449" w:type="dxa"/>
          </w:tcPr>
          <w:p w14:paraId="137601DC" w14:textId="77777777" w:rsidR="00AB3F53" w:rsidRDefault="00AB3F53" w:rsidP="00AB3F53">
            <w:r>
              <w:rPr>
                <w:highlight w:val="red"/>
              </w:rPr>
              <w:t>NW slow</w:t>
            </w:r>
          </w:p>
        </w:tc>
        <w:tc>
          <w:tcPr>
            <w:tcW w:w="1392" w:type="dxa"/>
          </w:tcPr>
          <w:p w14:paraId="31321D28" w14:textId="77777777" w:rsidR="00AB3F53" w:rsidRDefault="00AB3F53" w:rsidP="00AB3F53">
            <w:r w:rsidRPr="00B3254A">
              <w:rPr>
                <w:highlight w:val="red"/>
              </w:rPr>
              <w:t>20%</w:t>
            </w:r>
          </w:p>
        </w:tc>
        <w:tc>
          <w:tcPr>
            <w:tcW w:w="1583" w:type="dxa"/>
          </w:tcPr>
          <w:p w14:paraId="6A954A67" w14:textId="77777777" w:rsidR="00AB3F53" w:rsidRDefault="00AB3F53" w:rsidP="00AB3F53">
            <w:r w:rsidRPr="007E1141">
              <w:rPr>
                <w:highlight w:val="red"/>
              </w:rPr>
              <w:t>High</w:t>
            </w:r>
          </w:p>
        </w:tc>
        <w:tc>
          <w:tcPr>
            <w:tcW w:w="1599" w:type="dxa"/>
          </w:tcPr>
          <w:p w14:paraId="4CBED061" w14:textId="733663D9" w:rsidR="00AB3F53" w:rsidRDefault="00AB3F53" w:rsidP="00AB3F53">
            <w:r w:rsidRPr="007E1141">
              <w:rPr>
                <w:highlight w:val="yellow"/>
              </w:rPr>
              <w:t>Nearly average</w:t>
            </w:r>
          </w:p>
        </w:tc>
        <w:tc>
          <w:tcPr>
            <w:tcW w:w="1599" w:type="dxa"/>
            <w:vMerge/>
          </w:tcPr>
          <w:p w14:paraId="7C5442D2" w14:textId="3AA450DC" w:rsidR="00AB3F53" w:rsidRDefault="00AB3F53" w:rsidP="00AB3F53"/>
        </w:tc>
      </w:tr>
      <w:tr w:rsidR="00AB3F53" w14:paraId="2A2DA233" w14:textId="77777777" w:rsidTr="00BF5C93">
        <w:tc>
          <w:tcPr>
            <w:tcW w:w="1321" w:type="dxa"/>
            <w:vMerge/>
          </w:tcPr>
          <w:p w14:paraId="2197E486" w14:textId="77777777" w:rsidR="00AB3F53" w:rsidRDefault="00AB3F53" w:rsidP="00AB3F53"/>
        </w:tc>
        <w:tc>
          <w:tcPr>
            <w:tcW w:w="1026" w:type="dxa"/>
          </w:tcPr>
          <w:p w14:paraId="5B26B674" w14:textId="77777777" w:rsidR="00AB3F53" w:rsidRDefault="00AB3F53" w:rsidP="00AB3F53">
            <w:r w:rsidRPr="00B3254A">
              <w:rPr>
                <w:highlight w:val="red"/>
              </w:rPr>
              <w:t>MC4</w:t>
            </w:r>
          </w:p>
        </w:tc>
        <w:tc>
          <w:tcPr>
            <w:tcW w:w="1449" w:type="dxa"/>
          </w:tcPr>
          <w:p w14:paraId="77326ECF" w14:textId="77777777" w:rsidR="00AB3F53" w:rsidRDefault="00AB3F53" w:rsidP="00AB3F53">
            <w:r>
              <w:rPr>
                <w:highlight w:val="red"/>
              </w:rPr>
              <w:t>NW fast</w:t>
            </w:r>
          </w:p>
        </w:tc>
        <w:tc>
          <w:tcPr>
            <w:tcW w:w="1392" w:type="dxa"/>
          </w:tcPr>
          <w:p w14:paraId="64D1DFE7" w14:textId="77777777" w:rsidR="00AB3F53" w:rsidRDefault="00AB3F53" w:rsidP="00AB3F53">
            <w:r w:rsidRPr="00B3254A">
              <w:rPr>
                <w:highlight w:val="red"/>
              </w:rPr>
              <w:t>13%</w:t>
            </w:r>
          </w:p>
        </w:tc>
        <w:tc>
          <w:tcPr>
            <w:tcW w:w="1583" w:type="dxa"/>
          </w:tcPr>
          <w:p w14:paraId="62877F8D" w14:textId="77777777" w:rsidR="00AB3F53" w:rsidRDefault="00AB3F53" w:rsidP="00AB3F53">
            <w:r w:rsidRPr="007E1141">
              <w:rPr>
                <w:highlight w:val="red"/>
              </w:rPr>
              <w:t>High</w:t>
            </w:r>
          </w:p>
        </w:tc>
        <w:tc>
          <w:tcPr>
            <w:tcW w:w="1599" w:type="dxa"/>
          </w:tcPr>
          <w:p w14:paraId="540DCF58" w14:textId="77777777" w:rsidR="00AB3F53" w:rsidRDefault="00AB3F53" w:rsidP="00AB3F53"/>
        </w:tc>
        <w:tc>
          <w:tcPr>
            <w:tcW w:w="1599" w:type="dxa"/>
            <w:vMerge/>
          </w:tcPr>
          <w:p w14:paraId="03352DE0" w14:textId="4F4CE584" w:rsidR="00AB3F53" w:rsidRDefault="00AB3F53" w:rsidP="00AB3F53"/>
        </w:tc>
      </w:tr>
      <w:tr w:rsidR="00AB3F53" w14:paraId="0E93D01C" w14:textId="77777777" w:rsidTr="00BF5C93">
        <w:tc>
          <w:tcPr>
            <w:tcW w:w="1321" w:type="dxa"/>
            <w:vMerge/>
          </w:tcPr>
          <w:p w14:paraId="33B43E5F" w14:textId="77777777" w:rsidR="00AB3F53" w:rsidRDefault="00AB3F53" w:rsidP="00AB3F53"/>
        </w:tc>
        <w:tc>
          <w:tcPr>
            <w:tcW w:w="1026" w:type="dxa"/>
          </w:tcPr>
          <w:p w14:paraId="24C983B4" w14:textId="77777777" w:rsidR="00AB3F53" w:rsidRDefault="00AB3F53" w:rsidP="00AB3F53">
            <w:r w:rsidRPr="00B3254A">
              <w:rPr>
                <w:highlight w:val="red"/>
              </w:rPr>
              <w:t>MC5</w:t>
            </w:r>
          </w:p>
        </w:tc>
        <w:tc>
          <w:tcPr>
            <w:tcW w:w="1449" w:type="dxa"/>
          </w:tcPr>
          <w:p w14:paraId="61CE44EA" w14:textId="77777777" w:rsidR="00AB3F53" w:rsidRDefault="00AB3F53" w:rsidP="00AB3F53">
            <w:r>
              <w:rPr>
                <w:highlight w:val="red"/>
              </w:rPr>
              <w:t>NW fast</w:t>
            </w:r>
          </w:p>
        </w:tc>
        <w:tc>
          <w:tcPr>
            <w:tcW w:w="1392" w:type="dxa"/>
          </w:tcPr>
          <w:p w14:paraId="4136AB83" w14:textId="77777777" w:rsidR="00AB3F53" w:rsidRDefault="00AB3F53" w:rsidP="00AB3F53">
            <w:r w:rsidRPr="00B3254A">
              <w:rPr>
                <w:highlight w:val="red"/>
              </w:rPr>
              <w:t>11%</w:t>
            </w:r>
          </w:p>
        </w:tc>
        <w:tc>
          <w:tcPr>
            <w:tcW w:w="1583" w:type="dxa"/>
          </w:tcPr>
          <w:p w14:paraId="695E86A5" w14:textId="77777777" w:rsidR="00AB3F53" w:rsidRDefault="00AB3F53" w:rsidP="00AB3F53">
            <w:r w:rsidRPr="007E1141">
              <w:rPr>
                <w:highlight w:val="red"/>
              </w:rPr>
              <w:t>High</w:t>
            </w:r>
          </w:p>
        </w:tc>
        <w:tc>
          <w:tcPr>
            <w:tcW w:w="1599" w:type="dxa"/>
          </w:tcPr>
          <w:p w14:paraId="751CE64A" w14:textId="77777777" w:rsidR="00AB3F53" w:rsidRDefault="00AB3F53" w:rsidP="00AB3F53"/>
        </w:tc>
        <w:tc>
          <w:tcPr>
            <w:tcW w:w="1599" w:type="dxa"/>
            <w:vMerge/>
          </w:tcPr>
          <w:p w14:paraId="6A6061C6" w14:textId="30D84D5E" w:rsidR="00AB3F53" w:rsidRDefault="00AB3F53" w:rsidP="00AB3F53"/>
        </w:tc>
      </w:tr>
      <w:tr w:rsidR="00AB3F53" w14:paraId="45902EE1" w14:textId="77777777" w:rsidTr="00BF5C93">
        <w:tc>
          <w:tcPr>
            <w:tcW w:w="1321" w:type="dxa"/>
            <w:vMerge/>
          </w:tcPr>
          <w:p w14:paraId="57A37A38" w14:textId="77777777" w:rsidR="00AB3F53" w:rsidRDefault="00AB3F53" w:rsidP="00AB3F53"/>
        </w:tc>
        <w:tc>
          <w:tcPr>
            <w:tcW w:w="1026" w:type="dxa"/>
          </w:tcPr>
          <w:p w14:paraId="35948B17" w14:textId="77777777" w:rsidR="00AB3F53" w:rsidRDefault="00AB3F53" w:rsidP="00AB3F53">
            <w:r w:rsidRPr="00B3254A">
              <w:rPr>
                <w:highlight w:val="red"/>
              </w:rPr>
              <w:t>MC6</w:t>
            </w:r>
          </w:p>
        </w:tc>
        <w:tc>
          <w:tcPr>
            <w:tcW w:w="1449" w:type="dxa"/>
          </w:tcPr>
          <w:p w14:paraId="1EA8B58B" w14:textId="77777777" w:rsidR="00AB3F53" w:rsidRDefault="00AB3F53" w:rsidP="00AB3F53">
            <w:r>
              <w:rPr>
                <w:highlight w:val="red"/>
              </w:rPr>
              <w:t>NW fast</w:t>
            </w:r>
          </w:p>
        </w:tc>
        <w:tc>
          <w:tcPr>
            <w:tcW w:w="1392" w:type="dxa"/>
          </w:tcPr>
          <w:p w14:paraId="49495436" w14:textId="77777777" w:rsidR="00AB3F53" w:rsidRDefault="00AB3F53" w:rsidP="00AB3F53">
            <w:r w:rsidRPr="00B3254A">
              <w:rPr>
                <w:highlight w:val="red"/>
              </w:rPr>
              <w:t>8%</w:t>
            </w:r>
          </w:p>
        </w:tc>
        <w:tc>
          <w:tcPr>
            <w:tcW w:w="1583" w:type="dxa"/>
          </w:tcPr>
          <w:p w14:paraId="1D3076BC" w14:textId="77777777" w:rsidR="00AB3F53" w:rsidRPr="007E1141" w:rsidRDefault="00AB3F53" w:rsidP="00AB3F53">
            <w:pPr>
              <w:rPr>
                <w:highlight w:val="yellow"/>
              </w:rPr>
            </w:pPr>
            <w:r w:rsidRPr="007E1141">
              <w:rPr>
                <w:highlight w:val="yellow"/>
              </w:rPr>
              <w:t>Nearly average</w:t>
            </w:r>
          </w:p>
        </w:tc>
        <w:tc>
          <w:tcPr>
            <w:tcW w:w="1599" w:type="dxa"/>
          </w:tcPr>
          <w:p w14:paraId="6566609A" w14:textId="77777777" w:rsidR="00AB3F53" w:rsidRDefault="00AB3F53" w:rsidP="00AB3F53"/>
        </w:tc>
        <w:tc>
          <w:tcPr>
            <w:tcW w:w="1599" w:type="dxa"/>
            <w:vMerge/>
          </w:tcPr>
          <w:p w14:paraId="6747B8FA" w14:textId="70BB883C" w:rsidR="00AB3F53" w:rsidRDefault="00AB3F53" w:rsidP="00AB3F53"/>
        </w:tc>
      </w:tr>
      <w:tr w:rsidR="00AB3F53" w14:paraId="46E4BAE3" w14:textId="77777777" w:rsidTr="00BF5C93">
        <w:tc>
          <w:tcPr>
            <w:tcW w:w="1321" w:type="dxa"/>
            <w:vMerge/>
          </w:tcPr>
          <w:p w14:paraId="47634255" w14:textId="77777777" w:rsidR="00AB3F53" w:rsidRDefault="00AB3F53" w:rsidP="00AB3F53"/>
        </w:tc>
        <w:tc>
          <w:tcPr>
            <w:tcW w:w="1026" w:type="dxa"/>
          </w:tcPr>
          <w:p w14:paraId="45F4937E" w14:textId="77777777" w:rsidR="00AB3F53" w:rsidRDefault="00AB3F53" w:rsidP="00AB3F53">
            <w:r w:rsidRPr="00B3254A">
              <w:rPr>
                <w:highlight w:val="red"/>
              </w:rPr>
              <w:t>MC7</w:t>
            </w:r>
          </w:p>
        </w:tc>
        <w:tc>
          <w:tcPr>
            <w:tcW w:w="1449" w:type="dxa"/>
          </w:tcPr>
          <w:p w14:paraId="52CB0FBB" w14:textId="77777777" w:rsidR="00AB3F53" w:rsidRDefault="00AB3F53" w:rsidP="00AB3F53">
            <w:r>
              <w:rPr>
                <w:highlight w:val="red"/>
              </w:rPr>
              <w:t>NW fast</w:t>
            </w:r>
          </w:p>
        </w:tc>
        <w:tc>
          <w:tcPr>
            <w:tcW w:w="1392" w:type="dxa"/>
          </w:tcPr>
          <w:p w14:paraId="5327534C" w14:textId="77777777" w:rsidR="00AB3F53" w:rsidRDefault="00AB3F53" w:rsidP="00AB3F53">
            <w:r w:rsidRPr="00B3254A">
              <w:rPr>
                <w:highlight w:val="red"/>
              </w:rPr>
              <w:t>3%</w:t>
            </w:r>
          </w:p>
        </w:tc>
        <w:tc>
          <w:tcPr>
            <w:tcW w:w="1583" w:type="dxa"/>
          </w:tcPr>
          <w:p w14:paraId="26B366B3" w14:textId="77777777" w:rsidR="00AB3F53" w:rsidRPr="007E1141" w:rsidRDefault="00AB3F53" w:rsidP="00AB3F53">
            <w:pPr>
              <w:rPr>
                <w:highlight w:val="yellow"/>
              </w:rPr>
            </w:pPr>
            <w:r w:rsidRPr="007E1141">
              <w:rPr>
                <w:highlight w:val="yellow"/>
              </w:rPr>
              <w:t>Nearly average</w:t>
            </w:r>
          </w:p>
        </w:tc>
        <w:tc>
          <w:tcPr>
            <w:tcW w:w="1599" w:type="dxa"/>
          </w:tcPr>
          <w:p w14:paraId="22BDBA9E" w14:textId="77777777" w:rsidR="00AB3F53" w:rsidRDefault="00AB3F53" w:rsidP="00AB3F53"/>
        </w:tc>
        <w:tc>
          <w:tcPr>
            <w:tcW w:w="1599" w:type="dxa"/>
            <w:vMerge/>
          </w:tcPr>
          <w:p w14:paraId="4B779D92" w14:textId="2394E90F" w:rsidR="00AB3F53" w:rsidRDefault="00AB3F53" w:rsidP="00AB3F53"/>
        </w:tc>
      </w:tr>
      <w:tr w:rsidR="00AB3F53" w14:paraId="0D535ED6" w14:textId="77777777" w:rsidTr="00BF5C93">
        <w:tc>
          <w:tcPr>
            <w:tcW w:w="1321" w:type="dxa"/>
            <w:vMerge w:val="restart"/>
          </w:tcPr>
          <w:p w14:paraId="4FE26FEE" w14:textId="77777777" w:rsidR="00AB3F53" w:rsidRDefault="00AB3F53" w:rsidP="00AB3F53">
            <w:r w:rsidRPr="007E1141">
              <w:t>December 2017</w:t>
            </w:r>
          </w:p>
        </w:tc>
        <w:tc>
          <w:tcPr>
            <w:tcW w:w="1026" w:type="dxa"/>
          </w:tcPr>
          <w:p w14:paraId="3CECD2A8" w14:textId="77777777" w:rsidR="00AB3F53" w:rsidRDefault="00AB3F53" w:rsidP="00AB3F53">
            <w:r>
              <w:rPr>
                <w:highlight w:val="cyan"/>
              </w:rPr>
              <w:t>MC1</w:t>
            </w:r>
          </w:p>
        </w:tc>
        <w:tc>
          <w:tcPr>
            <w:tcW w:w="1449" w:type="dxa"/>
          </w:tcPr>
          <w:p w14:paraId="645A3EA9" w14:textId="77777777" w:rsidR="00AB3F53" w:rsidRDefault="00AB3F53" w:rsidP="00AB3F53">
            <w:r>
              <w:rPr>
                <w:highlight w:val="cyan"/>
              </w:rPr>
              <w:t>NW fast</w:t>
            </w:r>
          </w:p>
        </w:tc>
        <w:tc>
          <w:tcPr>
            <w:tcW w:w="1392" w:type="dxa"/>
          </w:tcPr>
          <w:p w14:paraId="7522CC1B" w14:textId="77777777" w:rsidR="00AB3F53" w:rsidRDefault="00AB3F53" w:rsidP="00AB3F53">
            <w:r>
              <w:rPr>
                <w:highlight w:val="cyan"/>
              </w:rPr>
              <w:t>17</w:t>
            </w:r>
          </w:p>
        </w:tc>
        <w:tc>
          <w:tcPr>
            <w:tcW w:w="1583" w:type="dxa"/>
          </w:tcPr>
          <w:p w14:paraId="52FD2B88" w14:textId="77777777" w:rsidR="00AB3F53" w:rsidRPr="007E1141" w:rsidRDefault="00AB3F53" w:rsidP="00AB3F53">
            <w:pPr>
              <w:rPr>
                <w:highlight w:val="yellow"/>
              </w:rPr>
            </w:pPr>
            <w:r w:rsidRPr="007E1141">
              <w:rPr>
                <w:highlight w:val="yellow"/>
              </w:rPr>
              <w:t>Nearly average</w:t>
            </w:r>
          </w:p>
        </w:tc>
        <w:tc>
          <w:tcPr>
            <w:tcW w:w="1599" w:type="dxa"/>
          </w:tcPr>
          <w:p w14:paraId="02075256" w14:textId="77777777" w:rsidR="00AB3F53" w:rsidRDefault="00AB3F53" w:rsidP="00AB3F53"/>
        </w:tc>
        <w:tc>
          <w:tcPr>
            <w:tcW w:w="1599" w:type="dxa"/>
          </w:tcPr>
          <w:p w14:paraId="557BE6D5" w14:textId="63AD14E4" w:rsidR="00AB3F53" w:rsidRDefault="00AB3F53" w:rsidP="00AB3F53">
            <w:r>
              <w:t>NW fast 76</w:t>
            </w:r>
          </w:p>
        </w:tc>
      </w:tr>
      <w:tr w:rsidR="00AB3F53" w14:paraId="2EF1FC16" w14:textId="77777777" w:rsidTr="00BF5C93">
        <w:tc>
          <w:tcPr>
            <w:tcW w:w="1321" w:type="dxa"/>
            <w:vMerge/>
          </w:tcPr>
          <w:p w14:paraId="5269E8F8" w14:textId="77777777" w:rsidR="00AB3F53" w:rsidRDefault="00AB3F53" w:rsidP="00AB3F53"/>
        </w:tc>
        <w:tc>
          <w:tcPr>
            <w:tcW w:w="1026" w:type="dxa"/>
          </w:tcPr>
          <w:p w14:paraId="441B58E5" w14:textId="77777777" w:rsidR="00AB3F53" w:rsidRDefault="00AB3F53" w:rsidP="00AB3F53">
            <w:r>
              <w:rPr>
                <w:highlight w:val="cyan"/>
              </w:rPr>
              <w:t>MC2</w:t>
            </w:r>
          </w:p>
        </w:tc>
        <w:tc>
          <w:tcPr>
            <w:tcW w:w="1449" w:type="dxa"/>
          </w:tcPr>
          <w:p w14:paraId="682E2B1F" w14:textId="77777777" w:rsidR="00AB3F53" w:rsidRDefault="00AB3F53" w:rsidP="00AB3F53">
            <w:r>
              <w:rPr>
                <w:highlight w:val="cyan"/>
              </w:rPr>
              <w:t>NW fast</w:t>
            </w:r>
          </w:p>
        </w:tc>
        <w:tc>
          <w:tcPr>
            <w:tcW w:w="1392" w:type="dxa"/>
          </w:tcPr>
          <w:p w14:paraId="4E392D9C" w14:textId="77777777" w:rsidR="00AB3F53" w:rsidRDefault="00AB3F53" w:rsidP="00AB3F53">
            <w:r>
              <w:rPr>
                <w:highlight w:val="cyan"/>
              </w:rPr>
              <w:t>4</w:t>
            </w:r>
          </w:p>
        </w:tc>
        <w:tc>
          <w:tcPr>
            <w:tcW w:w="1583" w:type="dxa"/>
          </w:tcPr>
          <w:p w14:paraId="0297A25A" w14:textId="77777777" w:rsidR="00AB3F53" w:rsidRPr="007E1141" w:rsidRDefault="00AB3F53" w:rsidP="00AB3F53">
            <w:pPr>
              <w:rPr>
                <w:highlight w:val="yellow"/>
              </w:rPr>
            </w:pPr>
            <w:r w:rsidRPr="007E1141">
              <w:rPr>
                <w:highlight w:val="yellow"/>
              </w:rPr>
              <w:t>Nearly average</w:t>
            </w:r>
          </w:p>
        </w:tc>
        <w:tc>
          <w:tcPr>
            <w:tcW w:w="1599" w:type="dxa"/>
          </w:tcPr>
          <w:p w14:paraId="6E433608" w14:textId="1F245F39" w:rsidR="00AB3F53" w:rsidRDefault="00AB3F53" w:rsidP="00AB3F53">
            <w:r w:rsidRPr="007E1141">
              <w:rPr>
                <w:highlight w:val="red"/>
              </w:rPr>
              <w:t>High</w:t>
            </w:r>
          </w:p>
        </w:tc>
        <w:tc>
          <w:tcPr>
            <w:tcW w:w="1599" w:type="dxa"/>
          </w:tcPr>
          <w:p w14:paraId="0E3C00A9" w14:textId="6DEE691B" w:rsidR="00AB3F53" w:rsidRDefault="00AB3F53" w:rsidP="00AB3F53">
            <w:r>
              <w:t>NW slow (recirculated) 10</w:t>
            </w:r>
          </w:p>
        </w:tc>
      </w:tr>
      <w:tr w:rsidR="00AB3F53" w14:paraId="6B7AB930" w14:textId="77777777" w:rsidTr="00BF5C93">
        <w:tc>
          <w:tcPr>
            <w:tcW w:w="1321" w:type="dxa"/>
            <w:vMerge/>
          </w:tcPr>
          <w:p w14:paraId="14609450" w14:textId="77777777" w:rsidR="00AB3F53" w:rsidRDefault="00AB3F53" w:rsidP="00AB3F53"/>
        </w:tc>
        <w:tc>
          <w:tcPr>
            <w:tcW w:w="1026" w:type="dxa"/>
          </w:tcPr>
          <w:p w14:paraId="58267D01" w14:textId="77777777" w:rsidR="00AB3F53" w:rsidRDefault="00AB3F53" w:rsidP="00AB3F53">
            <w:r>
              <w:rPr>
                <w:highlight w:val="cyan"/>
              </w:rPr>
              <w:t>MC3</w:t>
            </w:r>
          </w:p>
        </w:tc>
        <w:tc>
          <w:tcPr>
            <w:tcW w:w="1449" w:type="dxa"/>
          </w:tcPr>
          <w:p w14:paraId="57967531" w14:textId="77777777" w:rsidR="00AB3F53" w:rsidRDefault="00AB3F53" w:rsidP="00AB3F53">
            <w:r>
              <w:rPr>
                <w:highlight w:val="cyan"/>
              </w:rPr>
              <w:t>NW slow (recirculated)</w:t>
            </w:r>
          </w:p>
        </w:tc>
        <w:tc>
          <w:tcPr>
            <w:tcW w:w="1392" w:type="dxa"/>
          </w:tcPr>
          <w:p w14:paraId="421AACDF" w14:textId="77777777" w:rsidR="00AB3F53" w:rsidRDefault="00AB3F53" w:rsidP="00AB3F53">
            <w:r>
              <w:rPr>
                <w:highlight w:val="cyan"/>
              </w:rPr>
              <w:t>10</w:t>
            </w:r>
          </w:p>
        </w:tc>
        <w:tc>
          <w:tcPr>
            <w:tcW w:w="1583" w:type="dxa"/>
          </w:tcPr>
          <w:p w14:paraId="1466B936" w14:textId="77777777" w:rsidR="00AB3F53" w:rsidRDefault="00AB3F53" w:rsidP="00AB3F53">
            <w:r w:rsidRPr="007E1141">
              <w:rPr>
                <w:highlight w:val="red"/>
              </w:rPr>
              <w:t>High</w:t>
            </w:r>
          </w:p>
        </w:tc>
        <w:tc>
          <w:tcPr>
            <w:tcW w:w="1599" w:type="dxa"/>
          </w:tcPr>
          <w:p w14:paraId="03E54E26" w14:textId="460FDD7E" w:rsidR="00AB3F53" w:rsidRDefault="00AB3F53" w:rsidP="00AB3F53">
            <w:r w:rsidRPr="007E1141">
              <w:rPr>
                <w:highlight w:val="yellow"/>
              </w:rPr>
              <w:t>Nearly average</w:t>
            </w:r>
          </w:p>
        </w:tc>
        <w:tc>
          <w:tcPr>
            <w:tcW w:w="1599" w:type="dxa"/>
            <w:vMerge w:val="restart"/>
          </w:tcPr>
          <w:p w14:paraId="43DC0A0F" w14:textId="237CC02D" w:rsidR="00AB3F53" w:rsidRDefault="00AB3F53" w:rsidP="00AB3F53">
            <w:r>
              <w:t>N fast14</w:t>
            </w:r>
          </w:p>
        </w:tc>
      </w:tr>
      <w:tr w:rsidR="00AB3F53" w14:paraId="6B7B9CD8" w14:textId="77777777" w:rsidTr="00BF5C93">
        <w:tc>
          <w:tcPr>
            <w:tcW w:w="1321" w:type="dxa"/>
            <w:vMerge/>
          </w:tcPr>
          <w:p w14:paraId="5E1F5B2D" w14:textId="77777777" w:rsidR="00AB3F53" w:rsidRDefault="00AB3F53" w:rsidP="00AB3F53"/>
        </w:tc>
        <w:tc>
          <w:tcPr>
            <w:tcW w:w="1026" w:type="dxa"/>
          </w:tcPr>
          <w:p w14:paraId="73F9A72F" w14:textId="77777777" w:rsidR="00AB3F53" w:rsidRDefault="00AB3F53" w:rsidP="00AB3F53">
            <w:r>
              <w:rPr>
                <w:highlight w:val="cyan"/>
              </w:rPr>
              <w:t>MC4</w:t>
            </w:r>
          </w:p>
        </w:tc>
        <w:tc>
          <w:tcPr>
            <w:tcW w:w="1449" w:type="dxa"/>
          </w:tcPr>
          <w:p w14:paraId="4B8FAE1C" w14:textId="77777777" w:rsidR="00AB3F53" w:rsidRDefault="00AB3F53" w:rsidP="00AB3F53">
            <w:r>
              <w:rPr>
                <w:highlight w:val="cyan"/>
              </w:rPr>
              <w:t>NW fast</w:t>
            </w:r>
          </w:p>
        </w:tc>
        <w:tc>
          <w:tcPr>
            <w:tcW w:w="1392" w:type="dxa"/>
          </w:tcPr>
          <w:p w14:paraId="621741B6" w14:textId="77777777" w:rsidR="00AB3F53" w:rsidRDefault="00AB3F53" w:rsidP="00AB3F53">
            <w:r>
              <w:rPr>
                <w:highlight w:val="cyan"/>
              </w:rPr>
              <w:t>18</w:t>
            </w:r>
          </w:p>
        </w:tc>
        <w:tc>
          <w:tcPr>
            <w:tcW w:w="1583" w:type="dxa"/>
          </w:tcPr>
          <w:p w14:paraId="3140BF48" w14:textId="77777777" w:rsidR="00AB3F53" w:rsidRPr="007E1141" w:rsidRDefault="00AB3F53" w:rsidP="00AB3F53">
            <w:pPr>
              <w:rPr>
                <w:highlight w:val="yellow"/>
              </w:rPr>
            </w:pPr>
            <w:r w:rsidRPr="007E1141">
              <w:rPr>
                <w:highlight w:val="yellow"/>
              </w:rPr>
              <w:t>Nearly average</w:t>
            </w:r>
          </w:p>
        </w:tc>
        <w:tc>
          <w:tcPr>
            <w:tcW w:w="1599" w:type="dxa"/>
          </w:tcPr>
          <w:p w14:paraId="39F6CD37" w14:textId="77777777" w:rsidR="00AB3F53" w:rsidRDefault="00AB3F53" w:rsidP="00AB3F53"/>
        </w:tc>
        <w:tc>
          <w:tcPr>
            <w:tcW w:w="1599" w:type="dxa"/>
            <w:vMerge/>
          </w:tcPr>
          <w:p w14:paraId="1BF6F0AB" w14:textId="0EF3CC71" w:rsidR="00AB3F53" w:rsidRDefault="00AB3F53" w:rsidP="00AB3F53"/>
        </w:tc>
      </w:tr>
      <w:tr w:rsidR="00AB3F53" w14:paraId="27733CE2" w14:textId="77777777" w:rsidTr="00BF5C93">
        <w:tc>
          <w:tcPr>
            <w:tcW w:w="1321" w:type="dxa"/>
            <w:vMerge/>
          </w:tcPr>
          <w:p w14:paraId="003D0AAD" w14:textId="77777777" w:rsidR="00AB3F53" w:rsidRDefault="00AB3F53" w:rsidP="00AB3F53"/>
        </w:tc>
        <w:tc>
          <w:tcPr>
            <w:tcW w:w="1026" w:type="dxa"/>
          </w:tcPr>
          <w:p w14:paraId="40CF3A3B" w14:textId="77777777" w:rsidR="00AB3F53" w:rsidRDefault="00AB3F53" w:rsidP="00AB3F53">
            <w:r>
              <w:rPr>
                <w:highlight w:val="cyan"/>
              </w:rPr>
              <w:t>MC5</w:t>
            </w:r>
          </w:p>
        </w:tc>
        <w:tc>
          <w:tcPr>
            <w:tcW w:w="1449" w:type="dxa"/>
          </w:tcPr>
          <w:p w14:paraId="68F9C9CA" w14:textId="77777777" w:rsidR="00AB3F53" w:rsidRDefault="00AB3F53" w:rsidP="00AB3F53">
            <w:r>
              <w:rPr>
                <w:highlight w:val="cyan"/>
              </w:rPr>
              <w:t>NW fast</w:t>
            </w:r>
          </w:p>
        </w:tc>
        <w:tc>
          <w:tcPr>
            <w:tcW w:w="1392" w:type="dxa"/>
          </w:tcPr>
          <w:p w14:paraId="51BF493C" w14:textId="77777777" w:rsidR="00AB3F53" w:rsidRDefault="00AB3F53" w:rsidP="00AB3F53">
            <w:r>
              <w:rPr>
                <w:highlight w:val="cyan"/>
              </w:rPr>
              <w:t>23</w:t>
            </w:r>
          </w:p>
        </w:tc>
        <w:tc>
          <w:tcPr>
            <w:tcW w:w="1583" w:type="dxa"/>
          </w:tcPr>
          <w:p w14:paraId="3269707E" w14:textId="77777777" w:rsidR="00AB3F53" w:rsidRPr="007E1141" w:rsidRDefault="00AB3F53" w:rsidP="00AB3F53">
            <w:pPr>
              <w:rPr>
                <w:highlight w:val="yellow"/>
              </w:rPr>
            </w:pPr>
            <w:r w:rsidRPr="007E1141">
              <w:rPr>
                <w:highlight w:val="yellow"/>
              </w:rPr>
              <w:t>Nearly average</w:t>
            </w:r>
          </w:p>
        </w:tc>
        <w:tc>
          <w:tcPr>
            <w:tcW w:w="1599" w:type="dxa"/>
          </w:tcPr>
          <w:p w14:paraId="3ADBE271" w14:textId="77777777" w:rsidR="00AB3F53" w:rsidRDefault="00AB3F53" w:rsidP="00AB3F53"/>
        </w:tc>
        <w:tc>
          <w:tcPr>
            <w:tcW w:w="1599" w:type="dxa"/>
            <w:vMerge/>
          </w:tcPr>
          <w:p w14:paraId="120D689E" w14:textId="4C2B795E" w:rsidR="00AB3F53" w:rsidRDefault="00AB3F53" w:rsidP="00AB3F53"/>
        </w:tc>
      </w:tr>
      <w:tr w:rsidR="00AB3F53" w14:paraId="39590240" w14:textId="77777777" w:rsidTr="00BF5C93">
        <w:tc>
          <w:tcPr>
            <w:tcW w:w="1321" w:type="dxa"/>
            <w:vMerge/>
          </w:tcPr>
          <w:p w14:paraId="0AF36885" w14:textId="77777777" w:rsidR="00AB3F53" w:rsidRDefault="00AB3F53" w:rsidP="00AB3F53"/>
        </w:tc>
        <w:tc>
          <w:tcPr>
            <w:tcW w:w="1026" w:type="dxa"/>
          </w:tcPr>
          <w:p w14:paraId="36FD758F" w14:textId="77777777" w:rsidR="00AB3F53" w:rsidRDefault="00AB3F53" w:rsidP="00AB3F53">
            <w:r>
              <w:rPr>
                <w:highlight w:val="cyan"/>
              </w:rPr>
              <w:t>MC6</w:t>
            </w:r>
          </w:p>
        </w:tc>
        <w:tc>
          <w:tcPr>
            <w:tcW w:w="1449" w:type="dxa"/>
          </w:tcPr>
          <w:p w14:paraId="3493AE1D" w14:textId="77777777" w:rsidR="00AB3F53" w:rsidRDefault="00AB3F53" w:rsidP="00AB3F53">
            <w:r>
              <w:rPr>
                <w:highlight w:val="cyan"/>
              </w:rPr>
              <w:t>NW fast</w:t>
            </w:r>
          </w:p>
        </w:tc>
        <w:tc>
          <w:tcPr>
            <w:tcW w:w="1392" w:type="dxa"/>
          </w:tcPr>
          <w:p w14:paraId="208B6D19" w14:textId="77777777" w:rsidR="00AB3F53" w:rsidRDefault="00AB3F53" w:rsidP="00AB3F53">
            <w:r>
              <w:rPr>
                <w:highlight w:val="cyan"/>
              </w:rPr>
              <w:t>14</w:t>
            </w:r>
          </w:p>
        </w:tc>
        <w:tc>
          <w:tcPr>
            <w:tcW w:w="1583" w:type="dxa"/>
          </w:tcPr>
          <w:p w14:paraId="1FE51467" w14:textId="77777777" w:rsidR="00AB3F53" w:rsidRPr="007E1141" w:rsidRDefault="00AB3F53" w:rsidP="00AB3F53">
            <w:pPr>
              <w:rPr>
                <w:highlight w:val="yellow"/>
              </w:rPr>
            </w:pPr>
            <w:r w:rsidRPr="007E1141">
              <w:rPr>
                <w:highlight w:val="yellow"/>
              </w:rPr>
              <w:t>Nearly average</w:t>
            </w:r>
          </w:p>
        </w:tc>
        <w:tc>
          <w:tcPr>
            <w:tcW w:w="1599" w:type="dxa"/>
          </w:tcPr>
          <w:p w14:paraId="08F3103D" w14:textId="77777777" w:rsidR="00AB3F53" w:rsidRDefault="00AB3F53" w:rsidP="00AB3F53"/>
        </w:tc>
        <w:tc>
          <w:tcPr>
            <w:tcW w:w="1599" w:type="dxa"/>
            <w:vMerge/>
          </w:tcPr>
          <w:p w14:paraId="324C6F5D" w14:textId="208AD3FB" w:rsidR="00AB3F53" w:rsidRDefault="00AB3F53" w:rsidP="00AB3F53"/>
        </w:tc>
      </w:tr>
      <w:tr w:rsidR="00AB3F53" w14:paraId="67BF9FED" w14:textId="77777777" w:rsidTr="00BF5C93">
        <w:tc>
          <w:tcPr>
            <w:tcW w:w="1321" w:type="dxa"/>
            <w:vMerge/>
          </w:tcPr>
          <w:p w14:paraId="26B82552" w14:textId="77777777" w:rsidR="00AB3F53" w:rsidRDefault="00AB3F53" w:rsidP="00AB3F53"/>
        </w:tc>
        <w:tc>
          <w:tcPr>
            <w:tcW w:w="1026" w:type="dxa"/>
          </w:tcPr>
          <w:p w14:paraId="017C8CFD" w14:textId="77777777" w:rsidR="00AB3F53" w:rsidRDefault="00AB3F53" w:rsidP="00AB3F53">
            <w:r>
              <w:rPr>
                <w:highlight w:val="cyan"/>
              </w:rPr>
              <w:t>MC7</w:t>
            </w:r>
          </w:p>
        </w:tc>
        <w:tc>
          <w:tcPr>
            <w:tcW w:w="1449" w:type="dxa"/>
          </w:tcPr>
          <w:p w14:paraId="2239835A" w14:textId="77777777" w:rsidR="00AB3F53" w:rsidRDefault="00AB3F53" w:rsidP="00AB3F53">
            <w:r>
              <w:rPr>
                <w:highlight w:val="cyan"/>
              </w:rPr>
              <w:t>N fast</w:t>
            </w:r>
          </w:p>
        </w:tc>
        <w:tc>
          <w:tcPr>
            <w:tcW w:w="1392" w:type="dxa"/>
          </w:tcPr>
          <w:p w14:paraId="1370EB71" w14:textId="77777777" w:rsidR="00AB3F53" w:rsidRDefault="00AB3F53" w:rsidP="00AB3F53">
            <w:r>
              <w:rPr>
                <w:highlight w:val="cyan"/>
              </w:rPr>
              <w:t>14</w:t>
            </w:r>
          </w:p>
        </w:tc>
        <w:tc>
          <w:tcPr>
            <w:tcW w:w="1583" w:type="dxa"/>
          </w:tcPr>
          <w:p w14:paraId="6E050190" w14:textId="77777777" w:rsidR="00AB3F53" w:rsidRPr="007E1141" w:rsidRDefault="00AB3F53" w:rsidP="00AB3F53">
            <w:pPr>
              <w:rPr>
                <w:highlight w:val="yellow"/>
              </w:rPr>
            </w:pPr>
            <w:r w:rsidRPr="007E1141">
              <w:rPr>
                <w:highlight w:val="yellow"/>
              </w:rPr>
              <w:t>Nearly average</w:t>
            </w:r>
          </w:p>
        </w:tc>
        <w:tc>
          <w:tcPr>
            <w:tcW w:w="1599" w:type="dxa"/>
          </w:tcPr>
          <w:p w14:paraId="1BBF71B5" w14:textId="77777777" w:rsidR="00AB3F53" w:rsidRDefault="00AB3F53" w:rsidP="00AB3F53"/>
        </w:tc>
        <w:tc>
          <w:tcPr>
            <w:tcW w:w="1599" w:type="dxa"/>
            <w:vMerge/>
          </w:tcPr>
          <w:p w14:paraId="5119D9A6" w14:textId="6FC2B5A5" w:rsidR="00AB3F53" w:rsidRDefault="00AB3F53" w:rsidP="00AB3F53"/>
        </w:tc>
      </w:tr>
      <w:tr w:rsidR="00AB3F53" w14:paraId="270AA538" w14:textId="77777777" w:rsidTr="00BF5C93">
        <w:tc>
          <w:tcPr>
            <w:tcW w:w="1321" w:type="dxa"/>
            <w:vMerge w:val="restart"/>
          </w:tcPr>
          <w:p w14:paraId="3D673325" w14:textId="77777777" w:rsidR="00AB3F53" w:rsidRDefault="00AB3F53" w:rsidP="00AB3F53">
            <w:r w:rsidRPr="007E1141">
              <w:t>December climatol</w:t>
            </w:r>
            <w:r>
              <w:t>o</w:t>
            </w:r>
            <w:r w:rsidRPr="007E1141">
              <w:t>gy</w:t>
            </w:r>
          </w:p>
        </w:tc>
        <w:tc>
          <w:tcPr>
            <w:tcW w:w="1026" w:type="dxa"/>
          </w:tcPr>
          <w:p w14:paraId="3B21E96F" w14:textId="77777777" w:rsidR="00AB3F53" w:rsidRDefault="00AB3F53" w:rsidP="00AB3F53">
            <w:r w:rsidRPr="00E54CAC">
              <w:rPr>
                <w:highlight w:val="yellow"/>
              </w:rPr>
              <w:t>MC1</w:t>
            </w:r>
          </w:p>
        </w:tc>
        <w:tc>
          <w:tcPr>
            <w:tcW w:w="1449" w:type="dxa"/>
          </w:tcPr>
          <w:p w14:paraId="1F051CBF" w14:textId="77777777" w:rsidR="00AB3F53" w:rsidRDefault="00AB3F53" w:rsidP="00AB3F53">
            <w:r>
              <w:rPr>
                <w:highlight w:val="yellow"/>
              </w:rPr>
              <w:t>NW fast</w:t>
            </w:r>
          </w:p>
        </w:tc>
        <w:tc>
          <w:tcPr>
            <w:tcW w:w="1392" w:type="dxa"/>
          </w:tcPr>
          <w:p w14:paraId="222C8190" w14:textId="77777777" w:rsidR="00AB3F53" w:rsidRDefault="00AB3F53" w:rsidP="00AB3F53">
            <w:r>
              <w:rPr>
                <w:highlight w:val="yellow"/>
              </w:rPr>
              <w:t>19%</w:t>
            </w:r>
          </w:p>
        </w:tc>
        <w:tc>
          <w:tcPr>
            <w:tcW w:w="1583" w:type="dxa"/>
          </w:tcPr>
          <w:p w14:paraId="2073314E" w14:textId="77777777" w:rsidR="00AB3F53" w:rsidRDefault="00AB3F53" w:rsidP="00AB3F53">
            <w:pPr>
              <w:rPr>
                <w:highlight w:val="yellow"/>
              </w:rPr>
            </w:pPr>
            <w:r>
              <w:rPr>
                <w:highlight w:val="yellow"/>
              </w:rPr>
              <w:t>Nearly average</w:t>
            </w:r>
          </w:p>
        </w:tc>
        <w:tc>
          <w:tcPr>
            <w:tcW w:w="1599" w:type="dxa"/>
          </w:tcPr>
          <w:p w14:paraId="500C4F92" w14:textId="11CB6EB3" w:rsidR="00AB3F53" w:rsidRDefault="00AB3F53" w:rsidP="00AB3F53">
            <w:pPr>
              <w:rPr>
                <w:highlight w:val="yellow"/>
              </w:rPr>
            </w:pPr>
            <w:r w:rsidRPr="003F5EAE">
              <w:rPr>
                <w:highlight w:val="magenta"/>
              </w:rPr>
              <w:t>Extreme</w:t>
            </w:r>
          </w:p>
        </w:tc>
        <w:tc>
          <w:tcPr>
            <w:tcW w:w="1599" w:type="dxa"/>
          </w:tcPr>
          <w:p w14:paraId="7E373574" w14:textId="1A79DC7C" w:rsidR="00AB3F53" w:rsidRDefault="00AB3F53" w:rsidP="00AB3F53">
            <w:r>
              <w:rPr>
                <w:highlight w:val="yellow"/>
              </w:rPr>
              <w:t>NW fast 42</w:t>
            </w:r>
          </w:p>
        </w:tc>
      </w:tr>
      <w:tr w:rsidR="00AB3F53" w14:paraId="6EBF9EB3" w14:textId="77777777" w:rsidTr="00BF5C93">
        <w:tc>
          <w:tcPr>
            <w:tcW w:w="1321" w:type="dxa"/>
            <w:vMerge/>
          </w:tcPr>
          <w:p w14:paraId="5E711568" w14:textId="77777777" w:rsidR="00AB3F53" w:rsidRDefault="00AB3F53" w:rsidP="00AB3F53"/>
        </w:tc>
        <w:tc>
          <w:tcPr>
            <w:tcW w:w="1026" w:type="dxa"/>
          </w:tcPr>
          <w:p w14:paraId="334F1C3C" w14:textId="77777777" w:rsidR="00AB3F53" w:rsidRDefault="00AB3F53" w:rsidP="00AB3F53">
            <w:r w:rsidRPr="00E54CAC">
              <w:rPr>
                <w:highlight w:val="yellow"/>
              </w:rPr>
              <w:t>MC2</w:t>
            </w:r>
          </w:p>
        </w:tc>
        <w:tc>
          <w:tcPr>
            <w:tcW w:w="1449" w:type="dxa"/>
          </w:tcPr>
          <w:p w14:paraId="7CFB0162" w14:textId="77777777" w:rsidR="00AB3F53" w:rsidRDefault="00AB3F53" w:rsidP="00AB3F53">
            <w:r>
              <w:rPr>
                <w:highlight w:val="yellow"/>
              </w:rPr>
              <w:t>NW fast</w:t>
            </w:r>
          </w:p>
        </w:tc>
        <w:tc>
          <w:tcPr>
            <w:tcW w:w="1392" w:type="dxa"/>
          </w:tcPr>
          <w:p w14:paraId="447119C4" w14:textId="77777777" w:rsidR="00AB3F53" w:rsidRDefault="00AB3F53" w:rsidP="00AB3F53">
            <w:r>
              <w:rPr>
                <w:highlight w:val="yellow"/>
              </w:rPr>
              <w:t>2%</w:t>
            </w:r>
          </w:p>
        </w:tc>
        <w:tc>
          <w:tcPr>
            <w:tcW w:w="1583" w:type="dxa"/>
          </w:tcPr>
          <w:p w14:paraId="41F65622" w14:textId="77777777" w:rsidR="00AB3F53" w:rsidRDefault="00AB3F53" w:rsidP="00AB3F53">
            <w:pPr>
              <w:rPr>
                <w:highlight w:val="yellow"/>
              </w:rPr>
            </w:pPr>
            <w:r>
              <w:rPr>
                <w:highlight w:val="yellow"/>
              </w:rPr>
              <w:t>Nearly average</w:t>
            </w:r>
          </w:p>
        </w:tc>
        <w:tc>
          <w:tcPr>
            <w:tcW w:w="1599" w:type="dxa"/>
          </w:tcPr>
          <w:p w14:paraId="01760A9E" w14:textId="180965DC" w:rsidR="00AB3F53" w:rsidRDefault="00AB3F53" w:rsidP="00AB3F53">
            <w:pPr>
              <w:rPr>
                <w:highlight w:val="yellow"/>
              </w:rPr>
            </w:pPr>
            <w:r w:rsidRPr="003F5EAE">
              <w:rPr>
                <w:highlight w:val="red"/>
              </w:rPr>
              <w:t>High</w:t>
            </w:r>
          </w:p>
        </w:tc>
        <w:tc>
          <w:tcPr>
            <w:tcW w:w="1599" w:type="dxa"/>
          </w:tcPr>
          <w:p w14:paraId="22533FB4" w14:textId="03557BAB" w:rsidR="00AB3F53" w:rsidRDefault="00AB3F53" w:rsidP="00AB3F53">
            <w:proofErr w:type="spellStart"/>
            <w:r>
              <w:rPr>
                <w:highlight w:val="yellow"/>
              </w:rPr>
              <w:t>Nw</w:t>
            </w:r>
            <w:proofErr w:type="spellEnd"/>
            <w:r>
              <w:rPr>
                <w:highlight w:val="yellow"/>
              </w:rPr>
              <w:t xml:space="preserve"> slow 34</w:t>
            </w:r>
          </w:p>
        </w:tc>
      </w:tr>
      <w:tr w:rsidR="00AB3F53" w14:paraId="182C3B65" w14:textId="77777777" w:rsidTr="00BF5C93">
        <w:tc>
          <w:tcPr>
            <w:tcW w:w="1321" w:type="dxa"/>
            <w:vMerge/>
          </w:tcPr>
          <w:p w14:paraId="48382FB7" w14:textId="77777777" w:rsidR="00AB3F53" w:rsidRDefault="00AB3F53" w:rsidP="00AB3F53"/>
        </w:tc>
        <w:tc>
          <w:tcPr>
            <w:tcW w:w="1026" w:type="dxa"/>
          </w:tcPr>
          <w:p w14:paraId="2E8B4E88" w14:textId="77777777" w:rsidR="00AB3F53" w:rsidRDefault="00AB3F53" w:rsidP="00AB3F53">
            <w:r w:rsidRPr="00E54CAC">
              <w:rPr>
                <w:highlight w:val="yellow"/>
              </w:rPr>
              <w:t>MC3</w:t>
            </w:r>
          </w:p>
        </w:tc>
        <w:tc>
          <w:tcPr>
            <w:tcW w:w="1449" w:type="dxa"/>
          </w:tcPr>
          <w:p w14:paraId="31508316" w14:textId="77777777" w:rsidR="00AB3F53" w:rsidRDefault="00AB3F53" w:rsidP="00AB3F53">
            <w:r>
              <w:rPr>
                <w:highlight w:val="yellow"/>
              </w:rPr>
              <w:t>NW slow</w:t>
            </w:r>
          </w:p>
        </w:tc>
        <w:tc>
          <w:tcPr>
            <w:tcW w:w="1392" w:type="dxa"/>
          </w:tcPr>
          <w:p w14:paraId="78C1A7FF" w14:textId="77777777" w:rsidR="00AB3F53" w:rsidRDefault="00AB3F53" w:rsidP="00AB3F53">
            <w:r>
              <w:rPr>
                <w:highlight w:val="yellow"/>
              </w:rPr>
              <w:t>17%</w:t>
            </w:r>
          </w:p>
        </w:tc>
        <w:tc>
          <w:tcPr>
            <w:tcW w:w="1583" w:type="dxa"/>
          </w:tcPr>
          <w:p w14:paraId="3856ED01" w14:textId="77777777" w:rsidR="00AB3F53" w:rsidRDefault="00AB3F53" w:rsidP="00AB3F53">
            <w:pPr>
              <w:rPr>
                <w:highlight w:val="yellow"/>
              </w:rPr>
            </w:pPr>
            <w:r w:rsidRPr="003F5EAE">
              <w:rPr>
                <w:highlight w:val="red"/>
              </w:rPr>
              <w:t>High</w:t>
            </w:r>
          </w:p>
        </w:tc>
        <w:tc>
          <w:tcPr>
            <w:tcW w:w="1599" w:type="dxa"/>
          </w:tcPr>
          <w:p w14:paraId="1FFCCE4F" w14:textId="2BB3FF5C" w:rsidR="00AB3F53" w:rsidRDefault="00AB3F53" w:rsidP="00AB3F53">
            <w:pPr>
              <w:rPr>
                <w:highlight w:val="yellow"/>
              </w:rPr>
            </w:pPr>
            <w:r w:rsidRPr="003F5EAE">
              <w:rPr>
                <w:highlight w:val="yellow"/>
              </w:rPr>
              <w:t>Nearly average</w:t>
            </w:r>
          </w:p>
        </w:tc>
        <w:tc>
          <w:tcPr>
            <w:tcW w:w="1599" w:type="dxa"/>
          </w:tcPr>
          <w:p w14:paraId="79CF1381" w14:textId="28820B6B" w:rsidR="00AB3F53" w:rsidRDefault="00AB3F53" w:rsidP="00AB3F53">
            <w:r>
              <w:rPr>
                <w:highlight w:val="yellow"/>
              </w:rPr>
              <w:t>N fast 13</w:t>
            </w:r>
          </w:p>
        </w:tc>
      </w:tr>
      <w:tr w:rsidR="00AB3F53" w14:paraId="7A054851" w14:textId="77777777" w:rsidTr="00BF5C93">
        <w:tc>
          <w:tcPr>
            <w:tcW w:w="1321" w:type="dxa"/>
            <w:vMerge/>
          </w:tcPr>
          <w:p w14:paraId="73EF4B29" w14:textId="77777777" w:rsidR="00AB3F53" w:rsidRDefault="00AB3F53" w:rsidP="00AB3F53"/>
        </w:tc>
        <w:tc>
          <w:tcPr>
            <w:tcW w:w="1026" w:type="dxa"/>
          </w:tcPr>
          <w:p w14:paraId="3E2349F3" w14:textId="77777777" w:rsidR="00AB3F53" w:rsidRDefault="00AB3F53" w:rsidP="00AB3F53">
            <w:r w:rsidRPr="00E54CAC">
              <w:rPr>
                <w:highlight w:val="yellow"/>
              </w:rPr>
              <w:t>MC4</w:t>
            </w:r>
          </w:p>
        </w:tc>
        <w:tc>
          <w:tcPr>
            <w:tcW w:w="1449" w:type="dxa"/>
          </w:tcPr>
          <w:p w14:paraId="6AD8B209" w14:textId="77777777" w:rsidR="00AB3F53" w:rsidRDefault="00AB3F53" w:rsidP="00AB3F53">
            <w:r>
              <w:rPr>
                <w:highlight w:val="yellow"/>
              </w:rPr>
              <w:t>NW fast</w:t>
            </w:r>
          </w:p>
        </w:tc>
        <w:tc>
          <w:tcPr>
            <w:tcW w:w="1392" w:type="dxa"/>
          </w:tcPr>
          <w:p w14:paraId="1632FD68" w14:textId="77777777" w:rsidR="00AB3F53" w:rsidRDefault="00AB3F53" w:rsidP="00AB3F53">
            <w:r>
              <w:rPr>
                <w:highlight w:val="yellow"/>
              </w:rPr>
              <w:t>15%</w:t>
            </w:r>
          </w:p>
        </w:tc>
        <w:tc>
          <w:tcPr>
            <w:tcW w:w="1583" w:type="dxa"/>
          </w:tcPr>
          <w:p w14:paraId="3D303541" w14:textId="77777777" w:rsidR="00AB3F53" w:rsidRPr="003F5EAE" w:rsidRDefault="00AB3F53" w:rsidP="00AB3F53">
            <w:pPr>
              <w:rPr>
                <w:highlight w:val="magenta"/>
              </w:rPr>
            </w:pPr>
            <w:r w:rsidRPr="003F5EAE">
              <w:rPr>
                <w:highlight w:val="magenta"/>
              </w:rPr>
              <w:t>Extreme</w:t>
            </w:r>
          </w:p>
        </w:tc>
        <w:tc>
          <w:tcPr>
            <w:tcW w:w="1599" w:type="dxa"/>
          </w:tcPr>
          <w:p w14:paraId="0B4B3D3E" w14:textId="77777777" w:rsidR="00AB3F53" w:rsidRPr="007E1141" w:rsidRDefault="00AB3F53" w:rsidP="00AB3F53"/>
        </w:tc>
        <w:tc>
          <w:tcPr>
            <w:tcW w:w="1599" w:type="dxa"/>
            <w:vMerge w:val="restart"/>
          </w:tcPr>
          <w:p w14:paraId="7D77DA79" w14:textId="408361C9" w:rsidR="00AB3F53" w:rsidRPr="007E1141" w:rsidRDefault="00AB3F53" w:rsidP="00AB3F53">
            <w:r w:rsidRPr="007E1141">
              <w:t>NE slow 10</w:t>
            </w:r>
          </w:p>
        </w:tc>
      </w:tr>
      <w:tr w:rsidR="00AB3F53" w14:paraId="16A704FC" w14:textId="77777777" w:rsidTr="00BF5C93">
        <w:tc>
          <w:tcPr>
            <w:tcW w:w="1321" w:type="dxa"/>
            <w:vMerge/>
          </w:tcPr>
          <w:p w14:paraId="37B44F13" w14:textId="77777777" w:rsidR="00AB3F53" w:rsidRDefault="00AB3F53" w:rsidP="00AB3F53"/>
        </w:tc>
        <w:tc>
          <w:tcPr>
            <w:tcW w:w="1026" w:type="dxa"/>
          </w:tcPr>
          <w:p w14:paraId="1B4A6B4A" w14:textId="77777777" w:rsidR="00AB3F53" w:rsidRDefault="00AB3F53" w:rsidP="00AB3F53">
            <w:r w:rsidRPr="00E54CAC">
              <w:rPr>
                <w:highlight w:val="yellow"/>
              </w:rPr>
              <w:t>MC5</w:t>
            </w:r>
          </w:p>
        </w:tc>
        <w:tc>
          <w:tcPr>
            <w:tcW w:w="1449" w:type="dxa"/>
          </w:tcPr>
          <w:p w14:paraId="1102B221" w14:textId="77777777" w:rsidR="00AB3F53" w:rsidRDefault="00AB3F53" w:rsidP="00AB3F53">
            <w:r>
              <w:rPr>
                <w:highlight w:val="yellow"/>
              </w:rPr>
              <w:t>NW slow</w:t>
            </w:r>
          </w:p>
        </w:tc>
        <w:tc>
          <w:tcPr>
            <w:tcW w:w="1392" w:type="dxa"/>
          </w:tcPr>
          <w:p w14:paraId="2F7850F7" w14:textId="77777777" w:rsidR="00AB3F53" w:rsidRDefault="00AB3F53" w:rsidP="00AB3F53">
            <w:r>
              <w:rPr>
                <w:highlight w:val="yellow"/>
              </w:rPr>
              <w:t>17%</w:t>
            </w:r>
          </w:p>
        </w:tc>
        <w:tc>
          <w:tcPr>
            <w:tcW w:w="1583" w:type="dxa"/>
          </w:tcPr>
          <w:p w14:paraId="35C6D751" w14:textId="77777777" w:rsidR="00AB3F53" w:rsidRPr="007E1141" w:rsidRDefault="00AB3F53" w:rsidP="00AB3F53">
            <w:pPr>
              <w:rPr>
                <w:highlight w:val="yellow"/>
              </w:rPr>
            </w:pPr>
            <w:r w:rsidRPr="003F5EAE">
              <w:rPr>
                <w:highlight w:val="magenta"/>
              </w:rPr>
              <w:t>Extreme</w:t>
            </w:r>
          </w:p>
        </w:tc>
        <w:tc>
          <w:tcPr>
            <w:tcW w:w="1599" w:type="dxa"/>
          </w:tcPr>
          <w:p w14:paraId="23DF90E8" w14:textId="77777777" w:rsidR="00AB3F53" w:rsidRDefault="00AB3F53" w:rsidP="00AB3F53"/>
        </w:tc>
        <w:tc>
          <w:tcPr>
            <w:tcW w:w="1599" w:type="dxa"/>
            <w:vMerge/>
          </w:tcPr>
          <w:p w14:paraId="283F121F" w14:textId="60792DD1" w:rsidR="00AB3F53" w:rsidRDefault="00AB3F53" w:rsidP="00AB3F53"/>
        </w:tc>
      </w:tr>
      <w:tr w:rsidR="00AB3F53" w14:paraId="5814CBC4" w14:textId="77777777" w:rsidTr="00BF5C93">
        <w:tc>
          <w:tcPr>
            <w:tcW w:w="1321" w:type="dxa"/>
            <w:vMerge/>
          </w:tcPr>
          <w:p w14:paraId="2076E33B" w14:textId="77777777" w:rsidR="00AB3F53" w:rsidRDefault="00AB3F53" w:rsidP="00AB3F53"/>
        </w:tc>
        <w:tc>
          <w:tcPr>
            <w:tcW w:w="1026" w:type="dxa"/>
          </w:tcPr>
          <w:p w14:paraId="0BF8244E" w14:textId="77777777" w:rsidR="00AB3F53" w:rsidRDefault="00AB3F53" w:rsidP="00AB3F53">
            <w:r w:rsidRPr="00E54CAC">
              <w:rPr>
                <w:highlight w:val="yellow"/>
              </w:rPr>
              <w:t>MC6</w:t>
            </w:r>
          </w:p>
        </w:tc>
        <w:tc>
          <w:tcPr>
            <w:tcW w:w="1449" w:type="dxa"/>
          </w:tcPr>
          <w:p w14:paraId="49957DF5" w14:textId="77777777" w:rsidR="00AB3F53" w:rsidRDefault="00AB3F53" w:rsidP="00AB3F53">
            <w:r>
              <w:rPr>
                <w:highlight w:val="yellow"/>
              </w:rPr>
              <w:t>NW fast</w:t>
            </w:r>
          </w:p>
        </w:tc>
        <w:tc>
          <w:tcPr>
            <w:tcW w:w="1392" w:type="dxa"/>
          </w:tcPr>
          <w:p w14:paraId="070DEDA2" w14:textId="77777777" w:rsidR="00AB3F53" w:rsidRDefault="00AB3F53" w:rsidP="00AB3F53">
            <w:r>
              <w:rPr>
                <w:highlight w:val="yellow"/>
              </w:rPr>
              <w:t>6%</w:t>
            </w:r>
          </w:p>
        </w:tc>
        <w:tc>
          <w:tcPr>
            <w:tcW w:w="1583" w:type="dxa"/>
          </w:tcPr>
          <w:p w14:paraId="3C621A39" w14:textId="77777777" w:rsidR="00AB3F53" w:rsidRPr="007E1141" w:rsidRDefault="00AB3F53" w:rsidP="00AB3F53">
            <w:pPr>
              <w:rPr>
                <w:highlight w:val="yellow"/>
              </w:rPr>
            </w:pPr>
            <w:r w:rsidRPr="003F5EAE">
              <w:rPr>
                <w:highlight w:val="red"/>
              </w:rPr>
              <w:t>High</w:t>
            </w:r>
          </w:p>
        </w:tc>
        <w:tc>
          <w:tcPr>
            <w:tcW w:w="1599" w:type="dxa"/>
          </w:tcPr>
          <w:p w14:paraId="3023810E" w14:textId="77777777" w:rsidR="00AB3F53" w:rsidRDefault="00AB3F53" w:rsidP="00AB3F53"/>
        </w:tc>
        <w:tc>
          <w:tcPr>
            <w:tcW w:w="1599" w:type="dxa"/>
            <w:vMerge/>
          </w:tcPr>
          <w:p w14:paraId="1A94C34B" w14:textId="52C6CFEC" w:rsidR="00AB3F53" w:rsidRDefault="00AB3F53" w:rsidP="00AB3F53"/>
        </w:tc>
      </w:tr>
      <w:tr w:rsidR="00AB3F53" w14:paraId="5015206E" w14:textId="77777777" w:rsidTr="00BF5C93">
        <w:tc>
          <w:tcPr>
            <w:tcW w:w="1321" w:type="dxa"/>
            <w:vMerge/>
          </w:tcPr>
          <w:p w14:paraId="30DA0EE6" w14:textId="77777777" w:rsidR="00AB3F53" w:rsidRDefault="00AB3F53" w:rsidP="00AB3F53"/>
        </w:tc>
        <w:tc>
          <w:tcPr>
            <w:tcW w:w="1026" w:type="dxa"/>
          </w:tcPr>
          <w:p w14:paraId="387A4839" w14:textId="77777777" w:rsidR="00AB3F53" w:rsidRDefault="00AB3F53" w:rsidP="00AB3F53">
            <w:r w:rsidRPr="00E54CAC">
              <w:rPr>
                <w:highlight w:val="yellow"/>
              </w:rPr>
              <w:t>MC7</w:t>
            </w:r>
          </w:p>
        </w:tc>
        <w:tc>
          <w:tcPr>
            <w:tcW w:w="1449" w:type="dxa"/>
          </w:tcPr>
          <w:p w14:paraId="4631952A" w14:textId="77777777" w:rsidR="00AB3F53" w:rsidRDefault="00AB3F53" w:rsidP="00AB3F53">
            <w:proofErr w:type="spellStart"/>
            <w:r>
              <w:rPr>
                <w:highlight w:val="yellow"/>
              </w:rPr>
              <w:t>Nfast</w:t>
            </w:r>
            <w:proofErr w:type="spellEnd"/>
          </w:p>
        </w:tc>
        <w:tc>
          <w:tcPr>
            <w:tcW w:w="1392" w:type="dxa"/>
          </w:tcPr>
          <w:p w14:paraId="773439A8" w14:textId="77777777" w:rsidR="00AB3F53" w:rsidRDefault="00AB3F53" w:rsidP="00AB3F53">
            <w:r>
              <w:rPr>
                <w:highlight w:val="yellow"/>
              </w:rPr>
              <w:t>13%</w:t>
            </w:r>
          </w:p>
        </w:tc>
        <w:tc>
          <w:tcPr>
            <w:tcW w:w="1583" w:type="dxa"/>
          </w:tcPr>
          <w:p w14:paraId="2994D439" w14:textId="77777777" w:rsidR="00AB3F53" w:rsidRPr="003F5EAE" w:rsidRDefault="00AB3F53" w:rsidP="00AB3F53">
            <w:pPr>
              <w:rPr>
                <w:highlight w:val="yellow"/>
              </w:rPr>
            </w:pPr>
            <w:r w:rsidRPr="003F5EAE">
              <w:rPr>
                <w:highlight w:val="yellow"/>
              </w:rPr>
              <w:t>Nearly average</w:t>
            </w:r>
          </w:p>
        </w:tc>
        <w:tc>
          <w:tcPr>
            <w:tcW w:w="1599" w:type="dxa"/>
          </w:tcPr>
          <w:p w14:paraId="6482D87D" w14:textId="77777777" w:rsidR="00AB3F53" w:rsidRDefault="00AB3F53" w:rsidP="00AB3F53"/>
        </w:tc>
        <w:tc>
          <w:tcPr>
            <w:tcW w:w="1599" w:type="dxa"/>
            <w:vMerge/>
          </w:tcPr>
          <w:p w14:paraId="4D9E61A7" w14:textId="5D1AB446" w:rsidR="00AB3F53" w:rsidRDefault="00AB3F53" w:rsidP="00AB3F53"/>
        </w:tc>
      </w:tr>
      <w:tr w:rsidR="00AB3F53" w14:paraId="722A0F11" w14:textId="77777777" w:rsidTr="00BF5C93">
        <w:tc>
          <w:tcPr>
            <w:tcW w:w="1321" w:type="dxa"/>
            <w:vMerge/>
          </w:tcPr>
          <w:p w14:paraId="5589F0DB" w14:textId="77777777" w:rsidR="00AB3F53" w:rsidRDefault="00AB3F53" w:rsidP="00AB3F53"/>
        </w:tc>
        <w:tc>
          <w:tcPr>
            <w:tcW w:w="1026" w:type="dxa"/>
          </w:tcPr>
          <w:p w14:paraId="27E9D3AF" w14:textId="77777777" w:rsidR="00AB3F53" w:rsidRDefault="00AB3F53" w:rsidP="00AB3F53">
            <w:r w:rsidRPr="00E54CAC">
              <w:rPr>
                <w:highlight w:val="yellow"/>
              </w:rPr>
              <w:t>MC8</w:t>
            </w:r>
          </w:p>
        </w:tc>
        <w:tc>
          <w:tcPr>
            <w:tcW w:w="1449" w:type="dxa"/>
          </w:tcPr>
          <w:p w14:paraId="506A970C" w14:textId="77777777" w:rsidR="00AB3F53" w:rsidRDefault="00AB3F53" w:rsidP="00AB3F53">
            <w:r>
              <w:rPr>
                <w:highlight w:val="yellow"/>
              </w:rPr>
              <w:t>NE slow</w:t>
            </w:r>
          </w:p>
        </w:tc>
        <w:tc>
          <w:tcPr>
            <w:tcW w:w="1392" w:type="dxa"/>
          </w:tcPr>
          <w:p w14:paraId="24318339" w14:textId="77777777" w:rsidR="00AB3F53" w:rsidRDefault="00AB3F53" w:rsidP="00AB3F53">
            <w:r>
              <w:rPr>
                <w:highlight w:val="yellow"/>
              </w:rPr>
              <w:t>10%</w:t>
            </w:r>
          </w:p>
        </w:tc>
        <w:tc>
          <w:tcPr>
            <w:tcW w:w="1583" w:type="dxa"/>
          </w:tcPr>
          <w:p w14:paraId="1A83EFB6" w14:textId="77777777" w:rsidR="00AB3F53" w:rsidRPr="003F5EAE" w:rsidRDefault="00AB3F53" w:rsidP="00AB3F53">
            <w:pPr>
              <w:rPr>
                <w:highlight w:val="yellow"/>
              </w:rPr>
            </w:pPr>
            <w:r w:rsidRPr="003F5EAE">
              <w:rPr>
                <w:highlight w:val="yellow"/>
              </w:rPr>
              <w:t>Nearly average</w:t>
            </w:r>
          </w:p>
        </w:tc>
        <w:tc>
          <w:tcPr>
            <w:tcW w:w="1599" w:type="dxa"/>
          </w:tcPr>
          <w:p w14:paraId="557BD868" w14:textId="77777777" w:rsidR="00AB3F53" w:rsidRDefault="00AB3F53" w:rsidP="00AB3F53"/>
        </w:tc>
        <w:tc>
          <w:tcPr>
            <w:tcW w:w="1599" w:type="dxa"/>
            <w:vMerge/>
          </w:tcPr>
          <w:p w14:paraId="528FCFF7" w14:textId="0AB8254E" w:rsidR="00AB3F53" w:rsidRDefault="00AB3F53" w:rsidP="00AB3F53"/>
        </w:tc>
      </w:tr>
    </w:tbl>
    <w:p w14:paraId="0E81738B" w14:textId="77777777" w:rsidR="00AB3F53" w:rsidRDefault="00AB3F53" w:rsidP="00A43202"/>
    <w:p w14:paraId="57AD6A79" w14:textId="468EC2E3" w:rsidR="00A43202" w:rsidRDefault="00A43202" w:rsidP="00A43202">
      <w:r>
        <w:t>mean PM</w:t>
      </w:r>
      <w:r w:rsidRPr="00446837">
        <w:rPr>
          <w:vertAlign w:val="subscript"/>
        </w:rPr>
        <w:t xml:space="preserve">2.5 </w:t>
      </w:r>
      <w:r>
        <w:t xml:space="preserve">concentration (Figure 11). This result is consistent with </w:t>
      </w:r>
      <w:hyperlink r:id="rId16" w:history="1">
        <w:r w:rsidRPr="00C97A04">
          <w:rPr>
            <w:rStyle w:val="Hyperlink"/>
          </w:rPr>
          <w:t>http://dx.doi.org/10.1016/j.jes.2016.06.03</w:t>
        </w:r>
      </w:hyperlink>
      <w:r>
        <w:t>, which found that MCs associated with higher mean PM</w:t>
      </w:r>
      <w:r w:rsidRPr="00446837">
        <w:rPr>
          <w:vertAlign w:val="subscript"/>
        </w:rPr>
        <w:t>2.5</w:t>
      </w:r>
      <w:r>
        <w:t xml:space="preserve"> concentrations arriving in Beijing, travel through the surrounding industrialised areas. In 2017, MC1 and MC8 have similar travel paths than MC2 in climatology and are associated with air masses with the highest concentration observed during the period (Figure 11-12). However, the mean </w:t>
      </w:r>
      <w:r w:rsidR="00446837">
        <w:t>PM</w:t>
      </w:r>
      <w:r w:rsidR="00446837" w:rsidRPr="00446837">
        <w:rPr>
          <w:vertAlign w:val="subscript"/>
        </w:rPr>
        <w:t xml:space="preserve">2.5 </w:t>
      </w:r>
      <w:r>
        <w:t xml:space="preserve"> concentrations associated with MC1 and MC8 (high) are lower than those associated with MC2 (extreme). Having similar path, similar residence time but lower concentrations in 2017 than in climatology might indicate that a reduction in the emissions in local and surrounding regions in 2017 is likely. Cheng et al (doi:10.5194/acp-19-6125-2019) which conducted studies on the reduction emissions in China using model-based composition analysis, estimated  that 65.4% and 22.5%  of </w:t>
      </w:r>
      <w:r w:rsidR="00446837">
        <w:t>PM</w:t>
      </w:r>
      <w:r w:rsidR="00446837" w:rsidRPr="00446837">
        <w:rPr>
          <w:vertAlign w:val="subscript"/>
        </w:rPr>
        <w:t xml:space="preserve">2.5 </w:t>
      </w:r>
      <w:r>
        <w:t xml:space="preserve">local  emission abatements between 2013 and 2017 were due to local air pollution control policies and reduction in emissions from Beijing’s surroundings respectively). He also stated that favourable meteorological conditions were also accountable for  this reduction, especially In November 2017. However, these contributed in substantially lower measures (12.1%). Therefore, it is likely that </w:t>
      </w:r>
      <w:r w:rsidR="00446837">
        <w:t>PM</w:t>
      </w:r>
      <w:r w:rsidR="00446837" w:rsidRPr="00446837">
        <w:rPr>
          <w:vertAlign w:val="subscript"/>
        </w:rPr>
        <w:t xml:space="preserve">2.5 </w:t>
      </w:r>
      <w:r>
        <w:t xml:space="preserve">concentrations recorded for MC1, MC9 for 2017 were lower than MC1 due to a reduction of </w:t>
      </w:r>
      <w:r w:rsidR="00446837">
        <w:t>PM</w:t>
      </w:r>
      <w:r w:rsidR="00446837" w:rsidRPr="00446837">
        <w:rPr>
          <w:vertAlign w:val="subscript"/>
        </w:rPr>
        <w:t xml:space="preserve">2.5 </w:t>
      </w:r>
      <w:r>
        <w:t>emissions in Beijing and surroundings.</w:t>
      </w:r>
    </w:p>
    <w:p w14:paraId="32DA8032" w14:textId="5FFD72A6" w:rsidR="00A43202" w:rsidRDefault="00A43202" w:rsidP="00A43202">
      <w:r>
        <w:t xml:space="preserve">In climatology, MC4 (13%) and MC5 (11%) are associated with high mean PM2.5 concentrations and have similar paths (Figure 11-12 D). These originate in south-western Russia and southern Russia respectively, travelling through Mongolia (and Kazakhstan for MC4), inner Mongolia and the Hebei province before reaching Beijing. MC2 and MC3 (nearly average) in 2017 are analogous to MC4 and MC5 in climatology but are associated with approximately half mean </w:t>
      </w:r>
      <w:r w:rsidR="00446837">
        <w:t>PM</w:t>
      </w:r>
      <w:r w:rsidR="00446837" w:rsidRPr="00446837">
        <w:rPr>
          <w:vertAlign w:val="subscript"/>
        </w:rPr>
        <w:t xml:space="preserve">2.5 </w:t>
      </w:r>
      <w:r>
        <w:t xml:space="preserve">concentrations than MC4 and MC5 (high) in climatology (Figure 12 A-B). (DOI: 10.3103/S1068373913020039) Dement et al, studying annual variations of </w:t>
      </w:r>
      <w:r w:rsidR="00446837">
        <w:t>PM</w:t>
      </w:r>
      <w:r w:rsidR="00446837" w:rsidRPr="00446837">
        <w:rPr>
          <w:vertAlign w:val="subscript"/>
        </w:rPr>
        <w:t xml:space="preserve">2.5 </w:t>
      </w:r>
      <w:r>
        <w:t xml:space="preserve">in the Eastern </w:t>
      </w:r>
      <w:proofErr w:type="gramStart"/>
      <w:r>
        <w:t>Gobi desert</w:t>
      </w:r>
      <w:proofErr w:type="gramEnd"/>
      <w:r>
        <w:t xml:space="preserve"> found that the highest monthly mean </w:t>
      </w:r>
      <w:r w:rsidR="00446837">
        <w:t>PM</w:t>
      </w:r>
      <w:r w:rsidR="00446837" w:rsidRPr="00446837">
        <w:rPr>
          <w:vertAlign w:val="subscript"/>
        </w:rPr>
        <w:t xml:space="preserve">2.5 </w:t>
      </w:r>
      <w:r>
        <w:t xml:space="preserve">concentrations occur in spring and winter). Furthermore, (http://dx.doi.org/10.1016/j.jes.2016.06.03) hypothesized that MCs with travel path </w:t>
      </w:r>
      <w:proofErr w:type="gramStart"/>
      <w:r>
        <w:t>similar to</w:t>
      </w:r>
      <w:proofErr w:type="gramEnd"/>
      <w:r>
        <w:t xml:space="preserve"> the MCs mentioned above, were responsible for transporting </w:t>
      </w:r>
      <w:r w:rsidR="00446837">
        <w:t>PM</w:t>
      </w:r>
      <w:r w:rsidR="00446837" w:rsidRPr="00446837">
        <w:rPr>
          <w:vertAlign w:val="subscript"/>
        </w:rPr>
        <w:t xml:space="preserve">2.5 </w:t>
      </w:r>
      <w:r>
        <w:t xml:space="preserve">to Beijing. As the travel paths for these MCs in 2017 and climatology, do not differ substantially, but they are associated with different concentrations in 2017 and climatology, it is likely that a reduction in the emission in 2017 in their final section of their travel path is the cause of this difference, rather than higher proportion of </w:t>
      </w:r>
      <w:r w:rsidR="00446837">
        <w:t>PM</w:t>
      </w:r>
      <w:r w:rsidR="00446837" w:rsidRPr="00446837">
        <w:rPr>
          <w:vertAlign w:val="subscript"/>
        </w:rPr>
        <w:t xml:space="preserve">2.5 </w:t>
      </w:r>
      <w:r>
        <w:t xml:space="preserve">transported from eastern Gobi desert. However, this should be confirmed by further analysis using tools to identify the relative contribution of </w:t>
      </w:r>
      <w:r w:rsidR="00446837">
        <w:t>PM</w:t>
      </w:r>
      <w:r w:rsidR="00446837" w:rsidRPr="00446837">
        <w:rPr>
          <w:vertAlign w:val="subscript"/>
        </w:rPr>
        <w:t xml:space="preserve">2.5 </w:t>
      </w:r>
      <w:r>
        <w:t>pollution sources, such as PSCF (http://dx.doi.org/10.1016/j.jes.2016.06.03).</w:t>
      </w:r>
    </w:p>
    <w:p w14:paraId="32C95A12" w14:textId="0833745D" w:rsidR="00AB3F53" w:rsidRDefault="00A43202" w:rsidP="00A43202">
      <w:r w:rsidRPr="009D0AF7">
        <w:t xml:space="preserve">MC5 and MC9 in 2017 and MC6 and MC7 in climatology are associated with the lowest mean concentrations of </w:t>
      </w:r>
      <w:r w:rsidR="00446837">
        <w:t>PM</w:t>
      </w:r>
      <w:r w:rsidR="00446837" w:rsidRPr="00446837">
        <w:rPr>
          <w:vertAlign w:val="subscript"/>
        </w:rPr>
        <w:t xml:space="preserve">2.5 </w:t>
      </w:r>
      <w:r w:rsidRPr="009D0AF7">
        <w:t xml:space="preserve">(nearly average). These are associated </w:t>
      </w:r>
      <w:r>
        <w:t>air masses from Siberia</w:t>
      </w:r>
      <w:r w:rsidRPr="009D0AF7">
        <w:t xml:space="preserve">, which brings </w:t>
      </w:r>
      <w:r>
        <w:t xml:space="preserve">unpolluted air to Beijing </w:t>
      </w:r>
    </w:p>
    <w:p w14:paraId="69C59B6B" w14:textId="533470E4" w:rsidR="00AB3F53" w:rsidRDefault="00AB3F53" w:rsidP="00A43202">
      <w:r>
        <w:rPr>
          <w:noProof/>
        </w:rPr>
        <w:lastRenderedPageBreak/>
        <mc:AlternateContent>
          <mc:Choice Requires="wps">
            <w:drawing>
              <wp:anchor distT="0" distB="0" distL="114300" distR="114300" simplePos="0" relativeHeight="251702272" behindDoc="0" locked="0" layoutInCell="1" allowOverlap="1" wp14:anchorId="1DDBC71A" wp14:editId="37D29014">
                <wp:simplePos x="0" y="0"/>
                <wp:positionH relativeFrom="column">
                  <wp:posOffset>-3810</wp:posOffset>
                </wp:positionH>
                <wp:positionV relativeFrom="paragraph">
                  <wp:posOffset>5924550</wp:posOffset>
                </wp:positionV>
                <wp:extent cx="61950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6195060" cy="635"/>
                        </a:xfrm>
                        <a:prstGeom prst="rect">
                          <a:avLst/>
                        </a:prstGeom>
                        <a:solidFill>
                          <a:prstClr val="white"/>
                        </a:solidFill>
                        <a:ln>
                          <a:noFill/>
                        </a:ln>
                      </wps:spPr>
                      <wps:txbx>
                        <w:txbxContent>
                          <w:p w14:paraId="20DF0C19" w14:textId="356C2B2C" w:rsidR="00BF5C93" w:rsidRPr="00686F5D" w:rsidRDefault="00BF5C93" w:rsidP="00AB3F53">
                            <w:pPr>
                              <w:pStyle w:val="Caption"/>
                              <w:rPr>
                                <w:rFonts w:asciiTheme="majorHAnsi" w:eastAsiaTheme="majorEastAsia" w:hAnsiTheme="majorHAnsi" w:cstheme="majorBidi"/>
                                <w:noProof/>
                                <w:color w:val="1F3763" w:themeColor="accent1" w:themeShade="7F"/>
                                <w:sz w:val="24"/>
                                <w:szCs w:val="24"/>
                              </w:rPr>
                            </w:pPr>
                            <w:r>
                              <w:t>Figure 9:</w:t>
                            </w:r>
                            <w:r w:rsidRPr="00AB3F53">
                              <w:t xml:space="preserve"> Panel representing MCs identified for the study periods in Beij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DBC71A" id="Text Box 26" o:spid="_x0000_s1034" type="#_x0000_t202" style="position:absolute;margin-left:-.3pt;margin-top:466.5pt;width:487.8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" stroked="f">
                <v:textbox style="mso-fit-shape-to-text:t" inset="0,0,0,0">
                  <w:txbxContent>
                    <w:p w14:paraId="20DF0C19" w14:textId="356C2B2C" w:rsidR="00BF5C93" w:rsidRPr="00686F5D" w:rsidRDefault="00BF5C93" w:rsidP="00AB3F53">
                      <w:pPr>
                        <w:pStyle w:val="Caption"/>
                        <w:rPr>
                          <w:rFonts w:asciiTheme="majorHAnsi" w:eastAsiaTheme="majorEastAsia" w:hAnsiTheme="majorHAnsi" w:cstheme="majorBidi"/>
                          <w:noProof/>
                          <w:color w:val="1F3763" w:themeColor="accent1" w:themeShade="7F"/>
                          <w:sz w:val="24"/>
                          <w:szCs w:val="24"/>
                        </w:rPr>
                      </w:pPr>
                      <w:r>
                        <w:t>Figure 9:</w:t>
                      </w:r>
                      <w:r w:rsidRPr="00AB3F53">
                        <w:t xml:space="preserve"> Panel representing MCs identified for the study periods in Beijing</w:t>
                      </w:r>
                    </w:p>
                  </w:txbxContent>
                </v:textbox>
                <w10:wrap type="square"/>
              </v:shape>
            </w:pict>
          </mc:Fallback>
        </mc:AlternateContent>
      </w:r>
      <w:r>
        <w:rPr>
          <w:rFonts w:asciiTheme="majorHAnsi" w:eastAsiaTheme="majorEastAsia" w:hAnsiTheme="majorHAnsi" w:cstheme="majorBidi"/>
          <w:noProof/>
          <w:color w:val="1F3763" w:themeColor="accent1" w:themeShade="7F"/>
          <w:sz w:val="24"/>
          <w:szCs w:val="24"/>
        </w:rPr>
        <w:drawing>
          <wp:anchor distT="0" distB="0" distL="114300" distR="114300" simplePos="0" relativeHeight="251700224" behindDoc="0" locked="0" layoutInCell="1" allowOverlap="1" wp14:anchorId="551C0CC1" wp14:editId="501830E7">
            <wp:simplePos x="0" y="0"/>
            <wp:positionH relativeFrom="margin">
              <wp:posOffset>-3810</wp:posOffset>
            </wp:positionH>
            <wp:positionV relativeFrom="paragraph">
              <wp:posOffset>285115</wp:posOffset>
            </wp:positionV>
            <wp:extent cx="6195060" cy="5582285"/>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95060" cy="55822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74C8A6" w14:textId="2B1E47F5" w:rsidR="00A43202" w:rsidRDefault="00A43202" w:rsidP="00A43202">
      <w:r>
        <w:t>during the winter</w:t>
      </w:r>
      <w:r w:rsidRPr="009D0AF7">
        <w:t>. In both periods, they have similar contributions towards total air masses (11% and 1% for MC5 and MC9 in 2017 and 8% and 3% for MC6 and MC7 in climatology).</w:t>
      </w:r>
    </w:p>
    <w:p w14:paraId="32422A8C" w14:textId="1E5145AA" w:rsidR="00A43202" w:rsidRDefault="00A43202" w:rsidP="00A43202">
      <w:r w:rsidRPr="009D0AF7">
        <w:t xml:space="preserve">MC3 in climatology (20%) originated in Kazakhstan , travelling through Mongolia and inner Mongolia prior to arrival in Beijing. It had a similar travel path than MC4 in 2017 (9%), however, MC3 </w:t>
      </w:r>
      <w:r>
        <w:t xml:space="preserve">in climatology </w:t>
      </w:r>
      <w:r w:rsidRPr="009D0AF7">
        <w:t xml:space="preserve">was associated with high mean </w:t>
      </w:r>
      <w:r w:rsidR="00446837">
        <w:t>PM</w:t>
      </w:r>
      <w:r w:rsidR="00446837" w:rsidRPr="00446837">
        <w:rPr>
          <w:vertAlign w:val="subscript"/>
        </w:rPr>
        <w:t xml:space="preserve">2.5 </w:t>
      </w:r>
      <w:r w:rsidRPr="009D0AF7">
        <w:t xml:space="preserve">concentrations, while MC4 </w:t>
      </w:r>
      <w:r>
        <w:t xml:space="preserve">in 2017 </w:t>
      </w:r>
      <w:r w:rsidRPr="009D0AF7">
        <w:t xml:space="preserve">was associated with nearly average concentrations. The difference could be explained by reduced emissions of </w:t>
      </w:r>
      <w:r>
        <w:t xml:space="preserve">PM2.5 </w:t>
      </w:r>
      <w:r w:rsidRPr="009D0AF7">
        <w:t>pollution in the areas travelled in the MCs final section</w:t>
      </w:r>
      <w:r>
        <w:t xml:space="preserve"> in 2017</w:t>
      </w:r>
      <w:r w:rsidRPr="009D0AF7">
        <w:t>.</w:t>
      </w:r>
    </w:p>
    <w:p w14:paraId="2F671713" w14:textId="77777777" w:rsidR="00A43202" w:rsidRDefault="00A43202" w:rsidP="00A43202">
      <w:r w:rsidRPr="009D0AF7">
        <w:t>MC1 in climatology and MC6 in 2017 also had similar characteristics to MC4 in 2017 (travel paths</w:t>
      </w:r>
      <w:r>
        <w:t xml:space="preserve"> and</w:t>
      </w:r>
      <w:r w:rsidRPr="009D0AF7">
        <w:t xml:space="preserve"> residence time)</w:t>
      </w:r>
      <w:r>
        <w:t>. However, these MCs had different mean PM</w:t>
      </w:r>
      <w:r w:rsidRPr="00663732">
        <w:rPr>
          <w:vertAlign w:val="subscript"/>
        </w:rPr>
        <w:t>2.5</w:t>
      </w:r>
      <w:r>
        <w:t xml:space="preserve"> concentrations (high for MC1 and nearly average for MC6). Furthermore, </w:t>
      </w:r>
      <w:r w:rsidRPr="009D0AF7">
        <w:t>MC1</w:t>
      </w:r>
      <w:r>
        <w:t xml:space="preserve"> in climatology</w:t>
      </w:r>
      <w:r w:rsidRPr="009D0AF7">
        <w:t xml:space="preserve"> </w:t>
      </w:r>
      <w:r>
        <w:t>had higher relative frequency</w:t>
      </w:r>
      <w:r w:rsidRPr="009D0AF7">
        <w:t xml:space="preserve"> in the climatology (28%) than MC4 in 2017 (9%)</w:t>
      </w:r>
      <w:r>
        <w:t xml:space="preserve">. </w:t>
      </w:r>
    </w:p>
    <w:p w14:paraId="5CF3A69A" w14:textId="3F7EED3C" w:rsidR="008F2A6A" w:rsidRDefault="008F2A6A" w:rsidP="00A43202">
      <w:r>
        <w:rPr>
          <w:rFonts w:asciiTheme="majorHAnsi" w:eastAsiaTheme="majorEastAsia" w:hAnsiTheme="majorHAnsi" w:cstheme="majorBidi"/>
          <w:noProof/>
          <w:color w:val="1F3763" w:themeColor="accent1" w:themeShade="7F"/>
          <w:sz w:val="24"/>
          <w:szCs w:val="24"/>
        </w:rPr>
        <w:lastRenderedPageBreak/>
        <w:drawing>
          <wp:anchor distT="0" distB="0" distL="114300" distR="114300" simplePos="0" relativeHeight="251704320" behindDoc="0" locked="0" layoutInCell="1" allowOverlap="1" wp14:anchorId="0EA6A0D4" wp14:editId="6A0EE392">
            <wp:simplePos x="0" y="0"/>
            <wp:positionH relativeFrom="column">
              <wp:posOffset>-324576</wp:posOffset>
            </wp:positionH>
            <wp:positionV relativeFrom="paragraph">
              <wp:posOffset>181</wp:posOffset>
            </wp:positionV>
            <wp:extent cx="7108825" cy="838835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108825" cy="83883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0D718DB8" wp14:editId="363C356E">
                <wp:simplePos x="0" y="0"/>
                <wp:positionH relativeFrom="page">
                  <wp:align>right</wp:align>
                </wp:positionH>
                <wp:positionV relativeFrom="paragraph">
                  <wp:posOffset>8348345</wp:posOffset>
                </wp:positionV>
                <wp:extent cx="7108825"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7108825" cy="635"/>
                        </a:xfrm>
                        <a:prstGeom prst="rect">
                          <a:avLst/>
                        </a:prstGeom>
                        <a:solidFill>
                          <a:prstClr val="white"/>
                        </a:solidFill>
                        <a:ln>
                          <a:noFill/>
                        </a:ln>
                      </wps:spPr>
                      <wps:txbx>
                        <w:txbxContent>
                          <w:p w14:paraId="7A4249DC" w14:textId="50A06C09" w:rsidR="00BF5C93" w:rsidRPr="004A76D8" w:rsidRDefault="00BF5C93" w:rsidP="008F2A6A">
                            <w:pPr>
                              <w:pStyle w:val="Caption"/>
                              <w:rPr>
                                <w:rFonts w:asciiTheme="majorHAnsi" w:eastAsiaTheme="majorEastAsia" w:hAnsiTheme="majorHAnsi" w:cstheme="majorBidi"/>
                                <w:noProof/>
                                <w:color w:val="1F3763" w:themeColor="accent1" w:themeShade="7F"/>
                                <w:sz w:val="24"/>
                                <w:szCs w:val="24"/>
                              </w:rPr>
                            </w:pPr>
                            <w:r>
                              <w:t>Figure 10:</w:t>
                            </w:r>
                            <w:r w:rsidRPr="008F2A6A">
                              <w:t xml:space="preserve"> MC relative frequency and mean NO2 levels associated with each MC for Beijing in the study peri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18DB8" id="Text Box 28" o:spid="_x0000_s1035" type="#_x0000_t202" style="position:absolute;margin-left:508.55pt;margin-top:657.35pt;width:559.75pt;height:.05pt;z-index:251706368;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" stroked="f">
                <v:textbox style="mso-fit-shape-to-text:t" inset="0,0,0,0">
                  <w:txbxContent>
                    <w:p w14:paraId="7A4249DC" w14:textId="50A06C09" w:rsidR="00BF5C93" w:rsidRPr="004A76D8" w:rsidRDefault="00BF5C93" w:rsidP="008F2A6A">
                      <w:pPr>
                        <w:pStyle w:val="Caption"/>
                        <w:rPr>
                          <w:rFonts w:asciiTheme="majorHAnsi" w:eastAsiaTheme="majorEastAsia" w:hAnsiTheme="majorHAnsi" w:cstheme="majorBidi"/>
                          <w:noProof/>
                          <w:color w:val="1F3763" w:themeColor="accent1" w:themeShade="7F"/>
                          <w:sz w:val="24"/>
                          <w:szCs w:val="24"/>
                        </w:rPr>
                      </w:pPr>
                      <w:r>
                        <w:t>Figure 10:</w:t>
                      </w:r>
                      <w:r w:rsidRPr="008F2A6A">
                        <w:t xml:space="preserve"> MC relative frequency and mean NO2 levels associated with each MC for Beijing in the study periods.</w:t>
                      </w:r>
                    </w:p>
                  </w:txbxContent>
                </v:textbox>
                <w10:wrap type="square" anchorx="page"/>
              </v:shape>
            </w:pict>
          </mc:Fallback>
        </mc:AlternateContent>
      </w:r>
    </w:p>
    <w:p w14:paraId="20ED020E" w14:textId="0A4B5616" w:rsidR="00A43202" w:rsidRDefault="008F2A6A" w:rsidP="00A43202">
      <w:r>
        <w:lastRenderedPageBreak/>
        <w:t>In climatology, MCs associated with high mean concentrations of PM</w:t>
      </w:r>
      <w:r w:rsidRPr="00663732">
        <w:rPr>
          <w:vertAlign w:val="subscript"/>
        </w:rPr>
        <w:t xml:space="preserve">2.5 </w:t>
      </w:r>
      <w:r>
        <w:t xml:space="preserve">had the highest relative frequency (72% </w:t>
      </w:r>
      <w:r w:rsidR="00A43202">
        <w:t>given by MC1, MC3, MC4 and MC5)(Figure 12 and 12 B). Extreme mean PM</w:t>
      </w:r>
      <w:r w:rsidR="00A43202" w:rsidRPr="00663732">
        <w:rPr>
          <w:vertAlign w:val="subscript"/>
        </w:rPr>
        <w:t xml:space="preserve">2.5 </w:t>
      </w:r>
      <w:r w:rsidR="00A43202">
        <w:t>concentrations were uncommon (17%,  MC2), and the minority (11%) of the MCs were associated with nearly average PM</w:t>
      </w:r>
      <w:r w:rsidR="00A43202" w:rsidRPr="00663732">
        <w:rPr>
          <w:vertAlign w:val="subscript"/>
        </w:rPr>
        <w:t xml:space="preserve">2.5 </w:t>
      </w:r>
      <w:r w:rsidR="00A43202">
        <w:t>concentrations (MC6 and MC7) (Figure 12 and 12 B).</w:t>
      </w:r>
    </w:p>
    <w:p w14:paraId="3F7497DF" w14:textId="77777777" w:rsidR="00A43202" w:rsidRDefault="00A43202" w:rsidP="00A43202">
      <w:r>
        <w:t>Conversely, in  2017, most MCs were associated with nearly average mean PM</w:t>
      </w:r>
      <w:r w:rsidRPr="00663732">
        <w:rPr>
          <w:vertAlign w:val="subscript"/>
        </w:rPr>
        <w:t xml:space="preserve">2.5 </w:t>
      </w:r>
      <w:r>
        <w:t>concentrations (84% given by MC2, MC3, MC4, MC5, MC6, MC7 and MC9), while MCs with high concentrations (MC1, MC8) were uncommon (17%) (Figure 12 B, 12B). NO MC was associated with extreme PM</w:t>
      </w:r>
      <w:r w:rsidRPr="00663732">
        <w:rPr>
          <w:vertAlign w:val="subscript"/>
        </w:rPr>
        <w:t xml:space="preserve">2.5 </w:t>
      </w:r>
      <w:r>
        <w:t>concentrations.</w:t>
      </w:r>
    </w:p>
    <w:p w14:paraId="76F3161B" w14:textId="6AC71C73" w:rsidR="00A43202" w:rsidRDefault="00A43202" w:rsidP="00A43202">
      <w:r>
        <w:t xml:space="preserve">It is likely that the lower PM </w:t>
      </w:r>
      <w:r w:rsidRPr="00663732">
        <w:rPr>
          <w:vertAlign w:val="subscript"/>
        </w:rPr>
        <w:t>2.5</w:t>
      </w:r>
      <w:r>
        <w:t xml:space="preserve"> levels recorded in Beijing during November 2017 than the climatology are due to the higher proportion of MCs associated with nearly average mean PM</w:t>
      </w:r>
      <w:r w:rsidRPr="00663732">
        <w:rPr>
          <w:vertAlign w:val="subscript"/>
        </w:rPr>
        <w:t>2.5</w:t>
      </w:r>
      <w:r>
        <w:t xml:space="preserve"> concentrations in 2017 (84%) than in climatology (11%). The result is reflected in a higher proportion of MCs associated with high and extreme mean </w:t>
      </w:r>
      <w:r w:rsidR="00446837">
        <w:t>PM</w:t>
      </w:r>
      <w:r w:rsidR="00446837" w:rsidRPr="00446837">
        <w:rPr>
          <w:vertAlign w:val="subscript"/>
        </w:rPr>
        <w:t xml:space="preserve">2.5 </w:t>
      </w:r>
      <w:r>
        <w:t>concentrations in the climatology (72% and 17% respectively) than in 2017 (17% and 0% respectively) This was due to a reduction in local emissions in Beijing and surrounding regions in 2017, that caused air masses during that period to transport lower PM</w:t>
      </w:r>
      <w:r w:rsidRPr="00663732">
        <w:rPr>
          <w:vertAlign w:val="subscript"/>
        </w:rPr>
        <w:t>2.5</w:t>
      </w:r>
      <w:r>
        <w:t xml:space="preserve"> concentrations than in climatology due to the reasons described above.</w:t>
      </w:r>
    </w:p>
    <w:p w14:paraId="66A410AD" w14:textId="71FF24B3" w:rsidR="00A43202" w:rsidRDefault="00A43202" w:rsidP="00A057E7">
      <w:pPr>
        <w:pStyle w:val="Heading4"/>
      </w:pPr>
      <w:r>
        <w:t>December</w:t>
      </w:r>
    </w:p>
    <w:p w14:paraId="642FE3B5" w14:textId="77777777" w:rsidR="00A057E7" w:rsidRPr="00A057E7" w:rsidRDefault="00A057E7" w:rsidP="00A057E7"/>
    <w:p w14:paraId="3F20BB41" w14:textId="14243970" w:rsidR="00A43202" w:rsidRDefault="00A43202" w:rsidP="00A43202">
      <w:r>
        <w:t xml:space="preserve">In climatology, MC5 and MC4 are associated with the highest mean </w:t>
      </w:r>
      <w:r w:rsidR="00446837">
        <w:t>PM</w:t>
      </w:r>
      <w:r w:rsidR="00446837" w:rsidRPr="00446837">
        <w:rPr>
          <w:vertAlign w:val="subscript"/>
        </w:rPr>
        <w:t xml:space="preserve">2.5 </w:t>
      </w:r>
      <w:r>
        <w:t xml:space="preserve">concentrations (extreme). This might be justified by the final section of their travel paths over the industrial areas on the west and south west of Beijing (Shaanxi, </w:t>
      </w:r>
      <w:proofErr w:type="gramStart"/>
      <w:r>
        <w:t>Hebei</w:t>
      </w:r>
      <w:proofErr w:type="gramEnd"/>
      <w:r>
        <w:t xml:space="preserve"> and Shanxi). The MCs associated with highest </w:t>
      </w:r>
      <w:r w:rsidR="00446837">
        <w:t>PM</w:t>
      </w:r>
      <w:r w:rsidR="00446837" w:rsidRPr="00446837">
        <w:rPr>
          <w:vertAlign w:val="subscript"/>
        </w:rPr>
        <w:t xml:space="preserve">2.5 </w:t>
      </w:r>
      <w:r>
        <w:t xml:space="preserve">mean levels in 2017 is MC3 (high). This MC originated in southern Russia and recirculated over the polluted regions south of Beijing (Hebei and Shandong). However, MC3 in 2017 had lower mean </w:t>
      </w:r>
      <w:r w:rsidR="00446837">
        <w:t>PM</w:t>
      </w:r>
      <w:r w:rsidR="00446837" w:rsidRPr="00446837">
        <w:rPr>
          <w:vertAlign w:val="subscript"/>
        </w:rPr>
        <w:t xml:space="preserve">2.5 </w:t>
      </w:r>
      <w:r>
        <w:t xml:space="preserve">concentrations than MC4 and MC5 in climatology, despite having similar path and residence time. This is likely due to a reduction in local emissions in Beijing, which contributed to the lowest mean </w:t>
      </w:r>
      <w:r w:rsidR="00446837">
        <w:t>PM</w:t>
      </w:r>
      <w:r w:rsidR="00446837" w:rsidRPr="00446837">
        <w:rPr>
          <w:vertAlign w:val="subscript"/>
        </w:rPr>
        <w:t xml:space="preserve">2.5 </w:t>
      </w:r>
      <w:r>
        <w:t xml:space="preserve">concentrations associated with the MC3 in 2017. </w:t>
      </w:r>
      <w:r w:rsidRPr="00C9354B">
        <w:t xml:space="preserve">This is </w:t>
      </w:r>
      <w:r>
        <w:t xml:space="preserve">also true for MC8 in climatology and MC7 in 2017, MC7 in climatology and MC6 in 2017, MC2 in both 2017 and climatology, MC6 in climatology and MC5 in 2017, MC1 in both 2017 and the climatology, MC4 in 2017 and MC3 in climatology. </w:t>
      </w:r>
    </w:p>
    <w:p w14:paraId="65BC707F" w14:textId="6EBEDB80" w:rsidR="00A43202" w:rsidRDefault="00A43202" w:rsidP="00A43202">
      <w:r>
        <w:t xml:space="preserve">In climatology, most MCs (44%) were associated with nearly average PM2.5 mean concentrations (MC1, MC2, MC7 and MC8). 32% MCs were associated with extreme concentrations (MC4, MC5), and a minority were associated with high (23% MC3 and MC6). In December 2017, most clusters were associated with nearly average </w:t>
      </w:r>
      <w:r w:rsidR="00446837">
        <w:t>PM</w:t>
      </w:r>
      <w:r w:rsidR="00446837" w:rsidRPr="00446837">
        <w:rPr>
          <w:vertAlign w:val="subscript"/>
        </w:rPr>
        <w:t xml:space="preserve">2.5 </w:t>
      </w:r>
      <w:r>
        <w:t>concentrations (90% from MC1, MC2, MC4, MC5, MC6 and MC7). MCs with high concentrations occurred rarely (10% MC2).</w:t>
      </w:r>
    </w:p>
    <w:p w14:paraId="0934A7B5" w14:textId="134B03CD" w:rsidR="00A43202" w:rsidRDefault="00A43202" w:rsidP="00A43202">
      <w:r>
        <w:t>It is likely that the lower PM</w:t>
      </w:r>
      <w:r w:rsidRPr="00663732">
        <w:rPr>
          <w:vertAlign w:val="subscript"/>
        </w:rPr>
        <w:t>2.5</w:t>
      </w:r>
      <w:r>
        <w:t xml:space="preserve"> levels recorded in Beijing during December 2017 than during previous years are due to the higher proportion of MCs associated with nearly average mean PM</w:t>
      </w:r>
      <w:r w:rsidRPr="00663732">
        <w:rPr>
          <w:vertAlign w:val="subscript"/>
        </w:rPr>
        <w:t>2.5</w:t>
      </w:r>
      <w:r>
        <w:t xml:space="preserve"> concentrations in 2017 (90%) than in climatology (10%), similarly to November. This is reflected in the higher relative frequency of MCs with high and extreme mean </w:t>
      </w:r>
      <w:r w:rsidR="00446837">
        <w:t>PM</w:t>
      </w:r>
      <w:r w:rsidR="00446837" w:rsidRPr="00446837">
        <w:rPr>
          <w:vertAlign w:val="subscript"/>
        </w:rPr>
        <w:t xml:space="preserve">2.5 </w:t>
      </w:r>
      <w:r>
        <w:t>levels in the climatology (23 and 32% respectively) than in 2017 (10% and 0%) It was found that a reduction in local emissions in Beijing in 2017, caused air masses that period to transport lower PM</w:t>
      </w:r>
      <w:r w:rsidRPr="00663732">
        <w:rPr>
          <w:vertAlign w:val="subscript"/>
        </w:rPr>
        <w:t>2.5</w:t>
      </w:r>
      <w:r>
        <w:t xml:space="preserve"> concentrations than in climatology due to the reasons explained above.</w:t>
      </w:r>
    </w:p>
    <w:p w14:paraId="44128FFD" w14:textId="77777777" w:rsidR="00A43202" w:rsidRDefault="00A43202" w:rsidP="00A43202">
      <w:r>
        <w:t xml:space="preserve">As found in this study, the interannual variation in air mass travel path can results in lower concentrations that can be misinterpreted as reductions in air pollutants emission due to effective policymaking. It is important that policy for reducing air pollutants emission and air pollution monitoring and forecast is informed with year-to-year variations in air masses contribution </w:t>
      </w:r>
    </w:p>
    <w:p w14:paraId="172AB075" w14:textId="49C1923E" w:rsidR="00A43202" w:rsidRDefault="00A43202" w:rsidP="00A057E7">
      <w:pPr>
        <w:pStyle w:val="Heading3"/>
      </w:pPr>
      <w:bookmarkStart w:id="39" w:name="_Toc39790722"/>
      <w:r>
        <w:lastRenderedPageBreak/>
        <w:t>Limitations</w:t>
      </w:r>
      <w:bookmarkEnd w:id="39"/>
    </w:p>
    <w:p w14:paraId="2214412C" w14:textId="77777777" w:rsidR="00A057E7" w:rsidRPr="00A057E7" w:rsidRDefault="00A057E7" w:rsidP="00A057E7"/>
    <w:p w14:paraId="5BC04049" w14:textId="77777777" w:rsidR="00A43202" w:rsidRDefault="00A43202" w:rsidP="00A43202">
      <w:r>
        <w:t>Cluster analysis interpretation is subjective and could lead to differences if the results are analysed by different individuals. Reanalysis by other researcher and comparison of this with the original interpretation might reduce error by providing an uncertainty estimate. HYSPLIT trajectory error was assumed to be 20% of the distance travelled by trajectories. Future studies with a detailed estimation of the uncertainty related to HYSPLIT trajectory generation for the specific case studies could provide a better basis for the interpretation of the results.  Employing 5-day (120 h) BTs might have caused a considerable degree of error. Employing 4-day (96h) BTs in future studies could reduce the uncertainty associated with the analysis and provide a better balance between establishing long range transport pathways and reduced the induced error in trajectories</w:t>
      </w:r>
    </w:p>
    <w:p w14:paraId="796F0ACE" w14:textId="77777777" w:rsidR="00A43202" w:rsidRDefault="00A43202" w:rsidP="00A43202"/>
    <w:p w14:paraId="33FE7C52" w14:textId="743E9A02" w:rsidR="00A43202" w:rsidRDefault="00A43202" w:rsidP="00A057E7">
      <w:pPr>
        <w:pStyle w:val="Heading3"/>
      </w:pPr>
      <w:bookmarkStart w:id="40" w:name="_Toc39790723"/>
      <w:r>
        <w:t>Further studies</w:t>
      </w:r>
      <w:bookmarkEnd w:id="40"/>
    </w:p>
    <w:p w14:paraId="20A735A4" w14:textId="77777777" w:rsidR="00A057E7" w:rsidRPr="00A057E7" w:rsidRDefault="00A057E7" w:rsidP="00A057E7"/>
    <w:p w14:paraId="44F41674" w14:textId="77777777" w:rsidR="00A43202" w:rsidRDefault="00A43202" w:rsidP="00A43202">
      <w:r>
        <w:t>Further studies adopting BT cluster analysis for the locations in this study would contribute to the current paucity of information in this area. This could provide a better understanding on the dynamics of air masses pollutants’ transport to London and their relative contributions to the area’s pollution levels. A deeper understanding of this topic could contribute to the development of effective policymaking for the amelioration of air pollution in London. Furthermore, investigation of pollutant’s source areas and relative contribution (using CWT and PSCF for example) could provide an understanding of the areas where these policies might be most needed. Future studies  with higher resolution meteorological data should be considered to improve the accuracy of the results. This in turn could provide a better understanding of the relative contribution of air masses and the pollution transported at source location.</w:t>
      </w:r>
      <w:r w:rsidRPr="00AF323B">
        <w:t xml:space="preserve"> </w:t>
      </w:r>
    </w:p>
    <w:p w14:paraId="630E309D" w14:textId="5890C69E" w:rsidR="00A43202" w:rsidRDefault="00A43202" w:rsidP="00A057E7">
      <w:pPr>
        <w:pStyle w:val="Heading1"/>
      </w:pPr>
      <w:bookmarkStart w:id="41" w:name="_Toc39790724"/>
      <w:r>
        <w:t>Conclusion</w:t>
      </w:r>
      <w:bookmarkEnd w:id="41"/>
    </w:p>
    <w:p w14:paraId="45208619" w14:textId="77777777" w:rsidR="00A057E7" w:rsidRPr="00A057E7" w:rsidRDefault="00A057E7" w:rsidP="00A057E7"/>
    <w:p w14:paraId="326BD406" w14:textId="2532DA05" w:rsidR="00A43202" w:rsidRDefault="00A43202" w:rsidP="00A43202">
      <w:r>
        <w:t>Pairing of BTs clusters generated with HYSPLIT were adopted to investigate whether better air quality in London and Beijing, were due to a difference in air masses relative contribution in 2017 and 2018 than in previous years. The uncertainty associated with HYSPLIT BTs was assumed to be 20% based on previous literature. It was found that air masses arriving in Beijing during November and December 2017 were associated with a lower concentration of PM</w:t>
      </w:r>
      <w:r w:rsidRPr="00D836BB">
        <w:rPr>
          <w:vertAlign w:val="subscript"/>
        </w:rPr>
        <w:t xml:space="preserve">25 </w:t>
      </w:r>
      <w:r>
        <w:t>than in November and December of the years between 2013 and 2016. This was explained by a reduction of local emissions in Beijing and surrounding industrialised regions. Air masses in London during January 2018 were associated with lower NO</w:t>
      </w:r>
      <w:r w:rsidRPr="00D836BB">
        <w:rPr>
          <w:vertAlign w:val="subscript"/>
        </w:rPr>
        <w:t>2</w:t>
      </w:r>
      <w:r>
        <w:t xml:space="preserve"> concentrations than during January of the years between 2014 and 2017. This was partly explained by a local reduction in NO</w:t>
      </w:r>
      <w:r w:rsidRPr="00D836BB">
        <w:rPr>
          <w:vertAlign w:val="subscript"/>
        </w:rPr>
        <w:t>2</w:t>
      </w:r>
      <w:r>
        <w:t xml:space="preserve"> emissions. Furthermore, it was determined that northerly air masses arriving in London transported a considerable amount of NO</w:t>
      </w:r>
      <w:r w:rsidRPr="00593457">
        <w:rPr>
          <w:vertAlign w:val="subscript"/>
        </w:rPr>
        <w:t>2</w:t>
      </w:r>
      <w:r>
        <w:t xml:space="preserve"> pollution from the West Midlands and southern regions of the North West of England during previous years. Air masses with similar origin arriving in London during January 2018 did not intercept these regions. This explained the lower NO</w:t>
      </w:r>
      <w:r w:rsidRPr="00C124CB">
        <w:rPr>
          <w:vertAlign w:val="subscript"/>
        </w:rPr>
        <w:t>2</w:t>
      </w:r>
      <w:r>
        <w:t xml:space="preserve"> concentrations observed during 2018 when compared to previous years. Due to the significant influence of air masses relative contribution to local air pollution, these should be accounted for in policymaking and air pollution monitoring and forecast in the location studied.</w:t>
      </w:r>
    </w:p>
    <w:p w14:paraId="2AE2ABBD" w14:textId="54E334CC" w:rsidR="00EE5050" w:rsidRDefault="00EE5050" w:rsidP="00A43202"/>
    <w:p w14:paraId="2B6D465C" w14:textId="1A30FF81" w:rsidR="00EE5050" w:rsidRDefault="00EE5050" w:rsidP="00A43202"/>
    <w:p w14:paraId="64C6C7A9" w14:textId="38E68965" w:rsidR="00EE5050" w:rsidRDefault="00EE5050" w:rsidP="00A43202"/>
    <w:p w14:paraId="2842D938" w14:textId="623F1D47" w:rsidR="00EE5050" w:rsidRPr="00C124CB" w:rsidRDefault="00EE5050" w:rsidP="00A43202"/>
    <w:p w14:paraId="51CA4AA8" w14:textId="77777777" w:rsidR="00A43202" w:rsidRPr="00CF5B3E" w:rsidRDefault="00A43202" w:rsidP="00A43202"/>
    <w:p w14:paraId="52A0808B" w14:textId="77777777" w:rsidR="00A43202" w:rsidRDefault="00A43202" w:rsidP="004C539F"/>
    <w:sectPr w:rsidR="00A43202" w:rsidSect="002E4080">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ED3"/>
    <w:rsid w:val="00114E27"/>
    <w:rsid w:val="00160371"/>
    <w:rsid w:val="0017469F"/>
    <w:rsid w:val="00176ED3"/>
    <w:rsid w:val="001B57B4"/>
    <w:rsid w:val="00207F2A"/>
    <w:rsid w:val="002E34EF"/>
    <w:rsid w:val="002E4080"/>
    <w:rsid w:val="00374D45"/>
    <w:rsid w:val="004001DF"/>
    <w:rsid w:val="004020D6"/>
    <w:rsid w:val="00446837"/>
    <w:rsid w:val="004C539F"/>
    <w:rsid w:val="00514794"/>
    <w:rsid w:val="0074388F"/>
    <w:rsid w:val="007A7F51"/>
    <w:rsid w:val="007B00D8"/>
    <w:rsid w:val="008D1D95"/>
    <w:rsid w:val="008E5FB4"/>
    <w:rsid w:val="008F2A6A"/>
    <w:rsid w:val="0099688B"/>
    <w:rsid w:val="009B4DC9"/>
    <w:rsid w:val="009F1ABE"/>
    <w:rsid w:val="00A057E7"/>
    <w:rsid w:val="00A1230B"/>
    <w:rsid w:val="00A43202"/>
    <w:rsid w:val="00AB3F53"/>
    <w:rsid w:val="00BF5C93"/>
    <w:rsid w:val="00DE2D50"/>
    <w:rsid w:val="00E0104A"/>
    <w:rsid w:val="00EB025E"/>
    <w:rsid w:val="00EE5050"/>
    <w:rsid w:val="00F96CB5"/>
    <w:rsid w:val="00FA51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183AF"/>
  <w15:chartTrackingRefBased/>
  <w15:docId w15:val="{2B679855-C6FF-450D-814E-D9E0BFDDA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794"/>
  </w:style>
  <w:style w:type="paragraph" w:styleId="Heading1">
    <w:name w:val="heading 1"/>
    <w:basedOn w:val="Normal"/>
    <w:next w:val="Normal"/>
    <w:link w:val="Heading1Char"/>
    <w:uiPriority w:val="9"/>
    <w:qFormat/>
    <w:rsid w:val="0051479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020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020D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020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47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794"/>
    <w:rPr>
      <w:rFonts w:ascii="Segoe UI" w:hAnsi="Segoe UI" w:cs="Segoe UI"/>
      <w:sz w:val="18"/>
      <w:szCs w:val="18"/>
    </w:rPr>
  </w:style>
  <w:style w:type="character" w:customStyle="1" w:styleId="Heading1Char">
    <w:name w:val="Heading 1 Char"/>
    <w:basedOn w:val="DefaultParagraphFont"/>
    <w:link w:val="Heading1"/>
    <w:uiPriority w:val="9"/>
    <w:rsid w:val="0051479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020D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020D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020D6"/>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4020D6"/>
    <w:pPr>
      <w:spacing w:after="200" w:line="240" w:lineRule="auto"/>
    </w:pPr>
    <w:rPr>
      <w:i/>
      <w:iCs/>
      <w:color w:val="44546A" w:themeColor="text2"/>
      <w:sz w:val="18"/>
      <w:szCs w:val="18"/>
    </w:rPr>
  </w:style>
  <w:style w:type="character" w:styleId="Hyperlink">
    <w:name w:val="Hyperlink"/>
    <w:basedOn w:val="DefaultParagraphFont"/>
    <w:uiPriority w:val="99"/>
    <w:unhideWhenUsed/>
    <w:rsid w:val="004C539F"/>
    <w:rPr>
      <w:color w:val="0563C1" w:themeColor="hyperlink"/>
      <w:u w:val="single"/>
    </w:rPr>
  </w:style>
  <w:style w:type="character" w:styleId="CommentReference">
    <w:name w:val="annotation reference"/>
    <w:basedOn w:val="DefaultParagraphFont"/>
    <w:uiPriority w:val="99"/>
    <w:semiHidden/>
    <w:unhideWhenUsed/>
    <w:rsid w:val="004C539F"/>
    <w:rPr>
      <w:sz w:val="16"/>
      <w:szCs w:val="16"/>
    </w:rPr>
  </w:style>
  <w:style w:type="paragraph" w:styleId="CommentText">
    <w:name w:val="annotation text"/>
    <w:basedOn w:val="Normal"/>
    <w:link w:val="CommentTextChar"/>
    <w:uiPriority w:val="99"/>
    <w:semiHidden/>
    <w:unhideWhenUsed/>
    <w:rsid w:val="004C539F"/>
    <w:pPr>
      <w:spacing w:line="240" w:lineRule="auto"/>
    </w:pPr>
    <w:rPr>
      <w:sz w:val="20"/>
      <w:szCs w:val="20"/>
    </w:rPr>
  </w:style>
  <w:style w:type="character" w:customStyle="1" w:styleId="CommentTextChar">
    <w:name w:val="Comment Text Char"/>
    <w:basedOn w:val="DefaultParagraphFont"/>
    <w:link w:val="CommentText"/>
    <w:uiPriority w:val="99"/>
    <w:semiHidden/>
    <w:rsid w:val="004C539F"/>
    <w:rPr>
      <w:sz w:val="20"/>
      <w:szCs w:val="20"/>
    </w:rPr>
  </w:style>
  <w:style w:type="paragraph" w:styleId="TOCHeading">
    <w:name w:val="TOC Heading"/>
    <w:basedOn w:val="Heading1"/>
    <w:next w:val="Normal"/>
    <w:uiPriority w:val="39"/>
    <w:unhideWhenUsed/>
    <w:qFormat/>
    <w:rsid w:val="007B00D8"/>
    <w:pPr>
      <w:outlineLvl w:val="9"/>
    </w:pPr>
    <w:rPr>
      <w:lang w:val="en-US"/>
    </w:rPr>
  </w:style>
  <w:style w:type="paragraph" w:styleId="TOC1">
    <w:name w:val="toc 1"/>
    <w:basedOn w:val="Normal"/>
    <w:next w:val="Normal"/>
    <w:autoRedefine/>
    <w:uiPriority w:val="39"/>
    <w:unhideWhenUsed/>
    <w:rsid w:val="007B00D8"/>
    <w:pPr>
      <w:spacing w:after="100"/>
    </w:pPr>
  </w:style>
  <w:style w:type="paragraph" w:styleId="TOC2">
    <w:name w:val="toc 2"/>
    <w:basedOn w:val="Normal"/>
    <w:next w:val="Normal"/>
    <w:autoRedefine/>
    <w:uiPriority w:val="39"/>
    <w:unhideWhenUsed/>
    <w:rsid w:val="007B00D8"/>
    <w:pPr>
      <w:spacing w:after="100"/>
      <w:ind w:left="220"/>
    </w:pPr>
  </w:style>
  <w:style w:type="paragraph" w:styleId="TOC3">
    <w:name w:val="toc 3"/>
    <w:basedOn w:val="Normal"/>
    <w:next w:val="Normal"/>
    <w:autoRedefine/>
    <w:uiPriority w:val="39"/>
    <w:unhideWhenUsed/>
    <w:rsid w:val="007B00D8"/>
    <w:pPr>
      <w:spacing w:after="100"/>
      <w:ind w:left="440"/>
    </w:pPr>
  </w:style>
  <w:style w:type="paragraph" w:styleId="Bibliography">
    <w:name w:val="Bibliography"/>
    <w:basedOn w:val="Normal"/>
    <w:next w:val="Normal"/>
    <w:uiPriority w:val="37"/>
    <w:unhideWhenUsed/>
    <w:rsid w:val="00EE505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449961">
      <w:bodyDiv w:val="1"/>
      <w:marLeft w:val="0"/>
      <w:marRight w:val="0"/>
      <w:marTop w:val="0"/>
      <w:marBottom w:val="0"/>
      <w:divBdr>
        <w:top w:val="none" w:sz="0" w:space="0" w:color="auto"/>
        <w:left w:val="none" w:sz="0" w:space="0" w:color="auto"/>
        <w:bottom w:val="none" w:sz="0" w:space="0" w:color="auto"/>
        <w:right w:val="none" w:sz="0" w:space="0" w:color="auto"/>
      </w:divBdr>
    </w:div>
    <w:div w:id="582761823">
      <w:bodyDiv w:val="1"/>
      <w:marLeft w:val="0"/>
      <w:marRight w:val="0"/>
      <w:marTop w:val="0"/>
      <w:marBottom w:val="0"/>
      <w:divBdr>
        <w:top w:val="none" w:sz="0" w:space="0" w:color="auto"/>
        <w:left w:val="none" w:sz="0" w:space="0" w:color="auto"/>
        <w:bottom w:val="none" w:sz="0" w:space="0" w:color="auto"/>
        <w:right w:val="none" w:sz="0" w:space="0" w:color="auto"/>
      </w:divBdr>
    </w:div>
    <w:div w:id="1580481466">
      <w:bodyDiv w:val="1"/>
      <w:marLeft w:val="0"/>
      <w:marRight w:val="0"/>
      <w:marTop w:val="0"/>
      <w:marBottom w:val="0"/>
      <w:divBdr>
        <w:top w:val="none" w:sz="0" w:space="0" w:color="auto"/>
        <w:left w:val="none" w:sz="0" w:space="0" w:color="auto"/>
        <w:bottom w:val="none" w:sz="0" w:space="0" w:color="auto"/>
        <w:right w:val="none" w:sz="0" w:space="0" w:color="auto"/>
      </w:divBdr>
    </w:div>
    <w:div w:id="1865241030">
      <w:bodyDiv w:val="1"/>
      <w:marLeft w:val="0"/>
      <w:marRight w:val="0"/>
      <w:marTop w:val="0"/>
      <w:marBottom w:val="0"/>
      <w:divBdr>
        <w:top w:val="none" w:sz="0" w:space="0" w:color="auto"/>
        <w:left w:val="none" w:sz="0" w:space="0" w:color="auto"/>
        <w:bottom w:val="none" w:sz="0" w:space="0" w:color="auto"/>
        <w:right w:val="none" w:sz="0" w:space="0" w:color="auto"/>
      </w:divBdr>
    </w:div>
    <w:div w:id="206224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eio1/Final-thesis-codes.git" TargetMode="External"/><Relationship Id="rId13" Type="http://schemas.openxmlformats.org/officeDocument/2006/relationships/image" Target="media/image8.png"/><Relationship Id="rId18" Type="http://schemas.openxmlformats.org/officeDocument/2006/relationships/image" Target="media/image11.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hyperlink" Target="http://dx.doi.org/10.1016/j.jes.2016.06.0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hyperlink" Target="http://dx.doi.org/10.1016/j.jes.2016.06.03" TargetMode="External"/><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3C74CBF-3370-4FA1-BC34-CAFDCBDCD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8389</Words>
  <Characters>104819</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e  Augusto Pertusi</dc:creator>
  <cp:keywords/>
  <dc:description/>
  <cp:lastModifiedBy>Cesare  Augusto Pertusi</cp:lastModifiedBy>
  <cp:revision>2</cp:revision>
  <dcterms:created xsi:type="dcterms:W3CDTF">2020-05-08T00:10:00Z</dcterms:created>
  <dcterms:modified xsi:type="dcterms:W3CDTF">2020-05-08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2V9ikFvN"/&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